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41F78" w14:textId="77777777" w:rsidR="00392C9C" w:rsidRPr="00313845" w:rsidRDefault="00392C9C" w:rsidP="00602BE7">
      <w:pPr>
        <w:pStyle w:val="NSFC-1"/>
        <w:spacing w:before="156" w:after="156"/>
        <w:ind w:left="215"/>
      </w:pPr>
      <w:r w:rsidRPr="00F41D4D">
        <w:rPr>
          <w:rFonts w:hint="eastAsia"/>
        </w:rPr>
        <w:t>立项依据与研究内容（</w:t>
      </w:r>
      <w:r w:rsidRPr="00F41D4D">
        <w:t>4000-8000</w:t>
      </w:r>
      <w:r w:rsidRPr="00F41D4D">
        <w:rPr>
          <w:rFonts w:hint="eastAsia"/>
        </w:rPr>
        <w:t>字）：</w:t>
      </w:r>
      <w:r w:rsidRPr="00F41D4D">
        <w:t xml:space="preserve"> </w:t>
      </w:r>
    </w:p>
    <w:p w14:paraId="6D180014" w14:textId="77777777" w:rsidR="004403EC" w:rsidRDefault="00392C9C" w:rsidP="004403EC">
      <w:pPr>
        <w:pStyle w:val="NSFC-2"/>
        <w:spacing w:before="156" w:after="156"/>
      </w:pPr>
      <w:r w:rsidRPr="00F41D4D">
        <w:rPr>
          <w:rFonts w:hint="eastAsia"/>
          <w:b/>
          <w:bCs/>
        </w:rPr>
        <w:t>项目的立项依据</w:t>
      </w:r>
      <w:r w:rsidRPr="00F41D4D">
        <w:rPr>
          <w:rFonts w:hint="eastAsia"/>
        </w:rPr>
        <w:t>（研究意义、国内外研究现状及发展动态分析，需结合科学研究发展趋势来论述科学意义；或结合国民经济和社会发展中迫切需要解决的关键科技问题来论述其应用前景。附主要参考文献目录）；</w:t>
      </w:r>
    </w:p>
    <w:p w14:paraId="2E3640A3" w14:textId="3FB458F7" w:rsidR="00904241" w:rsidRPr="002C2521" w:rsidRDefault="00904241" w:rsidP="002C2521">
      <w:pPr>
        <w:pStyle w:val="NSFC-3"/>
      </w:pPr>
      <w:r w:rsidRPr="002C2521">
        <w:t>对称性及对称性破缺</w:t>
      </w:r>
      <w:r w:rsidRPr="002C2521">
        <w:rPr>
          <w:rFonts w:hint="eastAsia"/>
        </w:rPr>
        <w:t>是</w:t>
      </w:r>
      <w:r w:rsidRPr="002C2521">
        <w:t>生命进化的一个重要驱动力</w:t>
      </w:r>
      <w:r w:rsidR="00B61BD6" w:rsidRPr="002C2521">
        <w:rPr>
          <w:rFonts w:hint="eastAsia"/>
        </w:rPr>
        <w:t>，</w:t>
      </w:r>
      <w:r w:rsidR="00284676" w:rsidRPr="002C2521">
        <w:rPr>
          <w:rFonts w:hint="eastAsia"/>
        </w:rPr>
        <w:t>对</w:t>
      </w:r>
      <w:r w:rsidR="00B61BD6" w:rsidRPr="002C2521">
        <w:t>DNA</w:t>
      </w:r>
      <w:r w:rsidR="00B61BD6" w:rsidRPr="002C2521">
        <w:rPr>
          <w:rFonts w:hint="eastAsia"/>
        </w:rPr>
        <w:t>中对称性及对称性破缺</w:t>
      </w:r>
      <w:r w:rsidR="003E0984" w:rsidRPr="002C2521">
        <w:rPr>
          <w:rFonts w:hint="eastAsia"/>
        </w:rPr>
        <w:t>现象</w:t>
      </w:r>
      <w:r w:rsidR="002E3F0C" w:rsidRPr="002C2521">
        <w:rPr>
          <w:rFonts w:hint="eastAsia"/>
        </w:rPr>
        <w:t>发生的机理</w:t>
      </w:r>
      <w:r w:rsidR="009A7E49" w:rsidRPr="002C2521">
        <w:rPr>
          <w:rFonts w:hint="eastAsia"/>
        </w:rPr>
        <w:t>进行</w:t>
      </w:r>
      <w:r w:rsidR="00E2488A" w:rsidRPr="002C2521">
        <w:rPr>
          <w:rFonts w:hint="eastAsia"/>
        </w:rPr>
        <w:t>深入</w:t>
      </w:r>
      <w:r w:rsidR="00E04FA7" w:rsidRPr="002C2521">
        <w:rPr>
          <w:rFonts w:hint="eastAsia"/>
        </w:rPr>
        <w:t>研究是解密</w:t>
      </w:r>
      <w:r w:rsidR="00754BDC" w:rsidRPr="002C2521">
        <w:t>DNA</w:t>
      </w:r>
      <w:r w:rsidR="00FC74D2" w:rsidRPr="002C2521">
        <w:rPr>
          <w:rFonts w:hint="eastAsia"/>
        </w:rPr>
        <w:t>中蕴含</w:t>
      </w:r>
      <w:r w:rsidR="00124527" w:rsidRPr="002C2521">
        <w:rPr>
          <w:rFonts w:hint="eastAsia"/>
        </w:rPr>
        <w:t>的生命</w:t>
      </w:r>
      <w:r w:rsidR="00EE07A4" w:rsidRPr="002C2521">
        <w:rPr>
          <w:rFonts w:hint="eastAsia"/>
        </w:rPr>
        <w:t>信息</w:t>
      </w:r>
      <w:r w:rsidR="00DE648D" w:rsidRPr="002C2521">
        <w:rPr>
          <w:rFonts w:hint="eastAsia"/>
        </w:rPr>
        <w:t>的</w:t>
      </w:r>
      <w:r w:rsidR="003F0352" w:rsidRPr="002C2521">
        <w:rPr>
          <w:rFonts w:hint="eastAsia"/>
        </w:rPr>
        <w:t>重要理论基础</w:t>
      </w:r>
    </w:p>
    <w:p w14:paraId="725A7BBD" w14:textId="748AFE9E" w:rsidR="005A5891" w:rsidRDefault="005A5891" w:rsidP="005A5891">
      <w:pPr>
        <w:pStyle w:val="NSFC"/>
      </w:pPr>
      <w:r w:rsidRPr="007834AD">
        <w:rPr>
          <w:b/>
          <w:u w:val="single"/>
        </w:rPr>
        <w:t>生命的进化</w:t>
      </w:r>
      <w:r w:rsidRPr="007834AD">
        <w:rPr>
          <w:rFonts w:hint="eastAsia"/>
          <w:b/>
          <w:u w:val="single"/>
        </w:rPr>
        <w:t>是</w:t>
      </w:r>
      <w:r w:rsidRPr="007834AD">
        <w:rPr>
          <w:b/>
          <w:u w:val="single"/>
        </w:rPr>
        <w:t>一个从混沌到有序，</w:t>
      </w:r>
      <w:r w:rsidRPr="007834AD">
        <w:rPr>
          <w:rFonts w:hint="eastAsia"/>
          <w:b/>
          <w:u w:val="single"/>
        </w:rPr>
        <w:t>从</w:t>
      </w:r>
      <w:r w:rsidRPr="007834AD">
        <w:rPr>
          <w:b/>
          <w:u w:val="single"/>
        </w:rPr>
        <w:t>低序到高序的过程，</w:t>
      </w:r>
      <w:r w:rsidRPr="007834AD">
        <w:rPr>
          <w:rFonts w:hint="eastAsia"/>
          <w:b/>
          <w:u w:val="single"/>
        </w:rPr>
        <w:t>也是</w:t>
      </w:r>
      <w:r w:rsidRPr="007834AD">
        <w:rPr>
          <w:b/>
          <w:u w:val="single"/>
        </w:rPr>
        <w:t>一个从</w:t>
      </w:r>
      <w:r w:rsidRPr="007834AD">
        <w:rPr>
          <w:rFonts w:hint="eastAsia"/>
          <w:b/>
          <w:u w:val="single"/>
        </w:rPr>
        <w:t>完全</w:t>
      </w:r>
      <w:r w:rsidRPr="007834AD">
        <w:rPr>
          <w:b/>
          <w:u w:val="single"/>
        </w:rPr>
        <w:t>对称性到</w:t>
      </w:r>
      <w:r w:rsidRPr="007834AD">
        <w:rPr>
          <w:rFonts w:hint="eastAsia"/>
          <w:b/>
          <w:u w:val="single"/>
        </w:rPr>
        <w:t>对称性</w:t>
      </w:r>
      <w:r w:rsidRPr="007834AD">
        <w:rPr>
          <w:b/>
          <w:u w:val="single"/>
        </w:rPr>
        <w:t>破缺以及非对称性的过程</w:t>
      </w:r>
      <w:r>
        <w:t>。</w:t>
      </w:r>
      <w:r w:rsidRPr="00FA1649">
        <w:t>P.W. Anderson</w:t>
      </w:r>
      <w:r>
        <w:t>在他物理诺贝尔得奖演讲中指出</w:t>
      </w:r>
      <w:r>
        <w:rPr>
          <w:rFonts w:hint="eastAsia"/>
        </w:rPr>
        <w:t>多体</w:t>
      </w:r>
      <w:r>
        <w:t>系统</w:t>
      </w:r>
      <w:r w:rsidR="00E520EE">
        <w:rPr>
          <w:rFonts w:hint="eastAsia"/>
        </w:rPr>
        <w:t>中</w:t>
      </w:r>
      <w:r>
        <w:t>对称性破缺水平的高低</w:t>
      </w:r>
      <w:r>
        <w:rPr>
          <w:rFonts w:hint="eastAsia"/>
        </w:rPr>
        <w:t>与</w:t>
      </w:r>
      <w:r>
        <w:t>系统复杂度和功能专门</w:t>
      </w:r>
      <w:r>
        <w:rPr>
          <w:rFonts w:hint="eastAsia"/>
        </w:rPr>
        <w:t>化密切</w:t>
      </w:r>
      <w:r>
        <w:t>相关</w:t>
      </w:r>
      <w:r>
        <w:fldChar w:fldCharType="begin"/>
      </w:r>
      <w:r w:rsidR="00BF72C7">
        <w:instrText xml:space="preserve"> ADDIN ZOTERO_ITEM CSL_CITATION {"citationID":"GA6UlAIo","properties":{"formattedCitation":"{\\rtf \\super 1\\nosupersub{}}","plainCitation":"1"},"citationItems":[{"id":145,"uris":["http://zotero.org/users/2417949/items/GAIHMX9A"],"uri":["http://zotero.org/users/2417949/items/GAIHMX9A"],"itemData":{"id":145,"type":"article-journal","title":"More is different","container-title":"Science (New York, N.Y.)","page":"393-396","volume":"177","issue":"4047","source":"PubMed","DOI":"10.1126/science.177.4047.393","ISSN":"0036-8075","note":"PMID: 17796623","journalAbbreviation":"Science","language":"eng","author":[{"family":"Anderson","given":"P. W."}],"issued":{"date-parts":[["1972",8,4]]},"PMID":"17796623"}}],"schema":"https://github.com/citation-style-language/schema/raw/master/csl-citation.json"} </w:instrText>
      </w:r>
      <w:r>
        <w:fldChar w:fldCharType="separate"/>
      </w:r>
      <w:r w:rsidR="006D62A7" w:rsidRPr="006D62A7">
        <w:rPr>
          <w:szCs w:val="24"/>
          <w:vertAlign w:val="superscript"/>
        </w:rPr>
        <w:t>1</w:t>
      </w:r>
      <w:r>
        <w:fldChar w:fldCharType="end"/>
      </w:r>
      <w:r>
        <w:t>。在</w:t>
      </w:r>
      <w:r>
        <w:rPr>
          <w:rFonts w:hint="eastAsia"/>
        </w:rPr>
        <w:t>生命</w:t>
      </w:r>
      <w:r>
        <w:t>科学中，各个尺度上系统功能的分化都与相应的对称性破缺密切相关，</w:t>
      </w:r>
      <w:r>
        <w:rPr>
          <w:rFonts w:hint="eastAsia"/>
        </w:rPr>
        <w:t>从</w:t>
      </w:r>
      <w:r>
        <w:t>分子组装到亚细胞结构，</w:t>
      </w:r>
      <w:r>
        <w:rPr>
          <w:rFonts w:hint="eastAsia"/>
        </w:rPr>
        <w:t>从</w:t>
      </w:r>
      <w:r>
        <w:t>多种多样的细胞类型的出现到机体组织的分化，以至于到胚胎发育等等都是如此</w:t>
      </w:r>
      <w:r>
        <w:fldChar w:fldCharType="begin"/>
      </w:r>
      <w:r w:rsidR="00BF72C7">
        <w:instrText xml:space="preserve"> ADDIN ZOTERO_ITEM CSL_CITATION {"citationID":"2eica35982","properties":{"formattedCitation":"{\\rtf \\super 2\\nosupersub{}}","plainCitation":"2"},"citationItems":[{"id":127,"uris":["http://zotero.org/users/2417949/items/JUCP2A3U"],"uri":["http://zotero.org/users/2417949/items/JUCP2A3U"],"itemData":{"id":127,"type":"article-journal","title":"Symmetry Breaking in Biology","container-title":"Cold Spring Harbor Perspectives in Biology","volume":"2","issue":"3","source":"PubMed Central","abstract":"Symmetry breaking is essential for cell movement, polarity, and developmental patterning. Amplification of initial asymmetry is key to the conserved mechanisms involved.","URL":"http://www.ncbi.nlm.nih.gov/pmc/articles/PMC2829966/","DOI":"10.1101/cshperspect.a003475","ISSN":"1943-0264","note":"PMID: 20300216\nPMCID: PMC2829966","journalAbbreviation":"Cold Spring Harb Perspect Biol","author":[{"family":"Li","given":"Rong"},{"family":"Bowerman","given":"Bruce"}],"issued":{"date-parts":[["2010",3]]},"accessed":{"date-parts":[["2016",2,18]]},"PMID":"20300216","PMCID":"PMC2829966"}}],"schema":"https://github.com/citation-style-language/schema/raw/master/csl-citation.json"} </w:instrText>
      </w:r>
      <w:r>
        <w:fldChar w:fldCharType="separate"/>
      </w:r>
      <w:r w:rsidR="006D62A7" w:rsidRPr="006D62A7">
        <w:rPr>
          <w:szCs w:val="24"/>
          <w:vertAlign w:val="superscript"/>
        </w:rPr>
        <w:t>2</w:t>
      </w:r>
      <w:r>
        <w:fldChar w:fldCharType="end"/>
      </w:r>
      <w:r>
        <w:t>。对称性破缺也被认为是生物</w:t>
      </w:r>
      <w:r w:rsidR="007749C7">
        <w:t>新</w:t>
      </w:r>
      <w:r>
        <w:t>突变形式的来源与生物进化的内在驱动力</w:t>
      </w:r>
      <w:r>
        <w:fldChar w:fldCharType="begin"/>
      </w:r>
      <w:r w:rsidR="00BF72C7">
        <w:instrText xml:space="preserve"> ADDIN ZOTERO_ITEM CSL_CITATION {"citationID":"ffh74gvn9","properties":{"formattedCitation":"{\\rtf \\super 3\\nosupersub{}}","plainCitation":"3"},"citationItems":[{"id":61,"uris":["http://zotero.org/users/2417949/items/VFFKBE48"],"uri":["http://zotero.org/users/2417949/items/VFFKBE48"],"itemData":{"id":61,"type":"article-journal","title":"Symmetry Breaking and the Evolution of Development","container-title":"Science","page":"828-833","volume":"306","issue":"5697","source":"www.sciencemag.org","abstract":"Because of its simplicity, the binary-switch nature of left-right asymmetry permits meaningful comparisons among many different organisms. Phylogenetic analyses of asymmetry variation, inheritance, and molecular mechanisms reveal unexpected insights into how development evolves. First, directional asymmetry, an evolutionary novelty, arose from nonheritable origins almost as often as from mutations, implying that genetic assimilation (“phenotype precedes genotype”) is a common mode of evolution. Second, the molecular pathway directing hearts leftward—the nodal cascade—varies considerably among vertebrates (homology of form does not require homology of development) and was possibly co-opted from a preexisting asymmetrical chordate organ system. Finally, declining frequencies of spontaneous asymmetry reversal throughout vertebrate evolution suggest that heart development has become more canalized.","DOI":"10.1126/science.1103707","ISSN":"0036-8075, 1095-9203","note":"PMID: 15514148","journalAbbreviation":"Science","language":"en","author":[{"family":"Palmer","given":"A. Richard"}],"issued":{"date-parts":[["2004",10,29]]},"PMID":"15514148"}}],"schema":"https://github.com/citation-style-language/schema/raw/master/csl-citation.json"} </w:instrText>
      </w:r>
      <w:r>
        <w:fldChar w:fldCharType="separate"/>
      </w:r>
      <w:r w:rsidR="006D62A7" w:rsidRPr="006D62A7">
        <w:rPr>
          <w:szCs w:val="24"/>
          <w:vertAlign w:val="superscript"/>
        </w:rPr>
        <w:t>3</w:t>
      </w:r>
      <w:r>
        <w:fldChar w:fldCharType="end"/>
      </w:r>
      <w:r>
        <w:t>。</w:t>
      </w:r>
    </w:p>
    <w:p w14:paraId="1A669DDD" w14:textId="393BB6C5" w:rsidR="008F4075" w:rsidRDefault="00557CD6" w:rsidP="008F4075">
      <w:pPr>
        <w:pStyle w:val="NSFC"/>
        <w:ind w:firstLineChars="200" w:firstLine="480"/>
      </w:pPr>
      <w:r>
        <w:rPr>
          <w:rFonts w:hint="eastAsia"/>
          <w:b/>
          <w:u w:val="single"/>
        </w:rPr>
        <w:t>此外，</w:t>
      </w:r>
      <w:r w:rsidR="005A5891" w:rsidRPr="00D50C65">
        <w:rPr>
          <w:b/>
          <w:u w:val="single"/>
        </w:rPr>
        <w:t>生物在大尺度上的对称性破缺往往根源于</w:t>
      </w:r>
      <w:r w:rsidR="005A5891" w:rsidRPr="00D50C65">
        <w:rPr>
          <w:rFonts w:hint="eastAsia"/>
          <w:b/>
          <w:u w:val="single"/>
        </w:rPr>
        <w:t>其</w:t>
      </w:r>
      <w:r w:rsidR="005A5891" w:rsidRPr="00D50C65">
        <w:rPr>
          <w:b/>
          <w:u w:val="single"/>
        </w:rPr>
        <w:t>小尺度上对称性破缺的发生</w:t>
      </w:r>
      <w:r w:rsidR="005A5891">
        <w:t>。</w:t>
      </w:r>
      <w:r w:rsidR="005A5891">
        <w:rPr>
          <w:rFonts w:hint="eastAsia"/>
        </w:rPr>
        <w:t>亚</w:t>
      </w:r>
      <w:r w:rsidR="005A5891">
        <w:t>细胞结构层次的对称性破缺可能会导致持续的</w:t>
      </w:r>
      <w:r w:rsidR="005A5891">
        <w:rPr>
          <w:rFonts w:hint="eastAsia"/>
        </w:rPr>
        <w:t>极性</w:t>
      </w:r>
      <w:r w:rsidR="005A5891">
        <w:t>生长从而产生不同的细胞形状来满足细胞分化、</w:t>
      </w:r>
      <w:r w:rsidR="005A5891">
        <w:rPr>
          <w:rFonts w:hint="eastAsia"/>
        </w:rPr>
        <w:t>细胞</w:t>
      </w:r>
      <w:r w:rsidR="005A5891">
        <w:t>融合、</w:t>
      </w:r>
      <w:r w:rsidR="005A5891">
        <w:rPr>
          <w:rFonts w:hint="eastAsia"/>
        </w:rPr>
        <w:t>神经</w:t>
      </w:r>
      <w:r w:rsidR="005A5891">
        <w:t>细胞轴突</w:t>
      </w:r>
      <w:r w:rsidR="005A5891">
        <w:rPr>
          <w:rFonts w:hint="eastAsia"/>
        </w:rPr>
        <w:t>等等各种</w:t>
      </w:r>
      <w:r w:rsidR="005A5891">
        <w:t>需求</w:t>
      </w:r>
      <w:r w:rsidR="005A5891">
        <w:fldChar w:fldCharType="begin"/>
      </w:r>
      <w:r w:rsidR="00BF72C7">
        <w:instrText xml:space="preserve"> ADDIN ZOTERO_ITEM CSL_CITATION {"citationID":"F5lFsoUV","properties":{"formattedCitation":"{\\rtf \\super 4\\uc0\\u8211{}7\\nosupersub{}}","plainCitation":"4–7"},"citationItems":[{"id":154,"uris":["http://zotero.org/users/2417949/items/FUZF759D"],"uri":["http://zotero.org/users/2417949/items/FUZF759D"],"itemData":{"id":154,"type":"article-journal","title":"Cellular Polarity in Prokaryotic Organisms","container-title":"Cold Spring Harbor Perspectives in Biology","volume":"1","issue":"6","source":"PubMed Central","abstract":"Simple visual inspection of bacteria indicated that, at least in some otherwise symmetric cells, structures such as flagella were often seen at a single pole. Because these structures are composed of proteins, it was not clear how to reconcile these observations of morphological asymmetry with the widely held view of bacteria as unstructured “bags of enzymes.” However, over the last decade, numerous GFP tagged proteins have been found at specific intracellular locations such as the poles of the cells, indicating that bacteria have a high degree of intracellular organization. Here we will explore the role of chromosomal asymmetry and the presence of “new” and “old” poles that result from the cytokinesis of rod-shaped cells in establishing bipolar and monopolar protein localization patterns. This article is intended to be illustrative, not exhaustive, so we have focused on examples drawn largely from Caulobacter crescentus and Bacillus subtilis, two bacteria that undergo dramatic morphological transformation. We will highlight how breaking monopolar symmetry is essential for the correct development of these organisms., Bacteria have a far more complex internal organization than we thought. Polarity proteins may mark “old” and “new” poles, and each gene seems to have a defined spatial location.","URL":"http://www.ncbi.nlm.nih.gov/pmc/articles/PMC2882128/","DOI":"10.1101/cshperspect.a003368","ISSN":"1943-0264","note":"PMID: 20457568\nPMCID: PMC2882128","journalAbbreviation":"Cold Spring Harb Perspect Biol","author":[{"family":"Dworkin","given":"Jonathan"}],"issued":{"date-parts":[["2009",12]]},"accessed":{"date-parts":[["2016",2,18]]},"PMID":"20457568","PMCID":"PMC2882128"}},{"id":157,"uris":["http://zotero.org/users/2417949/items/MS4RRPK3"],"uri":["http://zotero.org/users/2417949/items/MS4RRPK3"],"itemData":{"id":157,"type":"article-journal","title":"Shaping Fission Yeast with Microtubules","container-title":"Cold Spring Harbor Perspectives in Biology","volume":"1","issue":"1","source":"PubMed Central","abstract":"For cell morphogenesis, the cell must establish distinct spatial domains at specified locations at the cell surface. Here, we review the molecular mechanisms of cell polarity in the fission yeast Schizosaccharomyces pombe. These are simple rod-shaped cells that form cortical domains at cell tips for cell growth and at the cell middle for cytokinesis. In both cases, microtubule-based systems help to shape the cell by breaking symmetry, providing endogenous spatial cues to position these sites. The plus ends of dynamic microtubules deliver polarity factors to the cell tips, leading to local activation of the GTPase cdc42p and the actin assembly machinery. Microtubule bundles contribute to positioning the division plane through the nucleus and the cytokinesis factor mid1p. Recent advances illustrate how the spatial and temporal regulation of cell polarization integrates many elements, including historical landmarks, positive and negative controls, and competition between pathways., The morphogenesis of fission yeast cells is regulated by microtubule-based mechanisms that position sites of actin assembly at cell tips and the cell division plane.","URL":"http://www.ncbi.nlm.nih.gov/pmc/articles/PMC2742080/","DOI":"10.1101/cshperspect.a001347","ISSN":"1943-0264","note":"PMID: 20066076\nPMCID: PMC2742080","journalAbbreviation":"Cold Spring Harb Perspect Biol","author":[{"family":"Chang","given":"Fred"},{"family":"Martin","given":"Sophie G."}],"issued":{"date-parts":[["2009",7]]},"accessed":{"date-parts":[["2016",2,18]]},"PMID":"20066076","PMCID":"PMC2742080"}},{"id":160,"uris":["http://zotero.org/users/2417949/items/QE2M9V5R"],"uri":["http://zotero.org/users/2417949/items/QE2M9V5R"],"itemData":{"id":160,"type":"article-journal","title":"Symmetry Breaking in the Life Cycle of the Budding Yeast","container-title":"Cold Spring Harbor Perspectives in Biology","volume":"1","issue":"3","source":"PubMed Central","abstract":"The budding yeast Saccharomyces cerevisiae has been an invaluable model system for the study of the establishment of cellular asymmetry and growth polarity in response to specific physiological cues. A large body of experimental observations has shown that yeast cells are able to break symmetry and establish polarity through two coupled and partially redundant intrinsic mechanisms, even in the absence of any pre-existing external asymmetry. One of these mechanisms is dependent upon interplay between the actin cytoskeleton and the Rho family GTPase Cdc42, whereas the other relies on a Cdc42 GTPase signaling network. Integral to these mechanisms appear to be positive feedback loops capable of amplifying small and stochastic asymmetries. Spatial cues, such as bud scars and pheromone gradients, orient cell polarity by modulating the regulation of the Cdc42 GTPase cycle, thereby biasing the site of asymmetry amplification., Yeast cells polarize to initiate budding or mating. The Cdc42 GTPase is central to actin-dependent and -independent polarization mechanisms, which can operate without external cues.","URL":"http://www.ncbi.nlm.nih.gov/pmc/articles/PMC2773630/","DOI":"10.1101/cshperspect.a003384","ISSN":"1943-0264","note":"PMID: 20066112\nPMCID: PMC2773630","journalAbbreviation":"Cold Spring Harb Perspect Biol","author":[{"family":"Slaughter","given":"Brian D."},{"family":"Smith","given":"Sarah E."},{"family":"Li","given":"Rong"}],"issued":{"date-parts":[["2009",9]]},"accessed":{"date-parts":[["2016",2,18]]},"PMID":"20066112","PMCID":"PMC2773630"}},{"id":163,"uris":["http://zotero.org/users/2417949/items/7KICVXMP"],"uri":["http://zotero.org/users/2417949/items/7KICVXMP"],"itemData":{"id":163,"type":"article-journal","title":"Neuronal Polarity","container-title":"Cold Spring Harbor Perspectives in Biology","volume":"1","issue":"3","source":"PubMed Central","abstract":"The assembly of functional neuronal networks in the developing animal relies on the polarization of neurons, i.e., the formation of a single axon and multiple dendrites. Breaking the symmetry of neurons depends on cytoskeletal rearrangements. In particular, axon specification requires local dynamic instability of actin and stabilization of microtubules. The polarized cytoskeleton also provides the basis for selective trafficking and retention of cellular components in the future somatodendritic or axonal compartments. Hence, these mechanisms are not only essential to achieve neuronal polarization, but also to maintain it. Different extracellular and intracellular signals converge on the regulation of the cytoskeleton. Most notably, Rho GTPases, PI3K, Ena/VASP, cofilin and SAD kinases are major intracellular regulators of neuronal polarity. Analyzing polarity signals under physiological conditions will provide a better understanding of how neurons can be induced to repolarize under pathological conditions, i.e., to regenerate their axons after central nervous system (CNS) injury., Neuronal polarity is required for neurotransmission and pathfinding. Rho GTPases, PI3K, and other cytoskeletal regulators generate and maintain this polarity.","URL":"http://www.ncbi.nlm.nih.gov/pmc/articles/PMC2773638/","DOI":"10.1101/cshperspect.a001644","ISSN":"1943-0264","note":"PMID: 20066106\nPMCID: PMC2773638","journalAbbreviation":"Cold Spring Harb Perspect Biol","author":[{"family":"Tahirovic","given":"Sabina"},{"family":"Bradke","given":"Frank"}],"issued":{"date-parts":[["2009",9]]},"accessed":{"date-parts":[["2016",2,18]]},"PMID":"20066106","PMCID":"PMC2773638"}}],"schema":"https://github.com/citation-style-language/schema/raw/master/csl-citation.json"} </w:instrText>
      </w:r>
      <w:r w:rsidR="005A5891">
        <w:fldChar w:fldCharType="separate"/>
      </w:r>
      <w:r w:rsidR="006D62A7" w:rsidRPr="006D62A7">
        <w:rPr>
          <w:szCs w:val="24"/>
          <w:vertAlign w:val="superscript"/>
        </w:rPr>
        <w:t>4–7</w:t>
      </w:r>
      <w:r w:rsidR="005A5891">
        <w:fldChar w:fldCharType="end"/>
      </w:r>
      <w:r w:rsidR="005A5891">
        <w:t>。例如，</w:t>
      </w:r>
      <w:r w:rsidR="005A5891">
        <w:t>P. Alexis</w:t>
      </w:r>
      <w:r w:rsidR="005A5891">
        <w:t>等在研究</w:t>
      </w:r>
      <w:r w:rsidR="005A5891" w:rsidRPr="0065008D">
        <w:rPr>
          <w:rFonts w:hint="eastAsia"/>
        </w:rPr>
        <w:t>拟南芥胚轴</w:t>
      </w:r>
      <w:r w:rsidR="005A5891">
        <w:t>生长对称性破缺的原因时发现拟南芥胚轴生长对称性破缺源于壁力学上的细胞非对称性的发生，</w:t>
      </w:r>
      <w:r w:rsidR="005A5891">
        <w:rPr>
          <w:rFonts w:hint="eastAsia"/>
        </w:rPr>
        <w:t>而</w:t>
      </w:r>
      <w:r w:rsidR="005A5891">
        <w:t>细胞壁</w:t>
      </w:r>
      <w:r w:rsidR="005A5891">
        <w:rPr>
          <w:rFonts w:hint="eastAsia"/>
        </w:rPr>
        <w:t>受力</w:t>
      </w:r>
      <w:r w:rsidR="005A5891">
        <w:t>非对称性的发生又是</w:t>
      </w:r>
      <w:r w:rsidR="005A5891">
        <w:rPr>
          <w:rFonts w:hint="eastAsia"/>
        </w:rPr>
        <w:t>由</w:t>
      </w:r>
      <w:r w:rsidR="005A5891" w:rsidRPr="00B11C06">
        <w:rPr>
          <w:rFonts w:hint="eastAsia"/>
        </w:rPr>
        <w:t>双极果胶的甲酯化</w:t>
      </w:r>
      <w:r w:rsidR="005A5891">
        <w:rPr>
          <w:rFonts w:hint="eastAsia"/>
        </w:rPr>
        <w:t>来</w:t>
      </w:r>
      <w:r w:rsidR="005A5891">
        <w:t>触发</w:t>
      </w:r>
      <w:r w:rsidR="005A5891">
        <w:fldChar w:fldCharType="begin"/>
      </w:r>
      <w:r w:rsidR="00BF72C7">
        <w:instrText xml:space="preserve"> ADDIN ZOTERO_ITEM CSL_CITATION {"citationID":"1gajdtorsm","properties":{"formattedCitation":"{\\rtf \\super 8\\nosupersub{}}","plainCitation":"8"},"citationItems":[{"id":150,"uris":["http://zotero.org/users/2417949/items/ZRVRP9TC"],"uri":["http://zotero.org/users/2417949/items/ZRVRP9TC"],"itemData":{"id":150,"type":"article-journal","title":"The Control of Growth Symmetry Breaking in the Arabidopsis Hypocotyl","container-title":"Current Biology","page":"1746-1752","volume":"25","issue":"13","source":"www.cell.com","abstract":"Complex shapes in biology depend on the ability of cells to shift from isotropic to anisotropic growth during development. In plants, this growth symmetry breaking reflects changes in the extensibility of the cell walls. The textbook view is that the direction of turgor-driven cell expansion depends on the cortical microtubule (CMT)-mediated orientation of cellulose microfibrils [ 1, 2 ]. Here, we show that this view is incomplete at best. We used atomic force microscopy (AFM) to study changes in cell-wall mechanics associated with growth symmetry breaking within the hypocotyl epidermis. We show that, first, growth symmetry breaking is preceded by an asymmetric loosening of longitudinal, as compared to transverse, anticlinal walls, in the absence of a change in CMT orientation. Second, this wall loosening is triggered by the selective de-methylesterification of cell-wall pectin in longitudinal walls, and, third, the resultant mechanical asymmetry is required for the growth symmetry breaking. Indeed, preventing or promoting pectin de-methylesterification, respectively, increased or decreased the stiffness of all the cell walls, but in both cases reduced the growth anisotropy. Finally, we show that the subsequent CMT reorientation contributes to the consolidation of the growth axis but is not required for the growth symmetry breaking. We conclude that growth symmetry breaking is controlled at a cellular scale by bipolar pectin de-methylesterification, rather than by the cellulose-dependent mechanical anisotropy of the cell walls themselves. Such a cell asymmetry-driven mechanism is comparable to that underlying tip growth in plants [ 3 ] but also anisotropic cell growth in animal cells [ 4 ].","DOI":"10.1016/j.cub.2015.05.022","ISSN":"0960-9822","note":"PMID: 26073136","journalAbbreviation":"Current Biology","language":"English","author":[{"family":"Peaucelle","given":"Alexis"},{"family":"Wightman","given":"Raymond"},{"family":"Höfte","given":"Herman"}],"issued":{"date-parts":[["2015",6,29]]},"PMID":"26073136"}}],"schema":"https://github.com/citation-style-language/schema/raw/master/csl-citation.json"} </w:instrText>
      </w:r>
      <w:r w:rsidR="005A5891">
        <w:fldChar w:fldCharType="separate"/>
      </w:r>
      <w:r w:rsidR="006D62A7" w:rsidRPr="006D62A7">
        <w:rPr>
          <w:szCs w:val="24"/>
          <w:vertAlign w:val="superscript"/>
        </w:rPr>
        <w:t>8</w:t>
      </w:r>
      <w:r w:rsidR="005A5891">
        <w:fldChar w:fldCharType="end"/>
      </w:r>
      <w:r w:rsidR="005A5891">
        <w:t>。</w:t>
      </w:r>
      <w:r w:rsidR="005A5891">
        <w:t xml:space="preserve"> </w:t>
      </w:r>
      <w:r w:rsidR="005841DA">
        <w:rPr>
          <w:rFonts w:hint="eastAsia"/>
        </w:rPr>
        <w:t>因此</w:t>
      </w:r>
      <w:r w:rsidR="005A5891">
        <w:t>，我们观察到的生物系统在</w:t>
      </w:r>
      <w:r w:rsidR="00FE5BBB">
        <w:rPr>
          <w:rFonts w:hint="eastAsia"/>
        </w:rPr>
        <w:t>宏观大尺度</w:t>
      </w:r>
      <w:r w:rsidR="005A5891">
        <w:t>上的对称性破缺现象往往可以通过生物系统的</w:t>
      </w:r>
      <w:r w:rsidR="00D223D4">
        <w:rPr>
          <w:rFonts w:hint="eastAsia"/>
        </w:rPr>
        <w:t>微观小尺度</w:t>
      </w:r>
      <w:r w:rsidR="005A5891">
        <w:t>上的对称性破缺机理来解释。生命的多样性与复杂的功能性</w:t>
      </w:r>
      <w:r w:rsidR="005F13FF">
        <w:t>都</w:t>
      </w:r>
      <w:r w:rsidR="005F13FF">
        <w:rPr>
          <w:rFonts w:hint="eastAsia"/>
        </w:rPr>
        <w:t>是</w:t>
      </w:r>
      <w:r w:rsidR="005A5891">
        <w:t>某种</w:t>
      </w:r>
      <w:r w:rsidR="00167144">
        <w:rPr>
          <w:rFonts w:hint="eastAsia"/>
        </w:rPr>
        <w:t>形式</w:t>
      </w:r>
      <w:r w:rsidR="000D0CF7">
        <w:rPr>
          <w:rFonts w:hint="eastAsia"/>
        </w:rPr>
        <w:t>的</w:t>
      </w:r>
      <w:r w:rsidR="005A5891">
        <w:t>分子组装水平的对称性破缺造成的。</w:t>
      </w:r>
    </w:p>
    <w:p w14:paraId="63778168" w14:textId="15218501" w:rsidR="00CE758D" w:rsidRDefault="00CE758D" w:rsidP="005A5891">
      <w:pPr>
        <w:pStyle w:val="NSFC"/>
      </w:pPr>
      <w:r w:rsidRPr="00547F03">
        <w:rPr>
          <w:rFonts w:hint="eastAsia"/>
          <w:b/>
          <w:u w:val="single"/>
        </w:rPr>
        <w:t>申请人在前期研究工作中发现</w:t>
      </w:r>
      <w:r w:rsidR="000366B3" w:rsidRPr="00547F03">
        <w:rPr>
          <w:rFonts w:hint="eastAsia"/>
          <w:b/>
          <w:u w:val="single"/>
        </w:rPr>
        <w:t>，随着物种的进化</w:t>
      </w:r>
      <w:r w:rsidR="000366B3" w:rsidRPr="00547F03">
        <w:rPr>
          <w:rFonts w:hint="eastAsia"/>
          <w:b/>
          <w:u w:val="single"/>
        </w:rPr>
        <w:t>DNA</w:t>
      </w:r>
      <w:r w:rsidR="000366B3" w:rsidRPr="00547F03">
        <w:rPr>
          <w:rFonts w:hint="eastAsia"/>
          <w:b/>
          <w:u w:val="single"/>
        </w:rPr>
        <w:t>中</w:t>
      </w:r>
      <w:r w:rsidR="000366B3" w:rsidRPr="00547F03">
        <w:rPr>
          <w:b/>
          <w:u w:val="single"/>
        </w:rPr>
        <w:t>CpG</w:t>
      </w:r>
      <w:r w:rsidR="000366B3" w:rsidRPr="00547F03">
        <w:rPr>
          <w:rFonts w:hint="eastAsia"/>
          <w:b/>
          <w:u w:val="single"/>
        </w:rPr>
        <w:t>的含量发生了非常明显的</w:t>
      </w:r>
      <w:r w:rsidR="00F421B0">
        <w:rPr>
          <w:rFonts w:hint="eastAsia"/>
          <w:b/>
          <w:u w:val="single"/>
        </w:rPr>
        <w:t>向不均匀</w:t>
      </w:r>
      <w:r w:rsidR="004B70E5">
        <w:rPr>
          <w:rFonts w:hint="eastAsia"/>
          <w:b/>
          <w:u w:val="single"/>
        </w:rPr>
        <w:t>方向变化的趋势</w:t>
      </w:r>
      <w:r w:rsidR="00B63B85">
        <w:rPr>
          <w:rFonts w:hint="eastAsia"/>
          <w:b/>
          <w:u w:val="single"/>
        </w:rPr>
        <w:t>，与此同时</w:t>
      </w:r>
      <w:r w:rsidR="00B63B85">
        <w:rPr>
          <w:b/>
          <w:u w:val="single"/>
        </w:rPr>
        <w:t>CpG</w:t>
      </w:r>
      <w:r w:rsidR="00B63B85">
        <w:rPr>
          <w:rFonts w:hint="eastAsia"/>
          <w:b/>
          <w:u w:val="single"/>
        </w:rPr>
        <w:t>的甲基化水平也有明显的关联性变化</w:t>
      </w:r>
      <w:r w:rsidR="00CF098D">
        <w:rPr>
          <w:rFonts w:hint="eastAsia"/>
        </w:rPr>
        <w:t>。</w:t>
      </w:r>
      <w:r w:rsidR="00003101">
        <w:rPr>
          <w:rFonts w:hint="eastAsia"/>
        </w:rPr>
        <w:t>一方面</w:t>
      </w:r>
      <w:r w:rsidR="008074B6">
        <w:rPr>
          <w:rFonts w:hint="eastAsia"/>
        </w:rPr>
        <w:t>从低等生物到高等生物的</w:t>
      </w:r>
      <w:r w:rsidR="00070626">
        <w:rPr>
          <w:rFonts w:hint="eastAsia"/>
        </w:rPr>
        <w:t>进化中</w:t>
      </w:r>
      <w:r w:rsidR="00E25790">
        <w:rPr>
          <w:rFonts w:hint="eastAsia"/>
        </w:rPr>
        <w:t>Cp</w:t>
      </w:r>
      <w:r w:rsidR="00E25790">
        <w:t>G</w:t>
      </w:r>
      <w:r w:rsidR="00E25790">
        <w:rPr>
          <w:rFonts w:hint="eastAsia"/>
        </w:rPr>
        <w:t>密度</w:t>
      </w:r>
      <w:r w:rsidR="008D7C13">
        <w:rPr>
          <w:rFonts w:hint="eastAsia"/>
        </w:rPr>
        <w:t>比其他二核苷酸的密度逐渐降低；</w:t>
      </w:r>
      <w:r w:rsidR="00D22519">
        <w:rPr>
          <w:rFonts w:hint="eastAsia"/>
        </w:rPr>
        <w:t>另外一方面</w:t>
      </w:r>
      <w:r w:rsidR="00EF3853">
        <w:rPr>
          <w:rFonts w:hint="eastAsia"/>
        </w:rPr>
        <w:t>，</w:t>
      </w:r>
      <w:r w:rsidR="00EF3853">
        <w:t>CpG</w:t>
      </w:r>
      <w:r w:rsidR="00EF3853">
        <w:rPr>
          <w:rFonts w:hint="eastAsia"/>
        </w:rPr>
        <w:t>的分布逐渐</w:t>
      </w:r>
      <w:r w:rsidR="006B22F7">
        <w:rPr>
          <w:rFonts w:hint="eastAsia"/>
        </w:rPr>
        <w:t>由对称性分布</w:t>
      </w:r>
      <w:r w:rsidR="00763048">
        <w:rPr>
          <w:rFonts w:hint="eastAsia"/>
        </w:rPr>
        <w:t>向</w:t>
      </w:r>
      <w:r w:rsidR="006B22F7">
        <w:rPr>
          <w:rFonts w:hint="eastAsia"/>
        </w:rPr>
        <w:t>非对称性分布</w:t>
      </w:r>
      <w:r w:rsidR="00CB77C6">
        <w:rPr>
          <w:rFonts w:hint="eastAsia"/>
        </w:rPr>
        <w:t>逐渐转变</w:t>
      </w:r>
      <w:r w:rsidR="007A5D69">
        <w:rPr>
          <w:rFonts w:hint="eastAsia"/>
        </w:rPr>
        <w:t>（研究基础</w:t>
      </w:r>
      <w:r w:rsidR="007A5D69">
        <w:fldChar w:fldCharType="begin"/>
      </w:r>
      <w:r w:rsidR="007A5D69">
        <w:instrText xml:space="preserve"> </w:instrText>
      </w:r>
      <w:r w:rsidR="007A5D69">
        <w:rPr>
          <w:rFonts w:hint="eastAsia"/>
        </w:rPr>
        <w:instrText>REF _Ref444801583 \h</w:instrText>
      </w:r>
      <w:r w:rsidR="007A5D69">
        <w:instrText xml:space="preserve"> </w:instrText>
      </w:r>
      <w:r w:rsidR="007A5D69">
        <w:fldChar w:fldCharType="separate"/>
      </w:r>
      <w:r w:rsidR="00BB7CFA">
        <w:rPr>
          <w:rFonts w:hint="eastAsia"/>
        </w:rPr>
        <w:t>图</w:t>
      </w:r>
      <w:r w:rsidR="00BB7CFA">
        <w:rPr>
          <w:rFonts w:hint="eastAsia"/>
        </w:rPr>
        <w:t xml:space="preserve"> </w:t>
      </w:r>
      <w:r w:rsidR="00BB7CFA">
        <w:rPr>
          <w:noProof/>
        </w:rPr>
        <w:t>7</w:t>
      </w:r>
      <w:r w:rsidR="007A5D69">
        <w:fldChar w:fldCharType="end"/>
      </w:r>
      <w:r w:rsidR="007A5D69">
        <w:rPr>
          <w:rFonts w:hint="eastAsia"/>
        </w:rPr>
        <w:t>）</w:t>
      </w:r>
      <w:r w:rsidR="00070626">
        <w:rPr>
          <w:rFonts w:hint="eastAsia"/>
        </w:rPr>
        <w:t>。</w:t>
      </w:r>
      <w:r w:rsidR="00CF098D">
        <w:rPr>
          <w:rFonts w:hint="eastAsia"/>
        </w:rPr>
        <w:t>同时我们也发现</w:t>
      </w:r>
      <w:r w:rsidR="00357538">
        <w:t>DNA</w:t>
      </w:r>
      <w:r w:rsidR="00357538">
        <w:rPr>
          <w:rFonts w:hint="eastAsia"/>
        </w:rPr>
        <w:t>中</w:t>
      </w:r>
      <w:r w:rsidR="00357538">
        <w:t>CpG</w:t>
      </w:r>
      <w:r w:rsidR="00357538">
        <w:rPr>
          <w:rFonts w:hint="eastAsia"/>
        </w:rPr>
        <w:t>的密度与其甲基化</w:t>
      </w:r>
      <w:r w:rsidR="00357538">
        <w:rPr>
          <w:rFonts w:hint="eastAsia"/>
        </w:rPr>
        <w:lastRenderedPageBreak/>
        <w:t>水平存在互补关系（研究基础</w:t>
      </w:r>
      <w:r w:rsidR="00357538">
        <w:fldChar w:fldCharType="begin"/>
      </w:r>
      <w:r w:rsidR="00357538">
        <w:instrText xml:space="preserve"> </w:instrText>
      </w:r>
      <w:r w:rsidR="00357538">
        <w:rPr>
          <w:rFonts w:hint="eastAsia"/>
        </w:rPr>
        <w:instrText>REF _Ref444801743 \h</w:instrText>
      </w:r>
      <w:r w:rsidR="00357538">
        <w:instrText xml:space="preserve"> </w:instrText>
      </w:r>
      <w:r w:rsidR="00357538">
        <w:fldChar w:fldCharType="separate"/>
      </w:r>
      <w:r w:rsidR="00BB7CFA">
        <w:rPr>
          <w:rFonts w:hint="eastAsia"/>
        </w:rPr>
        <w:t>图</w:t>
      </w:r>
      <w:r w:rsidR="00BB7CFA">
        <w:rPr>
          <w:rFonts w:hint="eastAsia"/>
        </w:rPr>
        <w:t xml:space="preserve"> </w:t>
      </w:r>
      <w:r w:rsidR="00BB7CFA">
        <w:rPr>
          <w:noProof/>
        </w:rPr>
        <w:t>8</w:t>
      </w:r>
      <w:r w:rsidR="00357538">
        <w:fldChar w:fldCharType="end"/>
      </w:r>
      <w:r w:rsidR="00357538">
        <w:rPr>
          <w:rFonts w:hint="eastAsia"/>
        </w:rPr>
        <w:t>），然而在一些特定的</w:t>
      </w:r>
      <w:r w:rsidR="00357538">
        <w:t>DNA</w:t>
      </w:r>
      <w:r w:rsidR="00357538">
        <w:rPr>
          <w:rFonts w:hint="eastAsia"/>
        </w:rPr>
        <w:t>功能区</w:t>
      </w:r>
      <w:r w:rsidR="00CF0429">
        <w:rPr>
          <w:rFonts w:hint="eastAsia"/>
        </w:rPr>
        <w:t>这些对称性关系又发生了破缺（研究基础</w:t>
      </w:r>
      <w:r w:rsidR="00CF0429">
        <w:fldChar w:fldCharType="begin"/>
      </w:r>
      <w:r w:rsidR="00CF0429">
        <w:instrText xml:space="preserve"> </w:instrText>
      </w:r>
      <w:r w:rsidR="00CF0429">
        <w:rPr>
          <w:rFonts w:hint="eastAsia"/>
        </w:rPr>
        <w:instrText>REF _Ref444801767 \h</w:instrText>
      </w:r>
      <w:r w:rsidR="00CF0429">
        <w:instrText xml:space="preserve"> </w:instrText>
      </w:r>
      <w:r w:rsidR="00CF0429">
        <w:fldChar w:fldCharType="separate"/>
      </w:r>
      <w:r w:rsidR="00BB7CFA">
        <w:rPr>
          <w:rFonts w:hint="eastAsia"/>
        </w:rPr>
        <w:t>图</w:t>
      </w:r>
      <w:r w:rsidR="00BB7CFA">
        <w:rPr>
          <w:rFonts w:hint="eastAsia"/>
        </w:rPr>
        <w:t xml:space="preserve"> </w:t>
      </w:r>
      <w:r w:rsidR="00BB7CFA">
        <w:rPr>
          <w:noProof/>
        </w:rPr>
        <w:t>9</w:t>
      </w:r>
      <w:r w:rsidR="00CF0429">
        <w:fldChar w:fldCharType="end"/>
      </w:r>
      <w:r w:rsidR="00CF0429">
        <w:rPr>
          <w:rFonts w:hint="eastAsia"/>
        </w:rPr>
        <w:t>）。</w:t>
      </w:r>
      <w:r w:rsidR="00CF0429">
        <w:rPr>
          <w:rFonts w:hint="eastAsia"/>
        </w:rPr>
        <w:t>DNA</w:t>
      </w:r>
      <w:r w:rsidR="00CF0429">
        <w:rPr>
          <w:rFonts w:hint="eastAsia"/>
        </w:rPr>
        <w:t>中</w:t>
      </w:r>
      <w:r w:rsidR="00CF0429">
        <w:t>CpG</w:t>
      </w:r>
      <w:r w:rsidR="00CF0429">
        <w:rPr>
          <w:rFonts w:hint="eastAsia"/>
        </w:rPr>
        <w:t>二核苷酸的对称性及对称性破缺现象必然有着其内在分子水平上的</w:t>
      </w:r>
      <w:r w:rsidR="005A5916">
        <w:rPr>
          <w:rFonts w:hint="eastAsia"/>
        </w:rPr>
        <w:t>作用机制</w:t>
      </w:r>
      <w:r w:rsidR="00CF0429">
        <w:rPr>
          <w:rFonts w:hint="eastAsia"/>
        </w:rPr>
        <w:t>。</w:t>
      </w:r>
      <w:r w:rsidR="00C53352">
        <w:rPr>
          <w:rFonts w:hint="eastAsia"/>
        </w:rPr>
        <w:t>本项目拟建立描述这些变化趋势的对称性模型。目前，</w:t>
      </w:r>
      <w:r w:rsidR="00940B93">
        <w:rPr>
          <w:rFonts w:hint="eastAsia"/>
        </w:rPr>
        <w:t>基于群论等</w:t>
      </w:r>
      <w:r w:rsidR="00DC355F">
        <w:rPr>
          <w:rFonts w:hint="eastAsia"/>
        </w:rPr>
        <w:t>数学工具</w:t>
      </w:r>
      <w:r w:rsidR="00940B93">
        <w:rPr>
          <w:rFonts w:hint="eastAsia"/>
        </w:rPr>
        <w:t>的</w:t>
      </w:r>
      <w:r w:rsidR="004446EC">
        <w:rPr>
          <w:rFonts w:hint="eastAsia"/>
        </w:rPr>
        <w:t>各种</w:t>
      </w:r>
      <w:r w:rsidR="00133BFE">
        <w:rPr>
          <w:rFonts w:hint="eastAsia"/>
        </w:rPr>
        <w:t>对称性模型</w:t>
      </w:r>
      <w:r w:rsidR="00E902A8">
        <w:rPr>
          <w:rFonts w:hint="eastAsia"/>
        </w:rPr>
        <w:t>（例如</w:t>
      </w:r>
      <w:r w:rsidR="007A2CEA">
        <w:t>Z-</w:t>
      </w:r>
      <w:r w:rsidR="00E902A8">
        <w:rPr>
          <w:rFonts w:hint="eastAsia"/>
        </w:rPr>
        <w:t>曲线）</w:t>
      </w:r>
      <w:r w:rsidR="00133BFE">
        <w:rPr>
          <w:rFonts w:hint="eastAsia"/>
        </w:rPr>
        <w:t>已经</w:t>
      </w:r>
      <w:r w:rsidR="00501577">
        <w:rPr>
          <w:rFonts w:hint="eastAsia"/>
        </w:rPr>
        <w:t>开始</w:t>
      </w:r>
      <w:r w:rsidR="008A09EB">
        <w:rPr>
          <w:rFonts w:hint="eastAsia"/>
        </w:rPr>
        <w:t>应</w:t>
      </w:r>
      <w:r w:rsidR="00133BFE">
        <w:rPr>
          <w:rFonts w:hint="eastAsia"/>
        </w:rPr>
        <w:t>用于核酸研究之中</w:t>
      </w:r>
      <w:r w:rsidR="00D940FF">
        <w:fldChar w:fldCharType="begin"/>
      </w:r>
      <w:r w:rsidR="00D940FF">
        <w:instrText xml:space="preserve"> ADDIN ZOTERO_ITEM CSL_CITATION {"citationID":"vich51va4","properties":{"formattedCitation":"{\\rtf \\super 9\\nosupersub{}}","plainCitation":"9"},"citationItems":[{"id":372,"uris":["http://zotero.org/users/2417949/items/WJ856EZU"],"uri":["http://zotero.org/users/2417949/items/WJ856EZU"],"itemData":{"id":372,"type":"article-journal","title":"A Brief Review: The Z-curve Theory and its Application in Genome Analysis","container-title":"Current Genomics","page":"78-94","volume":"15","issue":"2","source":"PubMed Central","abstract":"In theoretical physics, there exist two basic mathematical approaches, algebraic and geometrical methods, which, in most cases, are complementary. In the area of genome sequence analysis, however, algebraic approaches have been widely used, while geometrical approaches have been less explored for a long time. The Z-curve theory is a geometrical approach to genome analysis. The Z-curve is a three-dimensional curve that represents a given DNA sequence in the sense that each can be uniquely reconstructed given the other. The Z-curve, therefore, contains all the information that the corresponding DNA sequence carries. The analysis of a DNA sequence can then be performed through studying the corresponding Z-curve. The Z-curve method has found applications in a wide range of areas in the past two decades, including the identifications of protein-coding genes, replication origins, horizontally-transferred genomic islands, promoters, translational start sides and isochores, as well as studies on phylogenetics, genome visualization and comparative genomics. Here, we review the progress of Z-curve studies from aspects of both theory and applications in genome analysis.","DOI":"10.2174/1389202915999140328162433","ISSN":"1389-2029","note":"PMID: 24822026\nPMCID: PMC4009844","shortTitle":"A Brief Review","journalAbbreviation":"Curr Genomics","author":[{"family":"Zhang","given":"Ren"},{"family":"Zhang","given":"Chun-Ting"}],"issued":{"date-parts":[["2014",4]]},"PMID":"24822026","PMCID":"PMC4009844"}}],"schema":"https://github.com/citation-style-language/schema/raw/master/csl-citation.json"} </w:instrText>
      </w:r>
      <w:r w:rsidR="00D940FF">
        <w:fldChar w:fldCharType="separate"/>
      </w:r>
      <w:r w:rsidR="00D940FF" w:rsidRPr="00D940FF">
        <w:rPr>
          <w:szCs w:val="24"/>
          <w:vertAlign w:val="superscript"/>
        </w:rPr>
        <w:t>9</w:t>
      </w:r>
      <w:r w:rsidR="00D940FF">
        <w:fldChar w:fldCharType="end"/>
      </w:r>
      <w:r w:rsidR="00133BFE">
        <w:rPr>
          <w:rFonts w:hint="eastAsia"/>
        </w:rPr>
        <w:t>。</w:t>
      </w:r>
    </w:p>
    <w:p w14:paraId="677E34C7" w14:textId="6D4C70B8" w:rsidR="00DF78F7" w:rsidRPr="0034410F" w:rsidRDefault="00DF78F7" w:rsidP="00DF78F7">
      <w:pPr>
        <w:pStyle w:val="NSFC"/>
      </w:pPr>
      <w:r w:rsidRPr="0034410F">
        <w:rPr>
          <w:rFonts w:hint="eastAsia"/>
        </w:rPr>
        <w:t>对称性破缺往往意味</w:t>
      </w:r>
      <w:r w:rsidR="00170123">
        <w:rPr>
          <w:rFonts w:hint="eastAsia"/>
        </w:rPr>
        <w:t>在外界</w:t>
      </w:r>
      <w:r w:rsidR="003E04E1">
        <w:rPr>
          <w:rFonts w:hint="eastAsia"/>
        </w:rPr>
        <w:t>扰动</w:t>
      </w:r>
      <w:r w:rsidR="00170123">
        <w:rPr>
          <w:rFonts w:hint="eastAsia"/>
        </w:rPr>
        <w:t>作用下，体系能态发生变化，</w:t>
      </w:r>
      <w:r w:rsidRPr="0034410F">
        <w:rPr>
          <w:rFonts w:hint="eastAsia"/>
        </w:rPr>
        <w:t>体系</w:t>
      </w:r>
      <w:r w:rsidR="00731A0C">
        <w:rPr>
          <w:rFonts w:hint="eastAsia"/>
        </w:rPr>
        <w:t>从稳定状态</w:t>
      </w:r>
      <w:r w:rsidR="001B154F">
        <w:rPr>
          <w:rFonts w:hint="eastAsia"/>
        </w:rPr>
        <w:t>转变为</w:t>
      </w:r>
      <w:r w:rsidR="00731A0C">
        <w:rPr>
          <w:rFonts w:hint="eastAsia"/>
        </w:rPr>
        <w:t>的</w:t>
      </w:r>
      <w:r w:rsidRPr="0034410F">
        <w:rPr>
          <w:rFonts w:hint="eastAsia"/>
        </w:rPr>
        <w:t>亚稳态</w:t>
      </w:r>
      <w:r w:rsidR="00B216B8">
        <w:rPr>
          <w:rFonts w:hint="eastAsia"/>
        </w:rPr>
        <w:t>，</w:t>
      </w:r>
      <w:r w:rsidR="000417DD">
        <w:rPr>
          <w:rFonts w:hint="eastAsia"/>
        </w:rPr>
        <w:t>此时系统的对称性</w:t>
      </w:r>
      <w:r w:rsidR="00D1580C">
        <w:rPr>
          <w:rFonts w:hint="eastAsia"/>
        </w:rPr>
        <w:t>不发生变化。</w:t>
      </w:r>
      <w:r w:rsidR="00B216B8">
        <w:rPr>
          <w:rFonts w:hint="eastAsia"/>
        </w:rPr>
        <w:t>位于</w:t>
      </w:r>
      <w:r w:rsidR="00C62375">
        <w:rPr>
          <w:rFonts w:hint="eastAsia"/>
        </w:rPr>
        <w:t>亚稳态</w:t>
      </w:r>
      <w:r w:rsidR="001F4399">
        <w:rPr>
          <w:rFonts w:hint="eastAsia"/>
        </w:rPr>
        <w:t>状态下的系统极其不稳定，</w:t>
      </w:r>
      <w:r w:rsidR="00A662DF">
        <w:rPr>
          <w:rFonts w:hint="eastAsia"/>
        </w:rPr>
        <w:t>任何微扰都会使系统</w:t>
      </w:r>
      <w:r w:rsidR="00C7472C">
        <w:rPr>
          <w:rFonts w:hint="eastAsia"/>
        </w:rPr>
        <w:t>从</w:t>
      </w:r>
      <w:r w:rsidR="001F4399">
        <w:rPr>
          <w:rFonts w:hint="eastAsia"/>
        </w:rPr>
        <w:t>亚稳态</w:t>
      </w:r>
      <w:r w:rsidRPr="0034410F">
        <w:rPr>
          <w:rFonts w:hint="eastAsia"/>
        </w:rPr>
        <w:t>到</w:t>
      </w:r>
      <w:r w:rsidR="000F0F22">
        <w:rPr>
          <w:rFonts w:hint="eastAsia"/>
        </w:rPr>
        <w:t>新的</w:t>
      </w:r>
      <w:r w:rsidRPr="0034410F">
        <w:rPr>
          <w:rFonts w:hint="eastAsia"/>
        </w:rPr>
        <w:t>稳态的转变</w:t>
      </w:r>
      <w:r w:rsidR="00541C20">
        <w:rPr>
          <w:rFonts w:hint="eastAsia"/>
        </w:rPr>
        <w:t>，系统从</w:t>
      </w:r>
      <w:r w:rsidR="004D6A27">
        <w:rPr>
          <w:rFonts w:hint="eastAsia"/>
        </w:rPr>
        <w:t>对称性转变为</w:t>
      </w:r>
      <w:r w:rsidR="00FD5B88">
        <w:rPr>
          <w:rFonts w:hint="eastAsia"/>
        </w:rPr>
        <w:t>非对称性</w:t>
      </w:r>
      <w:r w:rsidR="0044781B">
        <w:rPr>
          <w:rFonts w:hint="eastAsia"/>
        </w:rPr>
        <w:t>，对称性发生破缺</w:t>
      </w:r>
      <w:r w:rsidR="007F6EC4">
        <w:rPr>
          <w:rFonts w:hint="eastAsia"/>
        </w:rPr>
        <w:t>，</w:t>
      </w:r>
      <w:r w:rsidRPr="0034410F">
        <w:rPr>
          <w:rFonts w:hint="eastAsia"/>
        </w:rPr>
        <w:t>如</w:t>
      </w:r>
      <w:r w:rsidRPr="0034410F">
        <w:fldChar w:fldCharType="begin"/>
      </w:r>
      <w:r w:rsidRPr="0034410F">
        <w:instrText xml:space="preserve"> </w:instrText>
      </w:r>
      <w:r w:rsidRPr="0034410F">
        <w:rPr>
          <w:rFonts w:hint="eastAsia"/>
        </w:rPr>
        <w:instrText>REF _Ref445213133 \h</w:instrText>
      </w:r>
      <w:r w:rsidRPr="0034410F">
        <w:instrText xml:space="preserve"> </w:instrText>
      </w:r>
      <w:r w:rsidRPr="0034410F">
        <w:fldChar w:fldCharType="separate"/>
      </w:r>
      <w:r w:rsidR="00BB7CFA" w:rsidRPr="0034410F">
        <w:rPr>
          <w:rFonts w:hint="eastAsia"/>
        </w:rPr>
        <w:t>图</w:t>
      </w:r>
      <w:r w:rsidR="00BB7CFA" w:rsidRPr="0034410F">
        <w:rPr>
          <w:rFonts w:hint="eastAsia"/>
        </w:rPr>
        <w:t xml:space="preserve"> </w:t>
      </w:r>
      <w:r w:rsidR="00BB7CFA">
        <w:rPr>
          <w:noProof/>
        </w:rPr>
        <w:t>1</w:t>
      </w:r>
      <w:r w:rsidRPr="0034410F">
        <w:fldChar w:fldCharType="end"/>
      </w:r>
      <w:r w:rsidRPr="0034410F">
        <w:rPr>
          <w:rFonts w:hint="eastAsia"/>
        </w:rPr>
        <w:t>所示。</w:t>
      </w:r>
      <w:r w:rsidR="00F60E58" w:rsidRPr="00AF5AFE">
        <w:rPr>
          <w:rFonts w:hint="eastAsia"/>
          <w:b/>
          <w:u w:val="single"/>
        </w:rPr>
        <w:t>体系能态的变化是研究对称性</w:t>
      </w:r>
      <w:r w:rsidR="009E069A" w:rsidRPr="00AF5AFE">
        <w:rPr>
          <w:rFonts w:hint="eastAsia"/>
          <w:b/>
          <w:u w:val="single"/>
        </w:rPr>
        <w:t>破缺</w:t>
      </w:r>
      <w:r w:rsidR="00F60E58" w:rsidRPr="00AF5AFE">
        <w:rPr>
          <w:rFonts w:hint="eastAsia"/>
          <w:b/>
          <w:u w:val="single"/>
        </w:rPr>
        <w:t>发生的关键，</w:t>
      </w:r>
      <w:r w:rsidR="0078667C" w:rsidRPr="00AF5AFE">
        <w:rPr>
          <w:b/>
          <w:u w:val="single"/>
        </w:rPr>
        <w:t>CpG</w:t>
      </w:r>
      <w:r w:rsidR="00A83B17" w:rsidRPr="00AF5AFE">
        <w:rPr>
          <w:rFonts w:hint="eastAsia"/>
          <w:b/>
          <w:u w:val="single"/>
        </w:rPr>
        <w:t>的对称性破缺</w:t>
      </w:r>
      <w:r w:rsidR="00046EAA" w:rsidRPr="00AF5AFE">
        <w:rPr>
          <w:rFonts w:hint="eastAsia"/>
          <w:b/>
          <w:u w:val="single"/>
        </w:rPr>
        <w:t>必定会反应</w:t>
      </w:r>
      <w:r w:rsidR="007B61DC" w:rsidRPr="00AF5AFE">
        <w:rPr>
          <w:rFonts w:hint="eastAsia"/>
          <w:b/>
          <w:u w:val="single"/>
        </w:rPr>
        <w:t>出</w:t>
      </w:r>
      <w:r w:rsidR="00046EAA" w:rsidRPr="00AF5AFE">
        <w:rPr>
          <w:rFonts w:hint="eastAsia"/>
          <w:b/>
          <w:u w:val="single"/>
        </w:rPr>
        <w:t>相应的能态</w:t>
      </w:r>
      <w:r w:rsidR="009828F7" w:rsidRPr="00AF5AFE">
        <w:rPr>
          <w:rFonts w:hint="eastAsia"/>
          <w:b/>
          <w:u w:val="single"/>
        </w:rPr>
        <w:t>变化</w:t>
      </w:r>
      <w:r w:rsidR="00644050">
        <w:rPr>
          <w:rFonts w:hint="eastAsia"/>
        </w:rPr>
        <w:t>。</w:t>
      </w:r>
      <w:r w:rsidR="00BD0D9F">
        <w:rPr>
          <w:rFonts w:hint="eastAsia"/>
        </w:rPr>
        <w:t>分子动力学是计算和获取</w:t>
      </w:r>
      <w:r w:rsidR="00BD0D9F">
        <w:t>DNA</w:t>
      </w:r>
      <w:r w:rsidR="00D01B34">
        <w:rPr>
          <w:rFonts w:hint="eastAsia"/>
        </w:rPr>
        <w:t>分子构型及能量的非常有效的手段。</w:t>
      </w:r>
      <w:r w:rsidR="00BD0D9F">
        <w:rPr>
          <w:rFonts w:hint="eastAsia"/>
        </w:rPr>
        <w:t>因此，</w:t>
      </w:r>
      <w:r w:rsidR="00D11AC8" w:rsidRPr="00AF5AFE">
        <w:rPr>
          <w:rFonts w:hint="eastAsia"/>
        </w:rPr>
        <w:t>本项目拟通过分子动</w:t>
      </w:r>
      <w:r w:rsidR="00080D1E" w:rsidRPr="00AF5AFE">
        <w:rPr>
          <w:rFonts w:hint="eastAsia"/>
        </w:rPr>
        <w:t>力学方法从体系能</w:t>
      </w:r>
      <w:r w:rsidR="0072459E">
        <w:rPr>
          <w:rFonts w:hint="eastAsia"/>
        </w:rPr>
        <w:t>态变化的角度入手</w:t>
      </w:r>
      <w:r w:rsidR="00D11AC8" w:rsidRPr="00AF5AFE">
        <w:rPr>
          <w:rFonts w:hint="eastAsia"/>
        </w:rPr>
        <w:t>研究我们观察到的</w:t>
      </w:r>
      <w:r w:rsidR="005345FB" w:rsidRPr="00AF5AFE">
        <w:rPr>
          <w:rFonts w:hint="eastAsia"/>
        </w:rPr>
        <w:t>DNA</w:t>
      </w:r>
      <w:r w:rsidR="005345FB" w:rsidRPr="00AF5AFE">
        <w:rPr>
          <w:rFonts w:hint="eastAsia"/>
        </w:rPr>
        <w:t>中</w:t>
      </w:r>
      <w:r w:rsidR="00A24949">
        <w:t>CpG</w:t>
      </w:r>
      <w:r w:rsidR="00A24949">
        <w:rPr>
          <w:rFonts w:hint="eastAsia"/>
        </w:rPr>
        <w:t>相关的</w:t>
      </w:r>
      <w:r w:rsidR="00905158" w:rsidRPr="00AF5AFE">
        <w:rPr>
          <w:rFonts w:hint="eastAsia"/>
        </w:rPr>
        <w:t>对称性与</w:t>
      </w:r>
      <w:r w:rsidR="00827AF4" w:rsidRPr="00AF5AFE">
        <w:rPr>
          <w:rFonts w:hint="eastAsia"/>
        </w:rPr>
        <w:t>对称性</w:t>
      </w:r>
      <w:r w:rsidR="00FA7ED1" w:rsidRPr="00AF5AFE">
        <w:rPr>
          <w:rFonts w:hint="eastAsia"/>
        </w:rPr>
        <w:t>破缺</w:t>
      </w:r>
      <w:r w:rsidR="00080D1E" w:rsidRPr="00AF5AFE">
        <w:rPr>
          <w:rFonts w:hint="eastAsia"/>
        </w:rPr>
        <w:t>现象，深入理解对称性破缺发生的诱导因素和</w:t>
      </w:r>
      <w:r w:rsidR="0002097B" w:rsidRPr="00AF5AFE">
        <w:rPr>
          <w:rFonts w:hint="eastAsia"/>
        </w:rPr>
        <w:t>发生</w:t>
      </w:r>
      <w:r w:rsidR="00080D1E" w:rsidRPr="00AF5AFE">
        <w:rPr>
          <w:rFonts w:hint="eastAsia"/>
        </w:rPr>
        <w:t>机理</w:t>
      </w:r>
      <w:r w:rsidR="00080D1E">
        <w:rPr>
          <w:rFonts w:hint="eastAsia"/>
        </w:rPr>
        <w:t>。</w:t>
      </w:r>
    </w:p>
    <w:p w14:paraId="6FBB9885" w14:textId="7A5EC82A" w:rsidR="00DF78F7" w:rsidRPr="0034410F" w:rsidRDefault="00E606C4" w:rsidP="00E7513D">
      <w:pPr>
        <w:pStyle w:val="NSFC"/>
        <w:ind w:firstLineChars="0" w:firstLine="0"/>
        <w:jc w:val="center"/>
        <w:rPr>
          <w:rFonts w:hint="eastAsia"/>
        </w:rPr>
      </w:pPr>
      <w:r>
        <w:rPr>
          <w:rFonts w:hint="eastAsia"/>
          <w:noProof/>
        </w:rPr>
        <w:drawing>
          <wp:inline distT="0" distB="0" distL="0" distR="0" wp14:anchorId="2131FDF4" wp14:editId="1BD24172">
            <wp:extent cx="3842809" cy="2422800"/>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 name="symmetr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2809" cy="2422800"/>
                    </a:xfrm>
                    <a:prstGeom prst="rect">
                      <a:avLst/>
                    </a:prstGeom>
                  </pic:spPr>
                </pic:pic>
              </a:graphicData>
            </a:graphic>
          </wp:inline>
        </w:drawing>
      </w:r>
    </w:p>
    <w:p w14:paraId="37E9D4BB" w14:textId="0D8E8EE5" w:rsidR="005F6613" w:rsidRDefault="00DF78F7" w:rsidP="00DF78F7">
      <w:pPr>
        <w:pStyle w:val="NSFC0"/>
      </w:pPr>
      <w:bookmarkStart w:id="0" w:name="_Ref445213133"/>
      <w:r w:rsidRPr="0034410F">
        <w:rPr>
          <w:rFonts w:hint="eastAsia"/>
        </w:rPr>
        <w:t>图</w:t>
      </w:r>
      <w:r w:rsidRPr="0034410F">
        <w:rPr>
          <w:rFonts w:hint="eastAsia"/>
        </w:rPr>
        <w:t xml:space="preserve"> </w:t>
      </w:r>
      <w:r w:rsidRPr="0034410F">
        <w:fldChar w:fldCharType="begin"/>
      </w:r>
      <w:r w:rsidRPr="0034410F">
        <w:instrText xml:space="preserve"> </w:instrText>
      </w:r>
      <w:r w:rsidRPr="0034410F">
        <w:rPr>
          <w:rFonts w:hint="eastAsia"/>
        </w:rPr>
        <w:instrText xml:space="preserve">SEQ </w:instrText>
      </w:r>
      <w:r w:rsidRPr="0034410F">
        <w:rPr>
          <w:rFonts w:hint="eastAsia"/>
        </w:rPr>
        <w:instrText>图</w:instrText>
      </w:r>
      <w:r w:rsidRPr="0034410F">
        <w:rPr>
          <w:rFonts w:hint="eastAsia"/>
        </w:rPr>
        <w:instrText xml:space="preserve"> \* ARABIC</w:instrText>
      </w:r>
      <w:r w:rsidRPr="0034410F">
        <w:instrText xml:space="preserve"> </w:instrText>
      </w:r>
      <w:r w:rsidRPr="0034410F">
        <w:fldChar w:fldCharType="separate"/>
      </w:r>
      <w:r w:rsidR="00BB7CFA">
        <w:rPr>
          <w:noProof/>
        </w:rPr>
        <w:t>1</w:t>
      </w:r>
      <w:r w:rsidRPr="0034410F">
        <w:fldChar w:fldCharType="end"/>
      </w:r>
      <w:bookmarkEnd w:id="0"/>
      <w:r w:rsidRPr="0034410F">
        <w:rPr>
          <w:rFonts w:hint="eastAsia"/>
        </w:rPr>
        <w:t xml:space="preserve"> </w:t>
      </w:r>
      <w:r w:rsidR="0064267D">
        <w:rPr>
          <w:rFonts w:hint="eastAsia"/>
        </w:rPr>
        <w:t>系统发生</w:t>
      </w:r>
      <w:r w:rsidRPr="0034410F">
        <w:rPr>
          <w:rFonts w:hint="eastAsia"/>
        </w:rPr>
        <w:t>对称性破缺示意图</w:t>
      </w:r>
      <w:r w:rsidR="00A979A6" w:rsidRPr="0034410F">
        <w:fldChar w:fldCharType="begin"/>
      </w:r>
      <w:r w:rsidR="00A979A6">
        <w:instrText xml:space="preserve"> ADDIN ZOTERO_ITEM CSL_CITATION {"citationID":"1t9j01m5g3","properties":{"formattedCitation":"{\\rtf \\super 10\\nosupersub{}}","plainCitation":"10"},"citationItems":[{"id":394,"uris":["http://zotero.org/users/2417949/items/GWPABMTH"],"uri":["http://zotero.org/users/2417949/items/GWPABMTH"],"itemData":{"id":394,"type":"article-journal","title":"https://en.wikipedia.org/wiki/Spontaneous_symmetry_breaking"}}],"schema":"https://github.com/citation-style-language/schema/raw/master/csl-citation.json"} </w:instrText>
      </w:r>
      <w:r w:rsidR="00A979A6" w:rsidRPr="0034410F">
        <w:fldChar w:fldCharType="separate"/>
      </w:r>
      <w:r w:rsidR="00A979A6" w:rsidRPr="00D940FF">
        <w:rPr>
          <w:szCs w:val="24"/>
          <w:vertAlign w:val="superscript"/>
        </w:rPr>
        <w:t>10</w:t>
      </w:r>
      <w:r w:rsidR="00A979A6" w:rsidRPr="0034410F">
        <w:fldChar w:fldCharType="end"/>
      </w:r>
      <w:r w:rsidRPr="0034410F">
        <w:rPr>
          <w:rFonts w:hint="eastAsia"/>
        </w:rPr>
        <w:t>。</w:t>
      </w:r>
      <w:r w:rsidR="00F00157">
        <w:t xml:space="preserve">A) </w:t>
      </w:r>
      <w:r w:rsidR="0044103E">
        <w:rPr>
          <w:rFonts w:hint="eastAsia"/>
        </w:rPr>
        <w:t>初始状态下系统处</w:t>
      </w:r>
      <w:r w:rsidRPr="0034410F">
        <w:rPr>
          <w:rFonts w:hint="eastAsia"/>
        </w:rPr>
        <w:t>于</w:t>
      </w:r>
      <w:r w:rsidR="00126436">
        <w:rPr>
          <w:rFonts w:hint="eastAsia"/>
        </w:rPr>
        <w:t>稳态</w:t>
      </w:r>
      <w:r w:rsidR="00320EB9">
        <w:rPr>
          <w:rFonts w:hint="eastAsia"/>
        </w:rPr>
        <w:t>，具有</w:t>
      </w:r>
      <w:r w:rsidR="00653401">
        <w:rPr>
          <w:rFonts w:hint="eastAsia"/>
        </w:rPr>
        <w:t>对称性；</w:t>
      </w:r>
      <w:r w:rsidR="00653401">
        <w:t>B</w:t>
      </w:r>
      <w:r w:rsidR="00653401">
        <w:rPr>
          <w:rFonts w:hint="eastAsia"/>
        </w:rPr>
        <w:t>）</w:t>
      </w:r>
      <w:r w:rsidR="00B249FA" w:rsidRPr="0034410F">
        <w:rPr>
          <w:rFonts w:hint="eastAsia"/>
        </w:rPr>
        <w:t>系统</w:t>
      </w:r>
      <w:r w:rsidR="00D5022B">
        <w:rPr>
          <w:rFonts w:hint="eastAsia"/>
        </w:rPr>
        <w:t>在外界扰动</w:t>
      </w:r>
      <w:r w:rsidR="00D079C1">
        <w:rPr>
          <w:rFonts w:hint="eastAsia"/>
        </w:rPr>
        <w:t>作用下，能态发生变化，</w:t>
      </w:r>
      <w:r w:rsidR="001B3BDB">
        <w:rPr>
          <w:rFonts w:hint="eastAsia"/>
        </w:rPr>
        <w:t>转变为</w:t>
      </w:r>
      <w:r w:rsidR="00DC2FA6">
        <w:rPr>
          <w:rFonts w:hint="eastAsia"/>
        </w:rPr>
        <w:t>极其不稳定的</w:t>
      </w:r>
      <w:r w:rsidRPr="0034410F">
        <w:rPr>
          <w:rFonts w:hint="eastAsia"/>
        </w:rPr>
        <w:t>亚稳态，此时系统</w:t>
      </w:r>
      <w:r w:rsidR="00594DC9">
        <w:rPr>
          <w:rFonts w:hint="eastAsia"/>
        </w:rPr>
        <w:t>对称性</w:t>
      </w:r>
      <w:r w:rsidR="00BE08B3">
        <w:rPr>
          <w:rFonts w:hint="eastAsia"/>
        </w:rPr>
        <w:t>不变</w:t>
      </w:r>
      <w:r w:rsidR="00594DC9">
        <w:rPr>
          <w:rFonts w:hint="eastAsia"/>
        </w:rPr>
        <w:t>；</w:t>
      </w:r>
      <w:r w:rsidR="00594DC9">
        <w:rPr>
          <w:rFonts w:hint="eastAsia"/>
        </w:rPr>
        <w:t>C</w:t>
      </w:r>
      <w:r w:rsidR="00594DC9">
        <w:rPr>
          <w:rFonts w:hint="eastAsia"/>
        </w:rPr>
        <w:t>）</w:t>
      </w:r>
      <w:r w:rsidR="00BD3890">
        <w:rPr>
          <w:rFonts w:hint="eastAsia"/>
        </w:rPr>
        <w:t>系统</w:t>
      </w:r>
      <w:r w:rsidR="00EF0923">
        <w:rPr>
          <w:rFonts w:hint="eastAsia"/>
        </w:rPr>
        <w:t>从亚稳态向</w:t>
      </w:r>
      <w:r w:rsidRPr="0034410F">
        <w:rPr>
          <w:rFonts w:hint="eastAsia"/>
        </w:rPr>
        <w:t>稳定状态</w:t>
      </w:r>
      <w:r w:rsidR="00EF0923">
        <w:rPr>
          <w:rFonts w:hint="eastAsia"/>
        </w:rPr>
        <w:t>发生转变</w:t>
      </w:r>
      <w:r w:rsidR="00D262FB">
        <w:rPr>
          <w:rFonts w:hint="eastAsia"/>
        </w:rPr>
        <w:t>，</w:t>
      </w:r>
      <w:r w:rsidR="00125667">
        <w:rPr>
          <w:rFonts w:hint="eastAsia"/>
        </w:rPr>
        <w:t>系统获得新的稳定，</w:t>
      </w:r>
      <w:r w:rsidR="00051E4C">
        <w:rPr>
          <w:rFonts w:hint="eastAsia"/>
        </w:rPr>
        <w:t>对称性发生破缺</w:t>
      </w:r>
      <w:r w:rsidRPr="0034410F">
        <w:rPr>
          <w:rFonts w:hint="eastAsia"/>
        </w:rPr>
        <w:t>。</w:t>
      </w:r>
    </w:p>
    <w:p w14:paraId="37942D3A" w14:textId="723B6304" w:rsidR="0017133D" w:rsidRDefault="001B2435" w:rsidP="0089562D">
      <w:pPr>
        <w:pStyle w:val="NSFC-3"/>
        <w:rPr>
          <w:rFonts w:hint="eastAsia"/>
        </w:rPr>
      </w:pPr>
      <w:r>
        <w:t>DNA</w:t>
      </w:r>
      <w:r>
        <w:rPr>
          <w:rFonts w:hint="eastAsia"/>
        </w:rPr>
        <w:t>甲基化是</w:t>
      </w:r>
      <w:r w:rsidR="002766BA">
        <w:rPr>
          <w:rFonts w:hint="eastAsia"/>
        </w:rPr>
        <w:t>哺乳动物</w:t>
      </w:r>
      <w:r>
        <w:rPr>
          <w:rFonts w:hint="eastAsia"/>
        </w:rPr>
        <w:t>发育</w:t>
      </w:r>
      <w:r w:rsidR="005B4BC2">
        <w:rPr>
          <w:rFonts w:hint="eastAsia"/>
        </w:rPr>
        <w:t>以及各种</w:t>
      </w:r>
      <w:r>
        <w:rPr>
          <w:rFonts w:hint="eastAsia"/>
        </w:rPr>
        <w:t>致病</w:t>
      </w:r>
      <w:r w:rsidR="00762491">
        <w:rPr>
          <w:rFonts w:hint="eastAsia"/>
        </w:rPr>
        <w:t>发生</w:t>
      </w:r>
      <w:r>
        <w:rPr>
          <w:rFonts w:hint="eastAsia"/>
        </w:rPr>
        <w:t>的重要</w:t>
      </w:r>
      <w:r w:rsidR="003F4040">
        <w:rPr>
          <w:rFonts w:hint="eastAsia"/>
        </w:rPr>
        <w:t>影响</w:t>
      </w:r>
      <w:r>
        <w:rPr>
          <w:rFonts w:hint="eastAsia"/>
        </w:rPr>
        <w:t>因素</w:t>
      </w:r>
      <w:r w:rsidR="002C38B0">
        <w:rPr>
          <w:rFonts w:hint="eastAsia"/>
        </w:rPr>
        <w:t>，其主要发生在</w:t>
      </w:r>
      <w:r w:rsidR="002C38B0">
        <w:t>CpG</w:t>
      </w:r>
      <w:r w:rsidR="002C38B0">
        <w:rPr>
          <w:rFonts w:hint="eastAsia"/>
        </w:rPr>
        <w:t>位点上</w:t>
      </w:r>
    </w:p>
    <w:p w14:paraId="26BA9474" w14:textId="778E8153" w:rsidR="003848B4" w:rsidRDefault="002D181B" w:rsidP="00997981">
      <w:pPr>
        <w:pStyle w:val="NSFC"/>
      </w:pPr>
      <w:r w:rsidRPr="00F96005">
        <w:rPr>
          <w:b/>
          <w:u w:val="single"/>
        </w:rPr>
        <w:t>DNA</w:t>
      </w:r>
      <w:r w:rsidRPr="00F96005">
        <w:rPr>
          <w:rFonts w:hint="eastAsia"/>
          <w:b/>
          <w:u w:val="single"/>
        </w:rPr>
        <w:t>甲基化</w:t>
      </w:r>
      <w:r w:rsidR="00C7427C" w:rsidRPr="00F96005">
        <w:rPr>
          <w:rFonts w:hint="eastAsia"/>
          <w:b/>
          <w:u w:val="single"/>
        </w:rPr>
        <w:t>（如</w:t>
      </w:r>
      <w:r w:rsidR="00427AD1" w:rsidRPr="00F96005">
        <w:rPr>
          <w:b/>
          <w:u w:val="single"/>
        </w:rPr>
        <w:fldChar w:fldCharType="begin"/>
      </w:r>
      <w:r w:rsidR="00427AD1" w:rsidRPr="00F96005">
        <w:rPr>
          <w:b/>
          <w:u w:val="single"/>
        </w:rPr>
        <w:instrText xml:space="preserve"> </w:instrText>
      </w:r>
      <w:r w:rsidR="00427AD1" w:rsidRPr="00F96005">
        <w:rPr>
          <w:rFonts w:hint="eastAsia"/>
          <w:b/>
          <w:u w:val="single"/>
        </w:rPr>
        <w:instrText>REF _Ref445214527 \h</w:instrText>
      </w:r>
      <w:r w:rsidR="00427AD1" w:rsidRPr="00F96005">
        <w:rPr>
          <w:b/>
          <w:u w:val="single"/>
        </w:rPr>
        <w:instrText xml:space="preserve"> </w:instrText>
      </w:r>
      <w:r w:rsidR="00427AD1" w:rsidRPr="00F96005">
        <w:rPr>
          <w:b/>
          <w:u w:val="single"/>
        </w:rPr>
      </w:r>
      <w:r w:rsidR="00F96005" w:rsidRPr="00F96005">
        <w:rPr>
          <w:b/>
          <w:u w:val="single"/>
        </w:rPr>
        <w:instrText xml:space="preserve"> \* MERGEFORMAT </w:instrText>
      </w:r>
      <w:r w:rsidR="00427AD1" w:rsidRPr="00F96005">
        <w:rPr>
          <w:b/>
          <w:u w:val="single"/>
        </w:rPr>
        <w:fldChar w:fldCharType="separate"/>
      </w:r>
      <w:r w:rsidR="00BB7CFA" w:rsidRPr="00BB7CFA">
        <w:rPr>
          <w:rFonts w:hint="eastAsia"/>
          <w:b/>
          <w:u w:val="single"/>
        </w:rPr>
        <w:t>图</w:t>
      </w:r>
      <w:r w:rsidR="00BB7CFA" w:rsidRPr="00BB7CFA">
        <w:rPr>
          <w:rFonts w:hint="eastAsia"/>
          <w:b/>
          <w:u w:val="single"/>
        </w:rPr>
        <w:t xml:space="preserve"> </w:t>
      </w:r>
      <w:r w:rsidR="00BB7CFA" w:rsidRPr="00BB7CFA">
        <w:rPr>
          <w:b/>
          <w:noProof/>
          <w:u w:val="single"/>
        </w:rPr>
        <w:t>2</w:t>
      </w:r>
      <w:r w:rsidR="00427AD1" w:rsidRPr="00F96005">
        <w:rPr>
          <w:b/>
          <w:u w:val="single"/>
        </w:rPr>
        <w:fldChar w:fldCharType="end"/>
      </w:r>
      <w:r w:rsidR="00427AD1" w:rsidRPr="00F96005">
        <w:rPr>
          <w:rFonts w:hint="eastAsia"/>
          <w:b/>
          <w:u w:val="single"/>
        </w:rPr>
        <w:t>所示</w:t>
      </w:r>
      <w:r w:rsidR="00C7427C" w:rsidRPr="00F96005">
        <w:rPr>
          <w:rFonts w:hint="eastAsia"/>
          <w:b/>
          <w:u w:val="single"/>
        </w:rPr>
        <w:t>）</w:t>
      </w:r>
      <w:r w:rsidRPr="00F96005">
        <w:rPr>
          <w:rFonts w:hint="eastAsia"/>
          <w:b/>
          <w:u w:val="single"/>
        </w:rPr>
        <w:t>是</w:t>
      </w:r>
      <w:r w:rsidR="001F7D7F" w:rsidRPr="00F96005">
        <w:rPr>
          <w:rFonts w:hint="eastAsia"/>
          <w:b/>
          <w:u w:val="single"/>
        </w:rPr>
        <w:t>基因组中最关键的</w:t>
      </w:r>
      <w:r w:rsidR="00BF3776" w:rsidRPr="00F96005">
        <w:rPr>
          <w:rFonts w:hint="eastAsia"/>
          <w:b/>
          <w:u w:val="single"/>
        </w:rPr>
        <w:t>表观遗传修饰</w:t>
      </w:r>
      <w:r w:rsidR="00362F38">
        <w:rPr>
          <w:rFonts w:hint="eastAsia"/>
          <w:b/>
          <w:u w:val="single"/>
        </w:rPr>
        <w:t>之一</w:t>
      </w:r>
      <w:r w:rsidR="003F5A71">
        <w:fldChar w:fldCharType="begin"/>
      </w:r>
      <w:r w:rsidR="00D940FF">
        <w:instrText xml:space="preserve"> ADDIN ZOTERO_ITEM CSL_CITATION {"citationID":"1nfs9s85no","properties":{"formattedCitation":"{\\rtf \\super 11,12\\nosupersub{}}","plainCitation":"11,12"},"citationItems":[{"id":248,"uris":["http://zotero.org/users/2417949/items/M9DUXWXC"],"uri":["http://zotero.org/users/2417949/items/M9DUXWXC"],"itemData":{"id":248,"type":"article-journal","title":"DNA methylation: roles in mammalian development","container-title":"Nat Rev Genet","page":"204-220","volume":"14","issue":"3","DOI":"10.1038/nrg3354","ISSN":"1471-0056","journalAbbreviation":"Nat Rev Genet","author":[{"family":"Smith","given":"Zachary D."},{"family":"Meissner","given":"Alexander"}],"issued":{"date-parts":[["2013",3]]}}},{"id":251,"uris":["http://zotero.org/users/2417949/items/PDVTM9G5"],"uri":["http://zotero.org/users/2417949/items/PDVTM9G5"],"itemData":{"id":251,"type":"article-journal","title":"DNA methylation and human disease","container-title":"Nat Rev Genet","page":"597-610","volume":"6","issue":"8","DOI":"10.1038/nrg1655","ISSN":"1471-0056","journalAbbreviation":"Nat Rev Genet","author":[{"family":"Robertson","given":"Keith D."}],"issued":{"date-parts":[["2005",8]]}}}],"schema":"https://github.com/citation-style-language/schema/raw/master/csl-citation.json"} </w:instrText>
      </w:r>
      <w:r w:rsidR="003F5A71">
        <w:fldChar w:fldCharType="separate"/>
      </w:r>
      <w:r w:rsidR="00D940FF" w:rsidRPr="00D940FF">
        <w:rPr>
          <w:szCs w:val="24"/>
          <w:vertAlign w:val="superscript"/>
        </w:rPr>
        <w:t>11,12</w:t>
      </w:r>
      <w:r w:rsidR="003F5A71">
        <w:fldChar w:fldCharType="end"/>
      </w:r>
      <w:r w:rsidR="00E57BD8">
        <w:rPr>
          <w:rFonts w:hint="eastAsia"/>
        </w:rPr>
        <w:t>，</w:t>
      </w:r>
      <w:r w:rsidR="00476AA5">
        <w:rPr>
          <w:rFonts w:hint="eastAsia"/>
        </w:rPr>
        <w:t>它</w:t>
      </w:r>
      <w:r w:rsidR="00E57BD8">
        <w:rPr>
          <w:rFonts w:hint="eastAsia"/>
        </w:rPr>
        <w:t>与</w:t>
      </w:r>
      <w:r w:rsidR="006C5443">
        <w:rPr>
          <w:rFonts w:hint="eastAsia"/>
        </w:rPr>
        <w:t>许多</w:t>
      </w:r>
      <w:r w:rsidR="00E34088">
        <w:rPr>
          <w:rFonts w:hint="eastAsia"/>
        </w:rPr>
        <w:t>的</w:t>
      </w:r>
      <w:r w:rsidR="00AD3528">
        <w:rPr>
          <w:rFonts w:hint="eastAsia"/>
        </w:rPr>
        <w:t>细胞</w:t>
      </w:r>
      <w:r w:rsidR="006C5443">
        <w:rPr>
          <w:rFonts w:hint="eastAsia"/>
        </w:rPr>
        <w:t>活动</w:t>
      </w:r>
      <w:r w:rsidR="0017205B">
        <w:rPr>
          <w:rFonts w:hint="eastAsia"/>
        </w:rPr>
        <w:t>都密切相关</w:t>
      </w:r>
      <w:r w:rsidR="00165811">
        <w:rPr>
          <w:rFonts w:hint="eastAsia"/>
        </w:rPr>
        <w:t>，包括</w:t>
      </w:r>
      <w:r w:rsidR="004E1487">
        <w:rPr>
          <w:rFonts w:hint="eastAsia"/>
        </w:rPr>
        <w:t>胚胎发育</w:t>
      </w:r>
      <w:r w:rsidR="00257A8F">
        <w:fldChar w:fldCharType="begin"/>
      </w:r>
      <w:r w:rsidR="00D940FF">
        <w:instrText xml:space="preserve"> ADDIN ZOTERO_ITEM CSL_CITATION {"citationID":"xdHfov6k","properties":{"formattedCitation":"{\\rtf \\super 11,13\\nosupersub{}}","plainCitation":"11,13"},"citationItems":[{"id":248,"uris":["http://zotero.org/users/2417949/items/M9DUXWXC"],"uri":["http://zotero.org/users/2417949/items/M9DUXWXC"],"itemData":{"id":248,"type":"article-journal","title":"DNA methylation: roles in mammalian development","container-title":"Nat Rev Genet","page":"204-220","volume":"14","issue":"3","DOI":"10.1038/nrg3354","ISSN":"1471-0056","journalAbbreviation":"Nat Rev Genet","author":[{"family":"Smith","given":"Zachary D."},{"family":"Meissner","given":"Alexander"}],"issued":{"date-parts":[["2013",3]]}}},{"id":408,"uris":["http://zotero.org/users/2417949/items/M5VB5JQX"],"uri":["http://zotero.org/users/2417949/items/M5VB5JQX"],"itemData":{"id":408,"type":"article-journal","title":"DNA Methyltransferases Dnmt3a and Dnmt3b Are Essential for De Novo Methylation and Mammalian Development","container-title":"Cell","page":"247-257","volume":"99","issue":"3","source":"ScienceDirect","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DOI":"10.1016/S0092-8674(00)81656-6","ISSN":"0092-8674","journalAbbreviation":"Cell","author":[{"family":"Okano","given":"Masaki"},{"family":"Bell","given":"Daphne W"},{"family":"Haber","given":"Daniel A"},{"family":"Li","given":"En"}],"issued":{"date-parts":[["1999",10,29]]}}}],"schema":"https://github.com/citation-style-language/schema/raw/master/csl-citation.json"} </w:instrText>
      </w:r>
      <w:r w:rsidR="00257A8F">
        <w:fldChar w:fldCharType="separate"/>
      </w:r>
      <w:r w:rsidR="00D940FF" w:rsidRPr="00D940FF">
        <w:rPr>
          <w:szCs w:val="24"/>
          <w:vertAlign w:val="superscript"/>
        </w:rPr>
        <w:t>11,13</w:t>
      </w:r>
      <w:r w:rsidR="00257A8F">
        <w:fldChar w:fldCharType="end"/>
      </w:r>
      <w:r w:rsidR="00AF1702">
        <w:rPr>
          <w:rFonts w:hint="eastAsia"/>
        </w:rPr>
        <w:t>、</w:t>
      </w:r>
      <w:r w:rsidR="00F27A57">
        <w:rPr>
          <w:rFonts w:hint="eastAsia"/>
        </w:rPr>
        <w:t>基因</w:t>
      </w:r>
      <w:r w:rsidR="00ED4B2D">
        <w:rPr>
          <w:rFonts w:hint="eastAsia"/>
        </w:rPr>
        <w:t>转录</w:t>
      </w:r>
      <w:r w:rsidR="00453096">
        <w:fldChar w:fldCharType="begin"/>
      </w:r>
      <w:r w:rsidR="00D940FF">
        <w:instrText xml:space="preserve"> ADDIN ZOTERO_ITEM CSL_CITATION {"citationID":"127oeuj1qo","properties":{"formattedCitation":"{\\rtf \\super 14\\nosupersub{}}","plainCitation":"14"},"citationItems":[{"id":315,"uris":["http://zotero.org/users/2417949/items/46HRP2IZ"],"uri":["http://zotero.org/users/2417949/items/46HRP2IZ"],"itemData":{"id":315,"type":"article-journal","title":"CpG islands and the regulation of transcription","container-title":"Genes &amp; Development","page":"1010-1022","volume":"25","issue":"10","source":"genesdev.cshlp.org.libaccess.lib.mcmaster.ca","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DOI":"10.1101/gad.2037511","ISSN":"0890-9369, 1549-5477","note":"PMID: 21576262","journalAbbreviation":"Genes Dev.","language":"en","author":[{"family":"Deaton","given":"Aimée M."},{"family":"Bird","given":"Adrian"}],"issued":{"date-parts":[["2011",5,15]]},"PMID":"21576262"}}],"schema":"https://github.com/citation-style-language/schema/raw/master/csl-citation.json"} </w:instrText>
      </w:r>
      <w:r w:rsidR="00453096">
        <w:fldChar w:fldCharType="separate"/>
      </w:r>
      <w:r w:rsidR="00D940FF" w:rsidRPr="00D940FF">
        <w:rPr>
          <w:szCs w:val="24"/>
          <w:vertAlign w:val="superscript"/>
        </w:rPr>
        <w:t>14</w:t>
      </w:r>
      <w:r w:rsidR="00453096">
        <w:fldChar w:fldCharType="end"/>
      </w:r>
      <w:r w:rsidR="00ED4B2D">
        <w:rPr>
          <w:rFonts w:hint="eastAsia"/>
        </w:rPr>
        <w:t>、染色质</w:t>
      </w:r>
      <w:r w:rsidR="00434C95">
        <w:rPr>
          <w:rFonts w:hint="eastAsia"/>
        </w:rPr>
        <w:t>结构</w:t>
      </w:r>
      <w:r w:rsidR="00220A30">
        <w:fldChar w:fldCharType="begin"/>
      </w:r>
      <w:r w:rsidR="00D940FF">
        <w:instrText xml:space="preserve"> ADDIN ZOTERO_ITEM CSL_CITATION {"citationID":"2mbbdehm9n","properties":{"formattedCitation":"{\\rtf \\super 15\\nosupersub{}}","plainCitation":"15"},"citationItems":[{"id":305,"uris":["http://zotero.org/users/2417949/items/KD46HVAP"],"uri":["http://zotero.org/users/2417949/items/KD46HVAP"],"itemData":{"id":305,"type":"article-journal","title":"CpG islands influence chromatin structure via the CpG-binding protein Cfp1","container-title":"Nature","page":"1082-1086","volume":"464","issue":"7291","source":"www.nature.com.libaccess.lib.mcmaster.ca","abstract":"CpG islands (CGIs) are prominent in the mammalian genome owing to their GC-rich base composition and high density of CpG dinucleotides. Most human gene promoters are embedded within CGIs that lack DNA methylation and coincide with sites of histone H3 lysine 4 trimethylation (H3K4me3), irrespective of transcriptional activity. In spite of these intriguing correlations, the functional significance of non-methylated CGI sequences with respect to chromatin structure and transcription is unknown. By performing a search for proteins that are common to all CGIs, here we show high enrichment for Cfp1, which selectively binds to non-methylated CpGs in vitro. Chromatin immunoprecipitation of a mono-allelically methylated CGI confirmed that Cfp1 specifically associates with non-methylated CpG sites in vivo. High throughput sequencing of Cfp1-bound chromatin identified a notable concordance with non-methylated CGIs and sites of H3K4me3 in the mouse brain. Levels of H3K4me3 at CGIs were markedly reduced in Cfp1-depleted cells, consistent with the finding that Cfp1 associates with the H3K4 methyltransferase Setd1 (refs 7, 8). To test whether non-methylated CpG-dense sequences are sufficient to establish domains of H3K4me3, we analysed artificial CpG clusters that were integrated into the mouse genome. Despite the absence of promoters, the insertions recruited Cfp1 and created new peaks of H3K4me3. The data indicate that a primary function of non-methylated CGIs is to genetically influence the local chromatin modification state by interaction with Cfp1 and perhaps other CpG-binding proteins.","DOI":"10.1038/nature08924","ISSN":"0028-0836","journalAbbreviation":"Nature","author":[{"family":"Thomson","given":"John P."},{"family":"Skene","given":"Peter J."},{"family":"Selfridge","given":"Jim"},{"family":"Clouaire","given":"Thomas"},{"family":"Guy","given":"Jacky"},{"family":"Webb","given":"Shaun"},{"family":"Kerr","given":"Alastair R. W."},{"family":"Deaton","given":"Aimée"},{"family":"Andrews","given":"Rob"},{"family":"James","given":"Keith D."},{"family":"Turner","given":"Daniel J."},{"family":"Illingworth","given":"Robert"},{"family":"Bird","given":"Adrian"}],"issued":{"date-parts":[["2010",4,15]]}}}],"schema":"https://github.com/citation-style-language/schema/raw/master/csl-citation.json"} </w:instrText>
      </w:r>
      <w:r w:rsidR="00220A30">
        <w:fldChar w:fldCharType="separate"/>
      </w:r>
      <w:r w:rsidR="00D940FF" w:rsidRPr="00D940FF">
        <w:rPr>
          <w:szCs w:val="24"/>
          <w:vertAlign w:val="superscript"/>
        </w:rPr>
        <w:t>15</w:t>
      </w:r>
      <w:r w:rsidR="00220A30">
        <w:fldChar w:fldCharType="end"/>
      </w:r>
      <w:r w:rsidR="005E4D7F">
        <w:rPr>
          <w:rFonts w:hint="eastAsia"/>
        </w:rPr>
        <w:t>、</w:t>
      </w:r>
      <w:r w:rsidR="00AF03A7">
        <w:t>X</w:t>
      </w:r>
      <w:r w:rsidR="00B638E8">
        <w:rPr>
          <w:rFonts w:hint="eastAsia"/>
        </w:rPr>
        <w:t>染色体失活</w:t>
      </w:r>
      <w:r w:rsidR="00CA53BD">
        <w:fldChar w:fldCharType="begin"/>
      </w:r>
      <w:r w:rsidR="00D940FF">
        <w:instrText xml:space="preserve"> ADDIN ZOTERO_ITEM CSL_CITATION {"citationID":"pjvwb7Zm","properties":{"formattedCitation":"{\\rtf \\super 16,17\\nosupersub{}}","plainCitation":"16,17"},"citationItems":[{"id":298,"uris":["http://zotero.org/users/2417949/items/548G8M68"],"uri":["http://zotero.org/users/2417949/items/548G8M68"],"itemData":{"id":298,"type":"article-journal","title":"Regulation of X-chromosome inactivation by the X-inactivation centre","container-title":"Nature Reviews Genetics","page":"429-442","volume":"12","issue":"6","source":"www.nature.com.libaccess.lib.mcmaster.ca","abstract":"X-chromosome inactivation (XCI) ensures dosage compensation in mammals and is a paradigm for allele-specific gene expression on a chromosome-wide scale. Important insights have been made into the developmental dynamics of this process. Recent studies have identified several cis- and trans-acting factors that regulate the initiation of XCI via the X-inactivation centre. Such studies have shed light on the relationship between XCI and pluripotency. They have also revealed the existence of dosage-dependent activators that trigger XCI when more than one X chromosome is present, as well as possible mechanisms underlying the monoallelic regulation of this process. The recent discovery of the plasticity of the inactive state during early development, or during cloning, and induced pluripotency have also contributed to the X chromosome becoming a gold standard in reprogramming studies.","DOI":"10.1038/nrg2987","ISSN":"1471-0056","journalAbbreviation":"Nat Rev Genet","author":[{"family":"Augui","given":"Sandrine"},{"family":"Nora","given":"Elphège P."},{"family":"Heard","given":"Edith"}],"issued":{"date-parts":[["2011",6]]}}},{"id":300,"uris":["http://zotero.org/users/2417949/items/KWXM24TW"],"uri":["http://zotero.org/users/2417949/items/KWXM24TW"],"itemData":{"id":300,"type":"article-journal","title":"Smchd1-Dependent and -Independent Pathways Determine Developmental Dynamics of CpG Island Methylation on the Inactive X Chromosome","container-title":"Developmental Cell","page":"265-279","volume":"23","issue":"2","source":"ScienceDirect","abstract":"Summary\nX chromosome inactivation involves multiple levels of chromatin modification, established progressively and in a stepwise manner during early development. The chromosomal protein Smchd1 was recently shown to play an important role in DNA methylation of CpG islands (CGIs), a late step in the X inactivation pathway that is required for long-term maintenance of gene silencing. Here we show that inactive X chromosome (Xi) CGI methylation can occur via either Smchd1-dependent or -independent pathways. Smchd1-dependent CGI methylation, the primary pathway, is acquired gradually over an extended period, whereas Smchd1-independent CGI methylation occurs rapidly after the onset of X inactivation. The de novo methyltransferase Dnmt3b is required for methylation of both classes of CGI, whereas Dnmt3a and Dnmt3L are dispensable. Xi CGIs methylated by these distinct pathways differ with respect to their sequence characteristics and immediate chromosomal environment. We discuss the implications of these results for understanding CGI methylation during development.","DOI":"10.1016/j.devcel.2012.06.011","ISSN":"1534-5807","journalAbbreviation":"Developmental Cell","author":[{"family":"Gendrel","given":"Anne-Valerie"},{"family":"Apedaile","given":"Anwyn"},{"family":"Coker","given":"Heather"},{"family":"Termanis","given":"Ausma"},{"family":"Zvetkova","given":"Ilona"},{"family":"Godwin","given":"Jonathan"},{"family":"Tang","given":"Y. Amy"},{"family":"Huntley","given":"Derek"},{"family":"Montana","given":"Giovanni"},{"family":"Taylor","given":"Steven"},{"family":"Giannoulatou","given":"Eleni"},{"family":"Heard","given":"Edith"},{"family":"Stancheva","given":"Irina"},{"family":"Brockdorff","given":"Neil"}],"issued":{"date-parts":[["2012",8,14]]}}}],"schema":"https://github.com/citation-style-language/schema/raw/master/csl-citation.json"} </w:instrText>
      </w:r>
      <w:r w:rsidR="00CA53BD">
        <w:fldChar w:fldCharType="separate"/>
      </w:r>
      <w:r w:rsidR="00D940FF" w:rsidRPr="00D940FF">
        <w:rPr>
          <w:szCs w:val="24"/>
          <w:vertAlign w:val="superscript"/>
        </w:rPr>
        <w:t>16,17</w:t>
      </w:r>
      <w:r w:rsidR="00CA53BD">
        <w:fldChar w:fldCharType="end"/>
      </w:r>
      <w:r w:rsidR="00B638E8">
        <w:rPr>
          <w:rFonts w:hint="eastAsia"/>
        </w:rPr>
        <w:t>、</w:t>
      </w:r>
      <w:r w:rsidR="00ED4B2D">
        <w:rPr>
          <w:rFonts w:hint="eastAsia"/>
        </w:rPr>
        <w:t>基因印记</w:t>
      </w:r>
      <w:r w:rsidR="002E5AA8">
        <w:fldChar w:fldCharType="begin"/>
      </w:r>
      <w:r w:rsidR="00D940FF">
        <w:instrText xml:space="preserve"> ADDIN ZOTERO_ITEM CSL_CITATION {"citationID":"1sqqln094","properties":{"formattedCitation":"{\\rtf \\super 18\\uc0\\u8211{}20\\nosupersub{}}","plainCitation":"18–20"},"citationItems":[{"id":234,"uris":["http://zotero.org/users/2417949/items/QR37DA2B"],"uri":["http://zotero.org/users/2417949/items/QR37DA2B"],"itemData":{"id":234,"type":"article-journal","title":"Genomic Imprinting: Implications for Human Disease","container-title":"The American Journal of Pathology","page":"635-647","volume":"154","issue":"3","archive":"PMC","archive_location":"PMC1866410","abstract":"Genomic imprinting refers to an epigenetic marking of genes that results in monoallelic expression. This parent-of-origin dependent phenomenon is a notable exception to the laws of Mendelian genetics. Imprinted genes are intricately involved in fetal and behavioral development. Consequently, abnormal expression of these genes results in numerous human genetic disorders including carcinogenesis. This paper reviews genomic imprinting and its role in human disease. Additional information about imprinted genes can be found on the Genomic Imprinting Website at http://www.geneimprint.com.","ISSN":"0002-9440","author":[{"family":"Falls","given":"J Greg"},{"family":"Pulford","given":"David J"},{"family":"Wylie","given":"Andrew A"},{"family":"Jirtle","given":"Randy L"}],"issued":{"date-parts":[["1999",3]]}}},{"id":260,"uris":["http://zotero.org/users/2417949/items/UGRD26BR"],"uri":["http://zotero.org/users/2417949/items/UGRD26BR"],"itemData":{"id":260,"type":"article-journal","title":"Genomic imprinting: parental influence on the genome","container-title":"Nat Rev Genet","page":"21-32","volume":"2","issue":"1","DOI":"10.1038/35047554","ISSN":"1471-0056","journalAbbreviation":"Nat Rev Genet","author":[{"family":"Reik","given":"Wolf"},{"family":"Walter","given":"Jorn"}],"issued":{"date-parts":[["2001",1]]}}},{"id":283,"uris":["http://zotero.org/users/2417949/items/8DM7ZCF6"],"uri":["http://zotero.org/users/2417949/items/8DM7ZCF6"],"itemData":{"id":283,"type":"article-journal","title":"DNA methylation and genomic imprinting: insights from cancer into epigenetic mechanisms","container-title":"Seminars in Cancer Biology","page":"389-398","volume":"12","issue":"5","abstract":"Since the discovery of epigenetic alterations in cancer 20 years ago by Feinberg and Vogelstein, a variety of such alterations have been found, including global hypomethylation, gene hypomethylation and hypermethylation, and loss of imprinting (LOI). LOI may precede the development of cancer and may thus serve as a common marker for risk, but also as a model for understanding the developmental mechanism for normal imprinting.","DOI":"10.1016/S1044-579X(02)00059-7","ISSN":"1044-579X","note":"WOS:000178163600008","journalAbbreviation":"Semin. Cancer Biol.","language":"English","author":[{"family":"Feinberg","given":"A. P."},{"family":"Cui","given":"H. M."},{"family":"Ohlsson","given":"R."}],"issued":{"date-parts":[["2002",10]]}}}],"schema":"https://github.com/citation-style-language/schema/raw/master/csl-citation.json"} </w:instrText>
      </w:r>
      <w:r w:rsidR="002E5AA8">
        <w:fldChar w:fldCharType="separate"/>
      </w:r>
      <w:r w:rsidR="00D940FF" w:rsidRPr="00D940FF">
        <w:rPr>
          <w:szCs w:val="24"/>
          <w:vertAlign w:val="superscript"/>
        </w:rPr>
        <w:t>18–20</w:t>
      </w:r>
      <w:r w:rsidR="002E5AA8">
        <w:fldChar w:fldCharType="end"/>
      </w:r>
      <w:r w:rsidR="00ED4B2D">
        <w:rPr>
          <w:rFonts w:hint="eastAsia"/>
        </w:rPr>
        <w:t>以及染色体</w:t>
      </w:r>
      <w:r w:rsidR="00CF2019">
        <w:rPr>
          <w:rFonts w:hint="eastAsia"/>
        </w:rPr>
        <w:t>稳定性</w:t>
      </w:r>
      <w:r w:rsidR="00A333D7">
        <w:fldChar w:fldCharType="begin"/>
      </w:r>
      <w:r w:rsidR="00D940FF">
        <w:instrText xml:space="preserve"> ADDIN ZOTERO_ITEM CSL_CITATION {"citationID":"1hdvo88avd","properties":{"formattedCitation":"{\\rtf \\super 21,22\\nosupersub{}}","plainCitation":"21,22"},"citationItems":[{"id":136,"uris":["http://zotero.org/users/2417949/items/PR539FIR"],"uri":["http://zotero.org/users/2417949/items/PR539FIR"],"itemData":{"id":136,"type":"article-journal","title":"Impact of CpG methylation on  structure, dynamics and solvation of cAMP DNA responsive element","container-title":"Nucleic Acids Research","page":"2314-2326","volume":"29","issue":"11","source":"PubMed Central","abstract":"Methylation of CpG motifs in DNA is involved in the control of\n gene expression and in several other epigenic effects. It suppresses\n also the immuno-stimulation properties of bacterial or viral DNAs\n that contain CpGs. However, effects of methylation on the DNA structure\n and dynamics are not clear. Here we carried out a 10 ns MD simulation,\n confronted to an NMR analysis, of a hexadecanucleotide with the cAMP\n responsive element (CRE) DNA methylated at its center: d(GAGATGAmCGTCATCTC)2 (CREmet). Methylation\n does not introduce significant structure modification but reduces\n the dynamics. Molecular mechanics and generalized Born solvation\n energy calculations showed that the stiffness of CREmet arises from\n both a restriction of the conformational space by the bulky methyl\n groups and a folding of DNA around the hydrophobic methyls. The\n latter effect is favored when the GpA steps belonging to the TGA\n binding half-sites adopt the BII conformation. The inability of\n the methylated DNAs to interact with their protein partners—either\n transcription factors for gene regulation or a Toll-like receptor\n for immunostimulation—could result from both the obstacle\n created by methyls, preventing crucial interactions, and the loss\n of DNA flexibility, reducing its adaptability. Results are discussed\n in the light of NMR and crystallographic data.","ISSN":"0305-1048","note":"PMID: 11376150\nPMCID: PMC55717","journalAbbreviation":"Nucleic Acids Res","author":[{"family":"Derreumaux","given":"Sylvie"},{"family":"Chaoui","given":"Mounia"},{"family":"Tevanian","given":"Georges"},{"family":"Fermandjian","given":"Serge"}],"issued":{"date-parts":[["2001",6,1]]},"PMID":"11376150","PMCID":"PMC55717"}},{"id":139,"uris":["http://zotero.org/users/2417949/items/5BJCB8X3"],"uri":["http://zotero.org/users/2417949/items/5BJCB8X3"],"itemData":{"id":139,"type":"article-journal","title":"Impact of Methylation on the Physical Properties of DNA","container-title":"Biophysical Journal","page":"2140-2148","volume":"102","issue":"9","source":"PubMed Central","abstract":"There is increasing evidence for the presence of an alternative code imprinted in the genome that might contribute to gene expression regulation through an indirect reading mechanism. In mammals, components of this coarse-grained regulatory mechanism include chromatin structure and epigenetic signatures, where d(CpG) nucleotide steps are key players. We report a comprehensive experimental and theoretical study of d(CpG) steps that provides a detailed description of their physical characteristics and the impact of cytosine methylation on these properties. We observed that methylation changes the physical properties of d(CpG) steps, having a dramatic effect on enriched CpG segments, such as CpG islands. We demonstrate that methylation reduces the affinity of DNA to assemble into nucleosomes, and can affect nucleosome positioning around transcription start sites. Overall, our results suggest a mechanism by which the basic physical properties of the DNA fiber can explain parts of the cellular epigenetic regulatory mechanisms.","DOI":"10.1016/j.bpj.2012.03.056","ISSN":"0006-3495","note":"PMID: 22824278\nPMCID: PMC3341543","journalAbbreviation":"Biophys J","author":[{"family":"Pérez","given":"Alberto"},{"family":"Castellazzi","given":"Chiara Lara"},{"family":"Battistini","given":"Federica"},{"family":"Collinet","given":"Kathryn"},{"family":"Flores","given":"Oscar"},{"family":"Deniz","given":"Ozgen"},{"family":"Ruiz","given":"Maria Luz"},{"family":"Torrents","given":"David"},{"family":"Eritja","given":"Ramon"},{"family":"Soler-López","given":"Montserrat"},{"family":"Orozco","given":"Modesto"}],"issued":{"date-parts":[["2012",5,2]]},"PMID":"22824278","PMCID":"PMC3341543"}}],"schema":"https://github.com/citation-style-language/schema/raw/master/csl-citation.json"} </w:instrText>
      </w:r>
      <w:r w:rsidR="00A333D7">
        <w:fldChar w:fldCharType="separate"/>
      </w:r>
      <w:r w:rsidR="00D940FF" w:rsidRPr="00D940FF">
        <w:rPr>
          <w:szCs w:val="24"/>
          <w:vertAlign w:val="superscript"/>
        </w:rPr>
        <w:t>21,22</w:t>
      </w:r>
      <w:r w:rsidR="00A333D7">
        <w:fldChar w:fldCharType="end"/>
      </w:r>
      <w:r w:rsidR="00CF2019">
        <w:rPr>
          <w:rFonts w:hint="eastAsia"/>
        </w:rPr>
        <w:t>等等</w:t>
      </w:r>
      <w:r w:rsidR="0070059B">
        <w:rPr>
          <w:rFonts w:hint="eastAsia"/>
        </w:rPr>
        <w:t>。</w:t>
      </w:r>
      <w:r w:rsidR="00CF04E4">
        <w:rPr>
          <w:rFonts w:hint="eastAsia"/>
        </w:rPr>
        <w:t>正是因为</w:t>
      </w:r>
      <w:r w:rsidR="00CF04E4">
        <w:t>D</w:t>
      </w:r>
      <w:r w:rsidR="00CF04E4">
        <w:lastRenderedPageBreak/>
        <w:t>NA</w:t>
      </w:r>
      <w:r w:rsidR="002F7CBA">
        <w:rPr>
          <w:rFonts w:hint="eastAsia"/>
        </w:rPr>
        <w:t>甲基化的这些重要作用，</w:t>
      </w:r>
      <w:r w:rsidR="00CF04E4">
        <w:rPr>
          <w:rFonts w:hint="eastAsia"/>
        </w:rPr>
        <w:t>越来越多的人类疾病被发现与</w:t>
      </w:r>
      <w:r w:rsidR="00E469D0">
        <w:rPr>
          <w:rFonts w:hint="eastAsia"/>
        </w:rPr>
        <w:t>DNA</w:t>
      </w:r>
      <w:r w:rsidR="00E469D0">
        <w:rPr>
          <w:rFonts w:hint="eastAsia"/>
        </w:rPr>
        <w:t>甲基化异常相关。</w:t>
      </w:r>
    </w:p>
    <w:p w14:paraId="3DD074AF" w14:textId="77777777" w:rsidR="00D00788" w:rsidRDefault="00D00788" w:rsidP="00D00788">
      <w:pPr>
        <w:pStyle w:val="NSFC"/>
        <w:jc w:val="center"/>
      </w:pPr>
      <w:r>
        <w:rPr>
          <w:noProof/>
        </w:rPr>
        <w:drawing>
          <wp:inline distT="0" distB="0" distL="0" distR="0" wp14:anchorId="3D28296F" wp14:editId="3826A839">
            <wp:extent cx="3142800" cy="1544400"/>
            <wp:effectExtent l="0" t="0" r="6985" b="5080"/>
            <wp:docPr id="968" name="Picture 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 name="reaction.png"/>
                    <pic:cNvPicPr/>
                  </pic:nvPicPr>
                  <pic:blipFill>
                    <a:blip r:embed="rId9">
                      <a:extLst>
                        <a:ext uri="{28A0092B-C50C-407E-A947-70E740481C1C}">
                          <a14:useLocalDpi xmlns:a14="http://schemas.microsoft.com/office/drawing/2010/main" val="0"/>
                        </a:ext>
                      </a:extLst>
                    </a:blip>
                    <a:stretch>
                      <a:fillRect/>
                    </a:stretch>
                  </pic:blipFill>
                  <pic:spPr>
                    <a:xfrm>
                      <a:off x="0" y="0"/>
                      <a:ext cx="3142800" cy="1544400"/>
                    </a:xfrm>
                    <a:prstGeom prst="rect">
                      <a:avLst/>
                    </a:prstGeom>
                  </pic:spPr>
                </pic:pic>
              </a:graphicData>
            </a:graphic>
          </wp:inline>
        </w:drawing>
      </w:r>
    </w:p>
    <w:p w14:paraId="2D054262" w14:textId="3C2E34CF" w:rsidR="00D00788" w:rsidRDefault="00D00788" w:rsidP="0093234A">
      <w:pPr>
        <w:pStyle w:val="NSFC0"/>
      </w:pPr>
      <w:bookmarkStart w:id="1" w:name="_Ref445214527"/>
      <w:r w:rsidRPr="00BF2ADB">
        <w:rPr>
          <w:rFonts w:hint="eastAsia"/>
        </w:rPr>
        <w:t>图</w:t>
      </w:r>
      <w:r w:rsidRPr="00BF2ADB">
        <w:rPr>
          <w:rFonts w:hint="eastAsia"/>
        </w:rPr>
        <w:t xml:space="preserve"> </w:t>
      </w:r>
      <w:r w:rsidRPr="00BF2ADB">
        <w:fldChar w:fldCharType="begin"/>
      </w:r>
      <w:r w:rsidRPr="00BF2ADB">
        <w:instrText xml:space="preserve"> </w:instrText>
      </w:r>
      <w:r w:rsidRPr="00BF2ADB">
        <w:rPr>
          <w:rFonts w:hint="eastAsia"/>
        </w:rPr>
        <w:instrText xml:space="preserve">SEQ </w:instrText>
      </w:r>
      <w:r w:rsidRPr="00BF2ADB">
        <w:rPr>
          <w:rFonts w:hint="eastAsia"/>
        </w:rPr>
        <w:instrText>图</w:instrText>
      </w:r>
      <w:r w:rsidRPr="00BF2ADB">
        <w:rPr>
          <w:rFonts w:hint="eastAsia"/>
        </w:rPr>
        <w:instrText xml:space="preserve"> \* ARABIC</w:instrText>
      </w:r>
      <w:r w:rsidRPr="00BF2ADB">
        <w:instrText xml:space="preserve"> </w:instrText>
      </w:r>
      <w:r w:rsidRPr="00BF2ADB">
        <w:fldChar w:fldCharType="separate"/>
      </w:r>
      <w:r w:rsidR="00BB7CFA">
        <w:rPr>
          <w:noProof/>
        </w:rPr>
        <w:t>2</w:t>
      </w:r>
      <w:r w:rsidRPr="00BF2ADB">
        <w:fldChar w:fldCharType="end"/>
      </w:r>
      <w:bookmarkEnd w:id="1"/>
      <w:r w:rsidRPr="00BF2ADB">
        <w:t>. DNA</w:t>
      </w:r>
      <w:r w:rsidRPr="00BF2ADB">
        <w:rPr>
          <w:rFonts w:hint="eastAsia"/>
        </w:rPr>
        <w:t>甲基化修饰反应示意图</w:t>
      </w:r>
      <w:r w:rsidR="00DA4A40">
        <w:rPr>
          <w:rFonts w:hint="eastAsia"/>
        </w:rPr>
        <w:t>。</w:t>
      </w:r>
      <w:bookmarkStart w:id="2" w:name="_GoBack"/>
      <w:bookmarkEnd w:id="2"/>
    </w:p>
    <w:p w14:paraId="43F476DF" w14:textId="5CD31A38" w:rsidR="00A275BE" w:rsidRPr="00467159" w:rsidRDefault="00C95351" w:rsidP="00155ECA">
      <w:pPr>
        <w:pStyle w:val="NSFC"/>
        <w:rPr>
          <w:rFonts w:ascii="MS Mincho" w:eastAsia="MS Mincho" w:hAnsi="MS Mincho" w:cs="MS Mincho"/>
        </w:rPr>
      </w:pPr>
      <w:r w:rsidRPr="00F96005">
        <w:rPr>
          <w:b/>
          <w:u w:val="single"/>
        </w:rPr>
        <w:t>DNA</w:t>
      </w:r>
      <w:r w:rsidRPr="00F96005">
        <w:rPr>
          <w:rFonts w:hint="eastAsia"/>
          <w:b/>
          <w:u w:val="single"/>
        </w:rPr>
        <w:t>中的甲基化</w:t>
      </w:r>
      <w:r w:rsidR="00F7074E">
        <w:rPr>
          <w:rFonts w:hint="eastAsia"/>
          <w:b/>
          <w:u w:val="single"/>
        </w:rPr>
        <w:t>修饰</w:t>
      </w:r>
      <w:r w:rsidR="00D070BB" w:rsidRPr="00F96005">
        <w:rPr>
          <w:rFonts w:hint="eastAsia"/>
          <w:b/>
          <w:u w:val="single"/>
        </w:rPr>
        <w:t>大部分</w:t>
      </w:r>
      <w:r w:rsidRPr="00F96005">
        <w:rPr>
          <w:rFonts w:hint="eastAsia"/>
          <w:b/>
          <w:u w:val="single"/>
        </w:rPr>
        <w:t>都发生在</w:t>
      </w:r>
      <w:r w:rsidRPr="00F96005">
        <w:rPr>
          <w:b/>
          <w:u w:val="single"/>
        </w:rPr>
        <w:t>CpG</w:t>
      </w:r>
      <w:r w:rsidRPr="00F96005">
        <w:rPr>
          <w:rFonts w:hint="eastAsia"/>
          <w:b/>
          <w:u w:val="single"/>
        </w:rPr>
        <w:t>位点上</w:t>
      </w:r>
      <w:r w:rsidR="00646D96">
        <w:rPr>
          <w:rFonts w:hint="eastAsia"/>
        </w:rPr>
        <w:t>。</w:t>
      </w:r>
      <w:r w:rsidR="006A3DB6">
        <w:rPr>
          <w:rFonts w:hint="eastAsia"/>
        </w:rPr>
        <w:t>人类</w:t>
      </w:r>
      <w:r w:rsidR="00C935A6">
        <w:rPr>
          <w:rFonts w:hint="eastAsia"/>
        </w:rPr>
        <w:t>基因组中被甲基化的腺嘌呤中大约有</w:t>
      </w:r>
      <w:r w:rsidR="00C935A6">
        <w:rPr>
          <w:rFonts w:hint="eastAsia"/>
        </w:rPr>
        <w:t>55-80</w:t>
      </w:r>
      <w:r w:rsidR="00C935A6">
        <w:t>%</w:t>
      </w:r>
      <w:r w:rsidR="00C935A6">
        <w:rPr>
          <w:rFonts w:hint="eastAsia"/>
        </w:rPr>
        <w:t>位于</w:t>
      </w:r>
      <w:r w:rsidR="00C935A6">
        <w:t>CpG</w:t>
      </w:r>
      <w:r w:rsidR="00C935A6">
        <w:rPr>
          <w:rFonts w:hint="eastAsia"/>
        </w:rPr>
        <w:t>上，</w:t>
      </w:r>
      <w:r w:rsidR="005042A9">
        <w:rPr>
          <w:rFonts w:hint="eastAsia"/>
        </w:rPr>
        <w:t>而</w:t>
      </w:r>
      <w:r w:rsidR="00C935A6">
        <w:rPr>
          <w:rFonts w:hint="eastAsia"/>
        </w:rPr>
        <w:t>相比之下只有</w:t>
      </w:r>
      <w:r w:rsidR="00C935A6">
        <w:t>1.3%</w:t>
      </w:r>
      <w:r w:rsidR="00C935A6">
        <w:rPr>
          <w:rFonts w:hint="eastAsia"/>
        </w:rPr>
        <w:t>左右的甲基化发生在非</w:t>
      </w:r>
      <w:r w:rsidR="00C935A6">
        <w:t>CpG</w:t>
      </w:r>
      <w:r w:rsidR="00C935A6">
        <w:rPr>
          <w:rFonts w:hint="eastAsia"/>
        </w:rPr>
        <w:t>位点上</w:t>
      </w:r>
      <w:r w:rsidR="00475F6C">
        <w:fldChar w:fldCharType="begin"/>
      </w:r>
      <w:r w:rsidR="00D940FF">
        <w:instrText xml:space="preserve"> ADDIN ZOTERO_ITEM CSL_CITATION {"citationID":"ae333e0b5","properties":{"formattedCitation":"{\\rtf \\super 23,24\\nosupersub{}}","plainCitation":"23,24"},"citationItems":[{"id":204,"uris":["http://zotero.org/users/2417949/items/9VHTQW9G"],"uri":["http://zotero.org/users/2417949/items/9VHTQW9G"],"itemData":{"id":204,"type":"article-journal","title":"Human DNA methylomes at base resolution show widespread epigenomic differences","container-title":"Nature","page":"315-322","volume":"462","issue":"7271","archive":"PMC","archive_location":"PMC2857523","abstract":"DNA cytosine methylation is a central epigenetic modification that plays essential roles in cellular processes including genome regulation, development and disease. Here we present the first genome-wide, single-base resolution maps of methylated cytosines in a mammalian genome, from both human embryonic stem cells and fetal fibroblasts, along with comparative analysis of mRNA and small RNA components of the transcriptome, several histone modifications, and sites of DNA-protein interaction for several key regulatory factors. Widespread differences were identified in the composition and patterning of cytosine methylation between the two genomes. Nearly one-quarter of all methylation identified in embryonic stem cells was in a non-CG context, suggesting that they may utilize different methylation mechanisms to affect gene regulation. Methylation in non-CG contexts showed enrichment in gene bodies and depletion in protein binding sites and enhancers. Non-CG methylation disappeared upon induced differentiation of the embryonic stem cells, and was restored in induced pluripotent stem cells. We identified hundreds of differentially methylated regions proximal to genes involved in pluripotency and differentiation, and widespread reduced methylation levels in fibroblasts associated with lower transcriptional activity. These reference epigenomes provide a foundation for future studies exploring this key epigenetic modification in human disease and development.","DOI":"10.1038/nature08514","ISSN":"0028-0836","author":[{"family":"Lister","given":"Ryan"},{"family":"Pelizzola","given":"Mattia"},{"family":"Dowen","given":"Robert H"},{"family":"Hawkins","given":"R David"},{"family":"Hon","given":"Gary"},{"family":"Tonti-Filippini","given":"Julian"},{"family":"Nery","given":"Joseph R"},{"family":"Lee","given":"Leonard"},{"family":"Ye","given":"Zhen"},{"family":"Ngo","given":"Que-Minh"},{"family":"Edsall","given":"Lee"},{"family":"Antosiewicz-Bourget","given":"Jessica"},{"family":"Stewart","given":"Ron"},{"family":"Ruotti","given":"Victor"},{"family":"Millar","given":"A Harvey"},{"family":"Thomson","given":"James A"},{"family":"Ren","given":"Bing"},{"family":"Ecker","given":"Joseph R"}],"issued":{"date-parts":[["2009",11,19]]}}},{"id":397,"uris":["http://zotero.org/users/2417949/items/RCI4EKGE"],"uri":["http://zotero.org/users/2417949/items/RCI4EKGE"],"itemData":{"id":397,"type":"article-journal","title":"Dynamic changes in the human methylome during differentiation","container-title":"Genome Research","page":"320-331","volume":"20","issue":"3","source":"PubMed","abstract":"DNA methylation is a critical epigenetic regulator in mammalian development. Here, we present a whole-genome comparative view of DNA methylation using bisulfite sequencing of three cultured cell types representing progressive stages of differentiation: human embryonic stem cells (hESCs), a fibroblastic differentiated derivative of the hESCs, and neonatal fibroblasts. As a reference, we compared our maps with a methylome map of a fully differentiated adult cell type, mature peripheral blood mononuclear cells (monocytes). We observed many notable common and cell-type-specific features among all cell types. Promoter hypomethylation (both CG and CA) and higher levels of gene body methylation were positively correlated with transcription in all cell types. Exons were more highly methylated than introns, and sharp transitions of methylation occurred at exon-intron boundaries, suggesting a role for differential methylation in transcript splicing. Developmental stage was reflected in both the level of global methylation and extent of non-CpG methylation, with hESC highest, fibroblasts intermediate, and monocytes lowest. Differentiation-associated differential methylation profiles were observed for developmentally regulated genes, including the HOX clusters, other homeobox transcription factors, and pluripotence-associated genes such as POU5F1, TCF3, and KLF4. Our results highlight the value of high-resolution methylation maps, in conjunction with other systems-level analyses, for investigation of previously undetectable developmental regulatory mechanisms.","DOI":"10.1101/gr.101907.109","ISSN":"1549-5469","note":"PMID: 20133333\nPMCID: PMC2840979","journalAbbreviation":"Genome Res.","language":"eng","author":[{"family":"Laurent","given":"Louise"},{"family":"Wong","given":"Eleanor"},{"family":"Li","given":"Guoliang"},{"family":"Huynh","given":"Tien"},{"family":"Tsirigos","given":"Aristotelis"},{"family":"Ong","given":"Chin Thing"},{"family":"Low","given":"Hwee Meng"},{"family":"Kin Sung","given":"Ken Wing"},{"family":"Rigoutsos","given":"Isidore"},{"family":"Loring","given":"Jeanne"},{"family":"Wei","given":"Chia-Lin"}],"issued":{"date-parts":[["2010",3]]},"PMID":"20133333","PMCID":"PMC2840979"}}],"schema":"https://github.com/citation-style-language/schema/raw/master/csl-citation.json"} </w:instrText>
      </w:r>
      <w:r w:rsidR="00475F6C">
        <w:fldChar w:fldCharType="separate"/>
      </w:r>
      <w:r w:rsidR="00D940FF" w:rsidRPr="00D940FF">
        <w:rPr>
          <w:szCs w:val="24"/>
          <w:vertAlign w:val="superscript"/>
        </w:rPr>
        <w:t>23,24</w:t>
      </w:r>
      <w:r w:rsidR="00475F6C">
        <w:fldChar w:fldCharType="end"/>
      </w:r>
      <w:r w:rsidR="00510650">
        <w:rPr>
          <w:rFonts w:hint="eastAsia"/>
        </w:rPr>
        <w:t>。</w:t>
      </w:r>
      <w:r w:rsidR="00A042BA">
        <w:rPr>
          <w:rFonts w:hint="eastAsia"/>
        </w:rPr>
        <w:t>因此，</w:t>
      </w:r>
      <w:r w:rsidR="00C0253F">
        <w:rPr>
          <w:rFonts w:hint="eastAsia"/>
        </w:rPr>
        <w:t>基因组的甲基化异常主要反应在</w:t>
      </w:r>
      <w:r w:rsidR="00086B68">
        <w:t>CpG</w:t>
      </w:r>
      <w:r w:rsidR="00086B68">
        <w:rPr>
          <w:rFonts w:hint="eastAsia"/>
        </w:rPr>
        <w:t>位点的甲基化异常</w:t>
      </w:r>
      <w:r w:rsidR="00C0253F">
        <w:rPr>
          <w:rFonts w:hint="eastAsia"/>
        </w:rPr>
        <w:t>上</w:t>
      </w:r>
      <w:r w:rsidR="00086B68">
        <w:rPr>
          <w:rFonts w:hint="eastAsia"/>
        </w:rPr>
        <w:t>。</w:t>
      </w:r>
      <w:r w:rsidR="00467159">
        <w:rPr>
          <w:rFonts w:hint="eastAsia"/>
        </w:rPr>
        <w:t>理解</w:t>
      </w:r>
      <w:r w:rsidR="00467159">
        <w:t>CpG</w:t>
      </w:r>
      <w:r w:rsidR="00467159">
        <w:rPr>
          <w:rFonts w:hint="eastAsia"/>
        </w:rPr>
        <w:t>分布</w:t>
      </w:r>
      <w:r w:rsidR="005B0611">
        <w:rPr>
          <w:rFonts w:hint="eastAsia"/>
        </w:rPr>
        <w:t>及甲基化</w:t>
      </w:r>
      <w:r w:rsidR="000D5BF4">
        <w:rPr>
          <w:rFonts w:hint="eastAsia"/>
        </w:rPr>
        <w:t>对称性与</w:t>
      </w:r>
      <w:r w:rsidR="00467159">
        <w:rPr>
          <w:rFonts w:hint="eastAsia"/>
        </w:rPr>
        <w:t>对称性破缺的发生机理</w:t>
      </w:r>
      <w:r w:rsidR="00F2726D">
        <w:rPr>
          <w:rFonts w:hint="eastAsia"/>
        </w:rPr>
        <w:t>将有利于我们理解基因组</w:t>
      </w:r>
      <w:r w:rsidR="00E40420">
        <w:rPr>
          <w:rFonts w:hint="eastAsia"/>
        </w:rPr>
        <w:t>甲基化修饰异常</w:t>
      </w:r>
      <w:r w:rsidR="00C22C3B">
        <w:rPr>
          <w:rFonts w:hint="eastAsia"/>
        </w:rPr>
        <w:t>发生</w:t>
      </w:r>
      <w:r w:rsidR="005F2F5C">
        <w:rPr>
          <w:rFonts w:hint="eastAsia"/>
        </w:rPr>
        <w:t>的原因，进而给我们</w:t>
      </w:r>
      <w:r w:rsidR="00B5230F">
        <w:rPr>
          <w:rFonts w:hint="eastAsia"/>
        </w:rPr>
        <w:t>理解相关疾病的发生提供重要的理论指导</w:t>
      </w:r>
      <w:r w:rsidR="00E278A3">
        <w:rPr>
          <w:rFonts w:hint="eastAsia"/>
        </w:rPr>
        <w:t>。</w:t>
      </w:r>
    </w:p>
    <w:p w14:paraId="0A5667A7" w14:textId="793067F6" w:rsidR="004502AF" w:rsidRDefault="005A3BB9" w:rsidP="00971825">
      <w:pPr>
        <w:pStyle w:val="NSFC-3"/>
      </w:pPr>
      <w:r>
        <w:rPr>
          <w:rFonts w:hint="eastAsia"/>
        </w:rPr>
        <w:t>分子动力学已经成为</w:t>
      </w:r>
      <w:r w:rsidR="004502AF">
        <w:rPr>
          <w:rFonts w:hint="eastAsia"/>
        </w:rPr>
        <w:t>核酸结构功能研究的一个</w:t>
      </w:r>
      <w:r w:rsidR="00A31B69">
        <w:rPr>
          <w:rFonts w:hint="eastAsia"/>
        </w:rPr>
        <w:t>不可或缺</w:t>
      </w:r>
      <w:r w:rsidR="004502AF">
        <w:rPr>
          <w:rFonts w:hint="eastAsia"/>
        </w:rPr>
        <w:t>的重要手段</w:t>
      </w:r>
    </w:p>
    <w:p w14:paraId="2FD33913" w14:textId="4037AA13" w:rsidR="004502AF" w:rsidRDefault="000313C1" w:rsidP="004502AF">
      <w:pPr>
        <w:pStyle w:val="NSFC"/>
      </w:pPr>
      <w:r>
        <w:rPr>
          <w:rFonts w:hint="eastAsia"/>
        </w:rPr>
        <w:t>一直以来我们</w:t>
      </w:r>
      <w:r w:rsidR="004502AF">
        <w:rPr>
          <w:rFonts w:hint="eastAsia"/>
        </w:rPr>
        <w:t>知道</w:t>
      </w:r>
      <w:r w:rsidR="004502AF">
        <w:t>DNA</w:t>
      </w:r>
      <w:r w:rsidR="004502AF">
        <w:rPr>
          <w:rFonts w:hint="eastAsia"/>
        </w:rPr>
        <w:t>的结构具有多态性而且极其不稳定。</w:t>
      </w:r>
      <w:r w:rsidR="004502AF">
        <w:t>DNA</w:t>
      </w:r>
      <w:r w:rsidR="004502AF">
        <w:rPr>
          <w:rFonts w:hint="eastAsia"/>
        </w:rPr>
        <w:t>结构</w:t>
      </w:r>
      <w:r w:rsidR="007E5C2C">
        <w:rPr>
          <w:rFonts w:hint="eastAsia"/>
        </w:rPr>
        <w:t>的实验</w:t>
      </w:r>
      <w:r w:rsidR="004502AF">
        <w:rPr>
          <w:rFonts w:hint="eastAsia"/>
        </w:rPr>
        <w:t>数据主要来自</w:t>
      </w:r>
      <w:r w:rsidR="004502AF">
        <w:t>X</w:t>
      </w:r>
      <w:r w:rsidR="00DB1CE3">
        <w:t>-</w:t>
      </w:r>
      <w:r w:rsidR="004502AF">
        <w:rPr>
          <w:rFonts w:hint="eastAsia"/>
        </w:rPr>
        <w:t>射线</w:t>
      </w:r>
      <w:r w:rsidR="00327295">
        <w:rPr>
          <w:rFonts w:hint="eastAsia"/>
        </w:rPr>
        <w:t>衍射</w:t>
      </w:r>
      <w:r w:rsidR="004502AF">
        <w:rPr>
          <w:rFonts w:hint="eastAsia"/>
        </w:rPr>
        <w:t>晶体</w:t>
      </w:r>
      <w:r w:rsidR="00327295">
        <w:rPr>
          <w:rFonts w:hint="eastAsia"/>
        </w:rPr>
        <w:t>结构测定</w:t>
      </w:r>
      <w:r w:rsidR="004502AF">
        <w:rPr>
          <w:rFonts w:hint="eastAsia"/>
        </w:rPr>
        <w:t>的结果，然而跟</w:t>
      </w:r>
      <w:r w:rsidR="00693362">
        <w:rPr>
          <w:rFonts w:hint="eastAsia"/>
        </w:rPr>
        <w:t>DNA</w:t>
      </w:r>
      <w:r w:rsidR="006969E2">
        <w:rPr>
          <w:rFonts w:hint="eastAsia"/>
        </w:rPr>
        <w:t>巨大的</w:t>
      </w:r>
      <w:r w:rsidR="004502AF">
        <w:rPr>
          <w:rFonts w:hint="eastAsia"/>
        </w:rPr>
        <w:t>构型</w:t>
      </w:r>
      <w:r w:rsidR="00F777FF">
        <w:rPr>
          <w:rFonts w:hint="eastAsia"/>
        </w:rPr>
        <w:t>空间</w:t>
      </w:r>
      <w:r w:rsidR="004502AF">
        <w:rPr>
          <w:rFonts w:hint="eastAsia"/>
        </w:rPr>
        <w:t>比较起来，</w:t>
      </w:r>
      <w:r w:rsidR="004502AF">
        <w:t>X</w:t>
      </w:r>
      <w:r w:rsidR="00561032">
        <w:t>-</w:t>
      </w:r>
      <w:r w:rsidR="004502AF">
        <w:rPr>
          <w:rFonts w:hint="eastAsia"/>
        </w:rPr>
        <w:t>射线衍射的方法能获取到的</w:t>
      </w:r>
      <w:r w:rsidR="004502AF">
        <w:t>DNA</w:t>
      </w:r>
      <w:r w:rsidR="004502AF">
        <w:rPr>
          <w:rFonts w:hint="eastAsia"/>
        </w:rPr>
        <w:t>分子结构构型</w:t>
      </w:r>
      <w:r w:rsidR="00A37968">
        <w:rPr>
          <w:rFonts w:hint="eastAsia"/>
        </w:rPr>
        <w:t>只能占其中非常小的一部分</w:t>
      </w:r>
      <w:r w:rsidR="004502AF">
        <w:rPr>
          <w:rFonts w:hint="eastAsia"/>
        </w:rPr>
        <w:t>。除此之外，</w:t>
      </w:r>
      <w:r w:rsidR="001A60AE">
        <w:rPr>
          <w:rFonts w:hint="eastAsia"/>
        </w:rPr>
        <w:t>由于</w:t>
      </w:r>
      <w:r w:rsidR="00AD5735">
        <w:rPr>
          <w:rFonts w:hint="eastAsia"/>
        </w:rPr>
        <w:t>DNA</w:t>
      </w:r>
      <w:r w:rsidR="00AD5735">
        <w:rPr>
          <w:rFonts w:hint="eastAsia"/>
        </w:rPr>
        <w:t>的不稳定性</w:t>
      </w:r>
      <w:r w:rsidR="00260577">
        <w:rPr>
          <w:rFonts w:hint="eastAsia"/>
        </w:rPr>
        <w:t>，</w:t>
      </w:r>
      <w:r w:rsidR="004502AF">
        <w:rPr>
          <w:rFonts w:hint="eastAsia"/>
        </w:rPr>
        <w:t>与</w:t>
      </w:r>
      <w:r w:rsidR="004502AF">
        <w:t>DNA</w:t>
      </w:r>
      <w:r w:rsidR="004502AF">
        <w:rPr>
          <w:rFonts w:hint="eastAsia"/>
        </w:rPr>
        <w:t>结构</w:t>
      </w:r>
      <w:r w:rsidR="00454D70">
        <w:rPr>
          <w:rFonts w:hint="eastAsia"/>
        </w:rPr>
        <w:t>测定</w:t>
      </w:r>
      <w:r w:rsidR="00A56C9D">
        <w:rPr>
          <w:rFonts w:hint="eastAsia"/>
        </w:rPr>
        <w:t>的</w:t>
      </w:r>
      <w:r w:rsidR="00C03A67">
        <w:rPr>
          <w:rFonts w:hint="eastAsia"/>
        </w:rPr>
        <w:t>相关</w:t>
      </w:r>
      <w:r w:rsidR="00454D70">
        <w:rPr>
          <w:rFonts w:hint="eastAsia"/>
        </w:rPr>
        <w:t>实验</w:t>
      </w:r>
      <w:r w:rsidR="004502AF">
        <w:rPr>
          <w:rFonts w:hint="eastAsia"/>
        </w:rPr>
        <w:t>实验都</w:t>
      </w:r>
      <w:r w:rsidR="000B5BD0" w:rsidRPr="000B5BD0">
        <w:rPr>
          <w:rFonts w:hint="eastAsia"/>
        </w:rPr>
        <w:t>有很多的</w:t>
      </w:r>
      <w:r w:rsidR="008236CB">
        <w:rPr>
          <w:rFonts w:hint="eastAsia"/>
        </w:rPr>
        <w:t>局限性</w:t>
      </w:r>
      <w:r w:rsidR="004502AF">
        <w:rPr>
          <w:rFonts w:hint="eastAsia"/>
        </w:rPr>
        <w:t>。</w:t>
      </w:r>
      <w:r w:rsidR="00670E05">
        <w:rPr>
          <w:rFonts w:hint="eastAsia"/>
        </w:rPr>
        <w:t>与此相比分子动力学模拟（</w:t>
      </w:r>
      <w:r w:rsidR="00670E05">
        <w:t>MD</w:t>
      </w:r>
      <w:r w:rsidR="00670E05">
        <w:rPr>
          <w:rFonts w:hint="eastAsia"/>
        </w:rPr>
        <w:t>）具有很大的优势，该方法不仅消除了诸多实验上的限制，而且能直观观察到分子的</w:t>
      </w:r>
      <w:r w:rsidR="00B4043F">
        <w:rPr>
          <w:rFonts w:hint="eastAsia"/>
        </w:rPr>
        <w:t>反应变化过程</w:t>
      </w:r>
      <w:r w:rsidR="004502AF">
        <w:rPr>
          <w:rFonts w:hint="eastAsia"/>
        </w:rPr>
        <w:t>，</w:t>
      </w:r>
      <w:r w:rsidR="004502AF" w:rsidRPr="0088049B">
        <w:rPr>
          <w:rFonts w:hint="eastAsia"/>
          <w:b/>
          <w:u w:val="single"/>
        </w:rPr>
        <w:t>分子动力学模拟（</w:t>
      </w:r>
      <w:r w:rsidR="004502AF" w:rsidRPr="0088049B">
        <w:rPr>
          <w:b/>
          <w:u w:val="single"/>
        </w:rPr>
        <w:t>MD</w:t>
      </w:r>
      <w:r w:rsidR="004502AF" w:rsidRPr="0088049B">
        <w:rPr>
          <w:rFonts w:hint="eastAsia"/>
          <w:b/>
          <w:u w:val="single"/>
        </w:rPr>
        <w:t>）方法</w:t>
      </w:r>
      <w:r w:rsidR="00E915A5">
        <w:rPr>
          <w:rFonts w:hint="eastAsia"/>
          <w:b/>
          <w:u w:val="single"/>
        </w:rPr>
        <w:t>已经</w:t>
      </w:r>
      <w:r w:rsidR="004502AF" w:rsidRPr="0088049B">
        <w:rPr>
          <w:rFonts w:hint="eastAsia"/>
          <w:b/>
          <w:u w:val="single"/>
        </w:rPr>
        <w:t>成为研究</w:t>
      </w:r>
      <w:r w:rsidR="005976B3" w:rsidRPr="0088049B">
        <w:rPr>
          <w:rFonts w:hint="eastAsia"/>
          <w:b/>
          <w:u w:val="single"/>
        </w:rPr>
        <w:t>核酸</w:t>
      </w:r>
      <w:r w:rsidR="004502AF" w:rsidRPr="0088049B">
        <w:rPr>
          <w:rFonts w:hint="eastAsia"/>
          <w:b/>
          <w:u w:val="single"/>
        </w:rPr>
        <w:t>的一个</w:t>
      </w:r>
      <w:r w:rsidR="00BA16FA">
        <w:rPr>
          <w:rFonts w:hint="eastAsia"/>
          <w:b/>
          <w:u w:val="single"/>
        </w:rPr>
        <w:t>不可或缺</w:t>
      </w:r>
      <w:r w:rsidR="004502AF" w:rsidRPr="0088049B">
        <w:rPr>
          <w:rFonts w:hint="eastAsia"/>
          <w:b/>
          <w:u w:val="single"/>
        </w:rPr>
        <w:t>的</w:t>
      </w:r>
      <w:r w:rsidR="00E60EAB">
        <w:rPr>
          <w:rFonts w:hint="eastAsia"/>
          <w:b/>
          <w:u w:val="single"/>
        </w:rPr>
        <w:t>重要手段</w:t>
      </w:r>
      <w:r w:rsidR="007C7B28">
        <w:rPr>
          <w:b/>
          <w:u w:val="single"/>
        </w:rPr>
        <w:fldChar w:fldCharType="begin"/>
      </w:r>
      <w:r w:rsidR="00D940FF">
        <w:rPr>
          <w:b/>
          <w:u w:val="single"/>
        </w:rPr>
        <w:instrText xml:space="preserve"> ADDIN ZOTERO_ITEM CSL_CITATION {"citationID":"1e602c05n1","properties":{"formattedCitation":"{\\rtf \\super 25\\nosupersub{}}","plainCitation":"25"},"citationItems":[{"id":92,"uris":["http://zotero.org/users/2417949/items/URQ3W4MG"],"uri":["http://zotero.org/users/2417949/items/URQ3W4MG"],"itemData":{"id":92,"type":"article-journal","title":"Frontiers in Molecular Dynamics Simulations of DNA","container-title":"Accounts of Chemical Research","page":"196-205","volume":"45","issue":"2","source":"ACS Publications","abstract":"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ccessfully predict the position of regulatory regions in DNA and can help advance our understanding of nucleosome positioning and chromatin plasticity. If these results are confirmed, MD simulations can become the ultimate tool to decipher a physical code that can contribute to gene regulation.We are entering the golden age of MD simulations of DNA. Undoubtedly, the expectations are high, but the challenges are also enormous. These include the need for more accurate potential energy functionals and for longer and more complex simulations in more realistic systems. The joint research effort of several groups will be crucial for adapting the technique to the requirements of the coming decade.","DOI":"10.1021/ar2001217","ISSN":"0001-4842","journalAbbreviation":"Acc. Chem. Res.","author":[{"family":"Pérez","given":"Alberto"},{"family":"Luque","given":"F. Javier"},{"family":"Orozco","given":"Modesto"}],"issued":{"date-parts":[["2012",2,21]]}}}],"schema":"https://github.com/citation-style-language/schema/raw/master/csl-citation.json"} </w:instrText>
      </w:r>
      <w:r w:rsidR="007C7B28">
        <w:rPr>
          <w:b/>
          <w:u w:val="single"/>
        </w:rPr>
        <w:fldChar w:fldCharType="separate"/>
      </w:r>
      <w:r w:rsidR="00D940FF" w:rsidRPr="00D940FF">
        <w:rPr>
          <w:szCs w:val="24"/>
          <w:vertAlign w:val="superscript"/>
        </w:rPr>
        <w:t>25</w:t>
      </w:r>
      <w:r w:rsidR="007C7B28">
        <w:rPr>
          <w:b/>
          <w:u w:val="single"/>
        </w:rPr>
        <w:fldChar w:fldCharType="end"/>
      </w:r>
      <w:r w:rsidR="004502AF">
        <w:rPr>
          <w:rFonts w:hint="eastAsia"/>
        </w:rPr>
        <w:t>。</w:t>
      </w:r>
    </w:p>
    <w:p w14:paraId="79EABAAE" w14:textId="3FEC15CE" w:rsidR="00822992" w:rsidRDefault="00C6703F" w:rsidP="00BA3D20">
      <w:pPr>
        <w:pStyle w:val="NSFC"/>
      </w:pPr>
      <w:r>
        <w:rPr>
          <w:rFonts w:hint="eastAsia"/>
        </w:rPr>
        <w:t>如</w:t>
      </w:r>
      <w:r>
        <w:fldChar w:fldCharType="begin"/>
      </w:r>
      <w:r>
        <w:instrText xml:space="preserve"> </w:instrText>
      </w:r>
      <w:r>
        <w:rPr>
          <w:rFonts w:hint="eastAsia"/>
        </w:rPr>
        <w:instrText>REF _Ref445235719 \h</w:instrText>
      </w:r>
      <w:r>
        <w:instrText xml:space="preserve"> </w:instrText>
      </w:r>
      <w:r>
        <w:fldChar w:fldCharType="separate"/>
      </w:r>
      <w:r w:rsidR="00BB7CFA">
        <w:rPr>
          <w:rFonts w:hint="eastAsia"/>
        </w:rPr>
        <w:t>图</w:t>
      </w:r>
      <w:r w:rsidR="00BB7CFA">
        <w:rPr>
          <w:rFonts w:hint="eastAsia"/>
        </w:rPr>
        <w:t xml:space="preserve"> </w:t>
      </w:r>
      <w:r w:rsidR="00BB7CFA">
        <w:rPr>
          <w:noProof/>
        </w:rPr>
        <w:t>3</w:t>
      </w:r>
      <w:r>
        <w:fldChar w:fldCharType="end"/>
      </w:r>
      <w:r>
        <w:rPr>
          <w:rFonts w:hint="eastAsia"/>
        </w:rPr>
        <w:t>所示，</w:t>
      </w:r>
      <w:r w:rsidR="004502AF">
        <w:rPr>
          <w:rFonts w:hint="eastAsia"/>
        </w:rPr>
        <w:t>分子动力学已经成功应用在</w:t>
      </w:r>
      <w:r w:rsidR="004502AF">
        <w:rPr>
          <w:rFonts w:hint="eastAsia"/>
        </w:rPr>
        <w:t>DNA</w:t>
      </w:r>
      <w:r w:rsidR="004A6C6F">
        <w:rPr>
          <w:rFonts w:hint="eastAsia"/>
        </w:rPr>
        <w:t>研究的各个方面</w:t>
      </w:r>
      <w:r w:rsidR="009217DD">
        <w:rPr>
          <w:rFonts w:hint="eastAsia"/>
        </w:rPr>
        <w:t>，包括</w:t>
      </w:r>
      <w:r w:rsidR="004502AF">
        <w:rPr>
          <w:rFonts w:hint="eastAsia"/>
        </w:rPr>
        <w:t>物理性能</w:t>
      </w:r>
      <w:r w:rsidR="00DD1ACE">
        <w:fldChar w:fldCharType="begin"/>
      </w:r>
      <w:r w:rsidR="00D940FF">
        <w:instrText xml:space="preserve"> ADDIN ZOTERO_ITEM CSL_CITATION {"citationID":"hhl4shaem","properties":{"formattedCitation":"{\\rtf \\super 22\\nosupersub{}}","plainCitation":"22"},"citationItems":[{"id":139,"uris":["http://zotero.org/users/2417949/items/5BJCB8X3"],"uri":["http://zotero.org/users/2417949/items/5BJCB8X3"],"itemData":{"id":139,"type":"article-journal","title":"Impact of Methylation on the Physical Properties of DNA","container-title":"Biophysical Journal","page":"2140-2148","volume":"102","issue":"9","source":"PubMed Central","abstract":"There is increasing evidence for the presence of an alternative code imprinted in the genome that might contribute to gene expression regulation through an indirect reading mechanism. In mammals, components of this coarse-grained regulatory mechanism include chromatin structure and epigenetic signatures, where d(CpG) nucleotide steps are key players. We report a comprehensive experimental and theoretical study of d(CpG) steps that provides a detailed description of their physical characteristics and the impact of cytosine methylation on these properties. We observed that methylation changes the physical properties of d(CpG) steps, having a dramatic effect on enriched CpG segments, such as CpG islands. We demonstrate that methylation reduces the affinity of DNA to assemble into nucleosomes, and can affect nucleosome positioning around transcription start sites. Overall, our results suggest a mechanism by which the basic physical properties of the DNA fiber can explain parts of the cellular epigenetic regulatory mechanisms.","DOI":"10.1016/j.bpj.2012.03.056","ISSN":"0006-3495","note":"PMID: 22824278\nPMCID: PMC3341543","journalAbbreviation":"Biophys J","author":[{"family":"Pérez","given":"Alberto"},{"family":"Castellazzi","given":"Chiara Lara"},{"family":"Battistini","given":"Federica"},{"family":"Collinet","given":"Kathryn"},{"family":"Flores","given":"Oscar"},{"family":"Deniz","given":"Ozgen"},{"family":"Ruiz","given":"Maria Luz"},{"family":"Torrents","given":"David"},{"family":"Eritja","given":"Ramon"},{"family":"Soler-López","given":"Montserrat"},{"family":"Orozco","given":"Modesto"}],"issued":{"date-parts":[["2012",5,2]]},"PMID":"22824278","PMCID":"PMC3341543"}}],"schema":"https://github.com/citation-style-language/schema/raw/master/csl-citation.json"} </w:instrText>
      </w:r>
      <w:r w:rsidR="00DD1ACE">
        <w:fldChar w:fldCharType="separate"/>
      </w:r>
      <w:r w:rsidR="00D940FF" w:rsidRPr="00D940FF">
        <w:rPr>
          <w:szCs w:val="24"/>
          <w:vertAlign w:val="superscript"/>
        </w:rPr>
        <w:t>22</w:t>
      </w:r>
      <w:r w:rsidR="00DD1ACE">
        <w:fldChar w:fldCharType="end"/>
      </w:r>
      <w:r w:rsidR="004502AF">
        <w:rPr>
          <w:rFonts w:hint="eastAsia"/>
        </w:rPr>
        <w:t>（例如</w:t>
      </w:r>
      <w:r w:rsidR="004502AF">
        <w:t>DNA</w:t>
      </w:r>
      <w:r w:rsidR="004502AF">
        <w:rPr>
          <w:rFonts w:hint="eastAsia"/>
        </w:rPr>
        <w:t>的拉伸力学特性</w:t>
      </w:r>
      <w:r w:rsidR="00B24055">
        <w:fldChar w:fldCharType="begin"/>
      </w:r>
      <w:r w:rsidR="00D940FF">
        <w:instrText xml:space="preserve"> ADDIN ZOTERO_ITEM CSL_CITATION {"citationID":"7geQjRcl","properties":{"formattedCitation":"{\\rtf \\super 26,27\\nosupersub{}}","plainCitation":"26,27"},"citationItems":[{"id":115,"uris":["http://zotero.org/users/2417949/items/RK9ZCW72"],"uri":["http://zotero.org/users/2417949/items/RK9ZCW72"],"itemData":{"id":115,"type":"article-journal","title":"Cytosine methylation alters DNA mechanical properties","container-title":"Nucleic Acids Research","page":"gkr578","source":"nar.oxfordjournals.org","abstract":"DNA methylation plays an essential role in transcriptional control of organismal development in epigenetics, from turning off a specific gene to inactivation of entire chromosomes. While the biological function of DNA methylation is becoming increasingly clear, the mechanism of methylation-induced gene regulation is still poorly understood. Through single-molecule force experiments and simulation we investigated the effects of methylation on strand separation of DNA, a crucial step in gene expression. Molecular force assay and single-molecule force spectroscopy revealed a strong methylation dependence of strand separation. Methylation is observed to either inhibit or facilitate strand separation, depending on methylation level and sequence context. Molecular dynamics simulations provided a detailed view of methylation effects on strand separation, suggesting the underlying physical mechanism. According to our study, methylation in epigenetics may regulate gene expression not only through mechanisms already known but also through changing mechanical properties of DNA.","DOI":"10.1093/nar/gkr578","ISSN":"0305-1048, 1362-4962","note":"PMID: 21775342","journalAbbreviation":"Nucl. Acids Res.","language":"en","author":[{"family":"Severin","given":"Philip M. D."},{"family":"Zou","given":"Xueqing"},{"family":"Gaub","given":"Hermann E."},{"family":"Schulten","given":"Klaus"}],"issued":{"date-parts":[["2011",7,20]]},"PMID":"21775342"}},{"id":384,"uris":["http://zotero.org/users/2417949/items/2DPC9C64"],"uri":["http://zotero.org/users/2417949/items/2DPC9C64"],"itemData":{"id":384,"type":"article-journal","title":"Effects of cytosine hydroxymethylation on DNA strand separation","container-title":"Biophysical Journal","page":"208-215","volume":"104","issue":"1","source":"PubMed","abstract":"Cytosine hydroxymethylation is an epigenetic control factor in higher organisms. New discoveries of the biological roles of hydroxymethylation serve to raise questions about how this epigenetic modification exerts its functions and how organisms discriminate cytosine hydroxymethylation from methylation. Here, we report investigations that reveal an effect of cytosine hydroxymethylation on mechanical properties of DNA under load. The findings are based on molecular force assay measurements and steered molecular dynamics simulations. Molecular force assay experiments identified significant effects of hydroxymethylation on stretching-induced strand separation; the underlying physical mechanism has been revealed by steered molecular dynamics simulations. We find that hydroxymethylation can either upregulate or downregulate DNA's strand separation propensity, suggesting that hydroxymethylation can control gene expression by facilitating or obstructing the action of transcription machinery or the access to chromosomal DNA.","DOI":"10.1016/j.bpj.2012.11.013","ISSN":"1542-0086","note":"PMID: 23332073\nPMCID: PMC3540242","journalAbbreviation":"Biophys. J.","language":"eng","author":[{"family":"Severin","given":"Philip M. D."},{"family":"Zou","given":"Xueqing"},{"family":"Schulten","given":"Klaus"},{"family":"Gaub","given":"Hermann E."}],"issued":{"date-parts":[["2013",1,8]]},"PMID":"23332073","PMCID":"PMC3540242"}}],"schema":"https://github.com/citation-style-language/schema/raw/master/csl-citation.json"} </w:instrText>
      </w:r>
      <w:r w:rsidR="00B24055">
        <w:fldChar w:fldCharType="separate"/>
      </w:r>
      <w:r w:rsidR="00D940FF" w:rsidRPr="00D940FF">
        <w:rPr>
          <w:szCs w:val="24"/>
          <w:vertAlign w:val="superscript"/>
        </w:rPr>
        <w:t>26,27</w:t>
      </w:r>
      <w:r w:rsidR="00B24055">
        <w:fldChar w:fldCharType="end"/>
      </w:r>
      <w:r w:rsidR="004502AF">
        <w:rPr>
          <w:rFonts w:hint="eastAsia"/>
        </w:rPr>
        <w:t>），</w:t>
      </w:r>
      <w:r w:rsidR="004502AF">
        <w:t>DNA</w:t>
      </w:r>
      <w:r w:rsidR="004502AF">
        <w:rPr>
          <w:rFonts w:hint="eastAsia"/>
        </w:rPr>
        <w:t>的构型转变（例如从</w:t>
      </w:r>
      <m:oMath>
        <m:r>
          <w:rPr>
            <w:rFonts w:ascii="Cambria Math" w:hAnsi="Cambria Math"/>
          </w:rPr>
          <m:t>A↔B</m:t>
        </m:r>
      </m:oMath>
      <w:r w:rsidR="004502AF">
        <w:rPr>
          <w:rFonts w:hint="eastAsia"/>
        </w:rPr>
        <w:t>以及从</w:t>
      </w:r>
      <m:oMath>
        <m:r>
          <w:rPr>
            <w:rFonts w:ascii="Cambria Math" w:hAnsi="Cambria Math"/>
          </w:rPr>
          <m:t>B↔Z</m:t>
        </m:r>
      </m:oMath>
      <w:r w:rsidR="004502AF">
        <w:rPr>
          <w:rFonts w:hint="eastAsia"/>
        </w:rPr>
        <w:t>的</w:t>
      </w:r>
      <w:r w:rsidR="0005375D">
        <w:rPr>
          <w:rFonts w:hint="eastAsia"/>
        </w:rPr>
        <w:t>构型转变</w:t>
      </w:r>
      <w:r w:rsidR="00E836AB">
        <w:fldChar w:fldCharType="begin"/>
      </w:r>
      <w:r w:rsidR="00D940FF">
        <w:instrText xml:space="preserve"> ADDIN ZOTERO_ITEM CSL_CITATION {"citationID":"2ebn4q230g","properties":{"formattedCitation":"{\\rtf \\super 28,29\\nosupersub{}}","plainCitation":"28,29"},"citationItems":[{"id":403,"uris":["http://zotero.org/users/2417949/items/QA25VFNT"],"uri":["http://zotero.org/users/2417949/items/QA25VFNT"],"itemData":{"id":403,"type":"article-journal","title":"The transition between the B and Z conformations of DNA investigated by targeted molecular dynamics simulations with explicit solvation","container-title":"Biophysical Journal","page":"2976-2990","volume":"91","issue":"8","source":"PubMed","abstract":"The transition between the B and Z conformations of double-helical deoxyribonucleic acid (DNA) belongs to the most complex and elusive conformational changes occurring in biomolecules. Since the accidental discovery of the left-handed Z-DNA form in the late 1970s, research on this DNA morphology has been engaged in resolving questions relative to its stability, occurrence, and function in biological processes. While the occurrence of Z-DNA in vivo is now widely recognized and the major factors influencing its thermodynamical stability are largely understood, the intricate conformational changes that take place during the B-to-Z transition are still unknown at the atomic level. In this article, we report simulations of this transition for the 3'-(CGCGCG)-5' hexamer duplex using targeted molecular dynamics with the GROMOS96 force field in explicit water under different ionic-strength conditions. The results suggest that for this oligomer length and sequence, the transition mechanism involves: 1), a stretched intermediate conformation, which provides a simple solution to the important sterical constraints involved in this transition; 2), the transient disruption of Watson-Crick hydrogen-bond pairing, partly compensated energetically by an increase in the number of solute-solvent hydrogen bonds; and 3), an asynchronous flipping of the bases compatible with a zipperlike progression mechanism.","DOI":"10.1529/biophysj.106.083667","ISSN":"0006-3495","note":"PMID: 16998239\nPMCID: PMC1578494","journalAbbreviation":"Biophys. J.","language":"eng","author":[{"family":"Kastenholz","given":"Mika A."},{"family":"Schwartz","given":"Thomas U."},{"family":"Hünenberger","given":"Philippe H."}],"issued":{"date-parts":[["2006",10,15]]},"PMID":"16998239","PMCID":"PMC1578494"}},{"id":401,"uris":["http://zotero.org/users/2417949/items/6JPU74DK"],"uri":["http://zotero.org/users/2417949/items/6JPU74DK"],"itemData":{"id":401,"type":"article-journal","title":"Theoretical study of large conformational transitions in DNA: the B&lt;--&gt;A conformational change in water and ethanol/water","container-title":"Nucleic Acids Research","page":"3330-3338","volume":"35","issue":"10","source":"PubMed","abstract":"We explore here the possibility of determining theoretically the free energy change associated with large conformational transitions in DNA, like the solvent-induced B&lt;--&gt;A conformational change. We find that a combination of targeted molecular dynamics (tMD) and the weighted histogram analysis method (WHAM) can be used to trace this transition in both water and ethanol/water mixture. The pathway of the transition in the A--&gt;B direction mirrors the B--&gt;A pathway, and is dominated by two processes that occur somewhat independently: local changes in sugar puckering and global rearrangements (particularly twist and roll) in the structure. The B--&gt;A transition is found to be a quasi-harmonic process, which follows closely the first spontaneous deformation mode of B-DNA, showing that a physiologically-relevant deformation is in coded in the flexibility pattern of DNA.","DOI":"10.1093/nar/gkl1135","ISSN":"1362-4962","note":"PMID: 17459891\nPMCID: PMC1904281","shortTitle":"Theoretical study of large conformational transitions in DNA","journalAbbreviation":"Nucleic Acids Res.","language":"eng","author":[{"family":"Noy","given":"Agnes"},{"family":"Pérez","given":"Alberto"},{"family":"Laughton","given":"Charles A."},{"family":"Orozco","given":"Modesto"}],"issued":{"date-parts":[["2007"]]},"PMID":"17459891","PMCID":"PMC1904281"}}],"schema":"https://github.com/citation-style-language/schema/raw/master/csl-citation.json"} </w:instrText>
      </w:r>
      <w:r w:rsidR="00E836AB">
        <w:fldChar w:fldCharType="separate"/>
      </w:r>
      <w:r w:rsidR="00D940FF" w:rsidRPr="00D940FF">
        <w:rPr>
          <w:szCs w:val="24"/>
          <w:vertAlign w:val="superscript"/>
        </w:rPr>
        <w:t>28,29</w:t>
      </w:r>
      <w:r w:rsidR="00E836AB">
        <w:fldChar w:fldCharType="end"/>
      </w:r>
      <w:r w:rsidR="004502AF">
        <w:rPr>
          <w:rFonts w:hint="eastAsia"/>
        </w:rPr>
        <w:t>），</w:t>
      </w:r>
      <w:r w:rsidR="004502AF">
        <w:t>DNA</w:t>
      </w:r>
      <w:r w:rsidR="004502AF">
        <w:rPr>
          <w:rFonts w:hint="eastAsia"/>
        </w:rPr>
        <w:t>与蛋白质大分子的相互作用</w:t>
      </w:r>
      <w:r w:rsidR="00CF7976">
        <w:fldChar w:fldCharType="begin"/>
      </w:r>
      <w:r w:rsidR="00D940FF">
        <w:instrText xml:space="preserve"> ADDIN ZOTERO_ITEM CSL_CITATION {"citationID":"4vlqsher8","properties":{"formattedCitation":"{\\rtf \\super 30\\nosupersub{}}","plainCitation":"30"},"citationItems":[{"id":399,"uris":["http://zotero.org/users/2417949/items/6JNZR5SJ"],"uri":["http://zotero.org/users/2417949/items/6JNZR5SJ"],"itemData":{"id":399,"type":"article-journal","title":"Molecular dynamics simulations of nucleic acid-protein complexes","container-title":"Current Opinion in Structural Biology","page":"194-199","volume":"18","issue":"2","source":"PubMed","abstract":"Molecular dynamics simulation studies of protein-nucleic acid complexes are more complicated than studies of either component alone-the force field has to be properly balanced, the systems tend to become very large, and a careful treatment of solvent and of electrostatic interactions is necessary. Recent investigations into several protein-DNA and protein-RNA systems have shown the feasibility of the simulation approach, yielding results of biological interest not readily accessible to experimental methods.","DOI":"10.1016/j.sbi.2007.12.012","ISSN":"0959-440X","note":"PMID: 18281210\nPMCID: PMC2871683","journalAbbreviation":"Curr. Opin. Struct. Biol.","language":"eng","author":[{"family":"Mackerell","given":"Alexander D."},{"family":"Nilsson","given":"Lennart"}],"issued":{"date-parts":[["2008",4]]},"PMID":"18281210","PMCID":"PMC2871683"}}],"schema":"https://github.com/citation-style-language/schema/raw/master/csl-citation.json"} </w:instrText>
      </w:r>
      <w:r w:rsidR="00CF7976">
        <w:fldChar w:fldCharType="separate"/>
      </w:r>
      <w:r w:rsidR="00D940FF" w:rsidRPr="00D940FF">
        <w:rPr>
          <w:szCs w:val="24"/>
          <w:vertAlign w:val="superscript"/>
        </w:rPr>
        <w:t>30</w:t>
      </w:r>
      <w:r w:rsidR="00CF7976">
        <w:fldChar w:fldCharType="end"/>
      </w:r>
      <w:r w:rsidR="004502AF">
        <w:rPr>
          <w:rFonts w:hint="eastAsia"/>
        </w:rPr>
        <w:t>等等。</w:t>
      </w:r>
      <w:r w:rsidR="00FC1794">
        <w:rPr>
          <w:rFonts w:hint="eastAsia"/>
        </w:rPr>
        <w:t>因此，分子动力学</w:t>
      </w:r>
      <w:r w:rsidR="00842B30">
        <w:rPr>
          <w:rFonts w:hint="eastAsia"/>
        </w:rPr>
        <w:t>方法</w:t>
      </w:r>
      <w:r w:rsidR="00FC1794">
        <w:rPr>
          <w:rFonts w:hint="eastAsia"/>
        </w:rPr>
        <w:t>是研究</w:t>
      </w:r>
      <w:r w:rsidR="00FC1794">
        <w:t>DNA</w:t>
      </w:r>
      <w:r w:rsidR="00A75411">
        <w:rPr>
          <w:rFonts w:hint="eastAsia"/>
        </w:rPr>
        <w:t>的一个非常有效的方法</w:t>
      </w:r>
      <w:r w:rsidR="00B210AC">
        <w:rPr>
          <w:rFonts w:hint="eastAsia"/>
        </w:rPr>
        <w:t>。</w:t>
      </w:r>
      <w:r w:rsidR="00B35CBF">
        <w:t xml:space="preserve"> </w:t>
      </w:r>
    </w:p>
    <w:p w14:paraId="3F733DA7" w14:textId="3D1B8C1A" w:rsidR="00BB2738" w:rsidRDefault="00912D58" w:rsidP="00BC052B">
      <w:pPr>
        <w:pStyle w:val="NSFC"/>
        <w:ind w:firstLineChars="0" w:firstLine="0"/>
      </w:pPr>
      <w:r>
        <w:rPr>
          <w:noProof/>
        </w:rPr>
        <w:lastRenderedPageBreak/>
        <w:drawing>
          <wp:inline distT="0" distB="0" distL="0" distR="0" wp14:anchorId="64DA8F98" wp14:editId="7E6D6C64">
            <wp:extent cx="5256530" cy="266382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 name="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56530" cy="2663825"/>
                    </a:xfrm>
                    <a:prstGeom prst="rect">
                      <a:avLst/>
                    </a:prstGeom>
                  </pic:spPr>
                </pic:pic>
              </a:graphicData>
            </a:graphic>
          </wp:inline>
        </w:drawing>
      </w:r>
    </w:p>
    <w:p w14:paraId="0160D7C3" w14:textId="44E260BB" w:rsidR="00BC052B" w:rsidRDefault="00973373" w:rsidP="00E73575">
      <w:pPr>
        <w:pStyle w:val="NSFC0"/>
      </w:pPr>
      <w:bookmarkStart w:id="3" w:name="_Ref4452357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B7CFA">
        <w:rPr>
          <w:noProof/>
        </w:rPr>
        <w:t>3</w:t>
      </w:r>
      <w:r>
        <w:fldChar w:fldCharType="end"/>
      </w:r>
      <w:bookmarkEnd w:id="3"/>
      <w:r>
        <w:t xml:space="preserve"> </w:t>
      </w:r>
      <w:r>
        <w:rPr>
          <w:rFonts w:hint="eastAsia"/>
        </w:rPr>
        <w:t>分子动力学被广泛应用于</w:t>
      </w:r>
      <w:r>
        <w:t>DNA</w:t>
      </w:r>
      <w:r>
        <w:rPr>
          <w:rFonts w:hint="eastAsia"/>
        </w:rPr>
        <w:t>研究中。</w:t>
      </w:r>
      <w:r>
        <w:rPr>
          <w:rFonts w:hint="eastAsia"/>
        </w:rPr>
        <w:t>A</w:t>
      </w:r>
      <w:r>
        <w:rPr>
          <w:rFonts w:hint="eastAsia"/>
        </w:rPr>
        <w:t>）分子动力学方法用来获取</w:t>
      </w:r>
      <w:r>
        <w:t>DNA</w:t>
      </w:r>
      <w:r>
        <w:rPr>
          <w:rFonts w:hint="eastAsia"/>
        </w:rPr>
        <w:t>分子的各种理论构型</w:t>
      </w:r>
      <w:r w:rsidR="003554C0">
        <w:fldChar w:fldCharType="begin"/>
      </w:r>
      <w:r w:rsidR="00D940FF">
        <w:instrText xml:space="preserve"> ADDIN ZOTERO_ITEM CSL_CITATION {"citationID":"160hh43f11","properties":{"formattedCitation":"{\\rtf \\super 25\\nosupersub{}}","plainCitation":"25"},"citationItems":[{"id":92,"uris":["http://zotero.org/users/2417949/items/URQ3W4MG"],"uri":["http://zotero.org/users/2417949/items/URQ3W4MG"],"itemData":{"id":92,"type":"article-journal","title":"Frontiers in Molecular Dynamics Simulations of DNA","container-title":"Accounts of Chemical Research","page":"196-205","volume":"45","issue":"2","source":"ACS Publications","abstract":"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ccessfully predict the position of regulatory regions in DNA and can help advance our understanding of nucleosome positioning and chromatin plasticity. If these results are confirmed, MD simulations can become the ultimate tool to decipher a physical code that can contribute to gene regulation.We are entering the golden age of MD simulations of DNA. Undoubtedly, the expectations are high, but the challenges are also enormous. These include the need for more accurate potential energy functionals and for longer and more complex simulations in more realistic systems. The joint research effort of several groups will be crucial for adapting the technique to the requirements of the coming decade.","DOI":"10.1021/ar2001217","ISSN":"0001-4842","journalAbbreviation":"Acc. Chem. Res.","author":[{"family":"Pérez","given":"Alberto"},{"family":"Luque","given":"F. Javier"},{"family":"Orozco","given":"Modesto"}],"issued":{"date-parts":[["2012",2,21]]}}}],"schema":"https://github.com/citation-style-language/schema/raw/master/csl-citation.json"} </w:instrText>
      </w:r>
      <w:r w:rsidR="003554C0">
        <w:fldChar w:fldCharType="separate"/>
      </w:r>
      <w:r w:rsidR="00D940FF" w:rsidRPr="00D940FF">
        <w:rPr>
          <w:szCs w:val="24"/>
          <w:vertAlign w:val="superscript"/>
        </w:rPr>
        <w:t>25</w:t>
      </w:r>
      <w:r w:rsidR="003554C0">
        <w:fldChar w:fldCharType="end"/>
      </w:r>
      <w:r>
        <w:rPr>
          <w:rFonts w:hint="eastAsia"/>
        </w:rPr>
        <w:t>；</w:t>
      </w:r>
      <w:r>
        <w:rPr>
          <w:rFonts w:hint="eastAsia"/>
        </w:rPr>
        <w:t>B</w:t>
      </w:r>
      <w:r>
        <w:rPr>
          <w:rFonts w:hint="eastAsia"/>
        </w:rPr>
        <w:t>）分子动力学用于研究</w:t>
      </w:r>
      <w:r>
        <w:t>DNA</w:t>
      </w:r>
      <w:r>
        <w:rPr>
          <w:rFonts w:hint="eastAsia"/>
        </w:rPr>
        <w:t>分子与蛋白质的相互作用</w:t>
      </w:r>
      <w:r w:rsidR="00400676">
        <w:fldChar w:fldCharType="begin"/>
      </w:r>
      <w:r w:rsidR="00D940FF">
        <w:instrText xml:space="preserve"> ADDIN ZOTERO_ITEM CSL_CITATION {"citationID":"2gpl1nv9gf","properties":{"formattedCitation":"{\\rtf \\super 31\\nosupersub{}}","plainCitation":"31"},"citationItems":[{"id":405,"uris":["http://zotero.org/users/2417949/items/NFPWCF8F"],"uri":["http://zotero.org/users/2417949/items/NFPWCF8F"],"itemData":{"id":405,"type":"article-journal","title":"The atomistic simulation of DNA","container-title":"Wiley Interdisciplinary Reviews: Computational Molecular Science","page":"590-600","volume":"1","issue":"4","source":"Wiley Online Library","abstract":"We review the current state of the art relating to the atomistic simulation of the structure and dynamics of DNA. We begin with a brief historical overview to set the scene and introduce some of the key issues that had to be addressed to progress the field and then we divide our discussion of the current situation into two sections. First, we overview the role that simulation has played, closely intertwined with experimental studies, in increasing our understanding of the biomechanical properties of DNA, for example, the way in which its structure responds to perturbations such as stretching and over- and under-twisting. Second, we discuss how atomistic simulations are contributing to our deeper understanding of nucleic acid recognition—both by proteins and by small-molecule ligands. In both areas, we emphasize not only where simulation has been particularly successful but also where thorny problems remain to tax the ingenuity of computational scientists in close collaboration with their experimental colleagues. © 2011 John Wiley &amp; Sons, Ltd. WIREs Comput Mol Sci 2011 1 590–600 DOI: 10.1002/wcms.46","DOI":"10.1002/wcms.46","ISSN":"1759-0884","journalAbbreviation":"WIREs Comput Mol Sci","language":"en","author":[{"family":"Laughton","given":"Charles A."},{"family":"Harris","given":"Sarah A."}],"issued":{"date-parts":[["2011",7,1]]}}}],"schema":"https://github.com/citation-style-language/schema/raw/master/csl-citation.json"} </w:instrText>
      </w:r>
      <w:r w:rsidR="00400676">
        <w:fldChar w:fldCharType="separate"/>
      </w:r>
      <w:r w:rsidR="00D940FF" w:rsidRPr="00D940FF">
        <w:rPr>
          <w:szCs w:val="24"/>
          <w:vertAlign w:val="superscript"/>
        </w:rPr>
        <w:t>31</w:t>
      </w:r>
      <w:r w:rsidR="00400676">
        <w:fldChar w:fldCharType="end"/>
      </w:r>
      <w:r>
        <w:rPr>
          <w:rFonts w:hint="eastAsia"/>
        </w:rPr>
        <w:t>；</w:t>
      </w:r>
      <w:r>
        <w:rPr>
          <w:rFonts w:hint="eastAsia"/>
        </w:rPr>
        <w:t>C</w:t>
      </w:r>
      <w:r>
        <w:rPr>
          <w:rFonts w:hint="eastAsia"/>
        </w:rPr>
        <w:t>）分子动力学用来研究</w:t>
      </w:r>
      <w:r>
        <w:t>DNA</w:t>
      </w:r>
      <w:r>
        <w:rPr>
          <w:rFonts w:hint="eastAsia"/>
        </w:rPr>
        <w:t>分子的力学拉伸</w:t>
      </w:r>
      <w:r w:rsidR="00244830">
        <w:fldChar w:fldCharType="begin"/>
      </w:r>
      <w:r w:rsidR="00D940FF">
        <w:instrText xml:space="preserve"> ADDIN ZOTERO_ITEM CSL_CITATION {"citationID":"ar1p5jivs","properties":{"formattedCitation":"{\\rtf \\super 27\\nosupersub{}}","plainCitation":"27"},"citationItems":[{"id":384,"uris":["http://zotero.org/users/2417949/items/2DPC9C64"],"uri":["http://zotero.org/users/2417949/items/2DPC9C64"],"itemData":{"id":384,"type":"article-journal","title":"Effects of cytosine hydroxymethylation on DNA strand separation","container-title":"Biophysical Journal","page":"208-215","volume":"104","issue":"1","source":"PubMed","abstract":"Cytosine hydroxymethylation is an epigenetic control factor in higher organisms. New discoveries of the biological roles of hydroxymethylation serve to raise questions about how this epigenetic modification exerts its functions and how organisms discriminate cytosine hydroxymethylation from methylation. Here, we report investigations that reveal an effect of cytosine hydroxymethylation on mechanical properties of DNA under load. The findings are based on molecular force assay measurements and steered molecular dynamics simulations. Molecular force assay experiments identified significant effects of hydroxymethylation on stretching-induced strand separation; the underlying physical mechanism has been revealed by steered molecular dynamics simulations. We find that hydroxymethylation can either upregulate or downregulate DNA's strand separation propensity, suggesting that hydroxymethylation can control gene expression by facilitating or obstructing the action of transcription machinery or the access to chromosomal DNA.","DOI":"10.1016/j.bpj.2012.11.013","ISSN":"1542-0086","note":"PMID: 23332073\nPMCID: PMC3540242","journalAbbreviation":"Biophys. J.","language":"eng","author":[{"family":"Severin","given":"Philip M. D."},{"family":"Zou","given":"Xueqing"},{"family":"Schulten","given":"Klaus"},{"family":"Gaub","given":"Hermann E."}],"issued":{"date-parts":[["2013",1,8]]},"PMID":"23332073","PMCID":"PMC3540242"}}],"schema":"https://github.com/citation-style-language/schema/raw/master/csl-citation.json"} </w:instrText>
      </w:r>
      <w:r w:rsidR="00244830">
        <w:fldChar w:fldCharType="separate"/>
      </w:r>
      <w:r w:rsidR="00D940FF" w:rsidRPr="00D940FF">
        <w:rPr>
          <w:szCs w:val="24"/>
          <w:vertAlign w:val="superscript"/>
        </w:rPr>
        <w:t>27</w:t>
      </w:r>
      <w:r w:rsidR="00244830">
        <w:fldChar w:fldCharType="end"/>
      </w:r>
      <w:r>
        <w:rPr>
          <w:rFonts w:hint="eastAsia"/>
        </w:rPr>
        <w:t>。</w:t>
      </w:r>
    </w:p>
    <w:p w14:paraId="1C95B094" w14:textId="13DB1730" w:rsidR="0034410F" w:rsidRDefault="000F467A" w:rsidP="006C1E11">
      <w:pPr>
        <w:pStyle w:val="NSFC"/>
        <w:ind w:firstLineChars="200" w:firstLine="480"/>
      </w:pPr>
      <w:r w:rsidRPr="0046060A">
        <w:rPr>
          <w:rFonts w:hint="eastAsia"/>
          <w:b/>
          <w:u w:val="single"/>
        </w:rPr>
        <w:t>申请人</w:t>
      </w:r>
      <w:r w:rsidR="0039725B">
        <w:rPr>
          <w:rFonts w:hint="eastAsia"/>
          <w:b/>
          <w:u w:val="single"/>
        </w:rPr>
        <w:t>在</w:t>
      </w:r>
      <w:r w:rsidRPr="0046060A">
        <w:rPr>
          <w:rFonts w:hint="eastAsia"/>
          <w:b/>
          <w:u w:val="single"/>
        </w:rPr>
        <w:t>分子动力学</w:t>
      </w:r>
      <w:r w:rsidR="00395AD0">
        <w:rPr>
          <w:rFonts w:hint="eastAsia"/>
          <w:b/>
          <w:u w:val="single"/>
        </w:rPr>
        <w:t>方向上</w:t>
      </w:r>
      <w:r w:rsidR="00463804">
        <w:rPr>
          <w:rFonts w:hint="eastAsia"/>
          <w:b/>
          <w:u w:val="single"/>
        </w:rPr>
        <w:t>以及</w:t>
      </w:r>
      <w:r w:rsidR="005F5925">
        <w:rPr>
          <w:rFonts w:hint="eastAsia"/>
          <w:b/>
          <w:u w:val="single"/>
        </w:rPr>
        <w:t>原子水平的计算</w:t>
      </w:r>
      <w:r w:rsidR="00FE0F89">
        <w:rPr>
          <w:rFonts w:hint="eastAsia"/>
          <w:b/>
          <w:u w:val="single"/>
        </w:rPr>
        <w:t>模拟</w:t>
      </w:r>
      <w:r w:rsidR="005F5925">
        <w:rPr>
          <w:rFonts w:hint="eastAsia"/>
          <w:b/>
          <w:u w:val="single"/>
        </w:rPr>
        <w:t>方向</w:t>
      </w:r>
      <w:r w:rsidR="00D257AA">
        <w:rPr>
          <w:rFonts w:hint="eastAsia"/>
          <w:b/>
          <w:u w:val="single"/>
        </w:rPr>
        <w:t>上</w:t>
      </w:r>
      <w:r w:rsidRPr="0046060A">
        <w:rPr>
          <w:rFonts w:hint="eastAsia"/>
          <w:b/>
          <w:u w:val="single"/>
        </w:rPr>
        <w:t>有非常丰富的研究经验</w:t>
      </w:r>
      <w:r w:rsidR="00CB6B88">
        <w:rPr>
          <w:rFonts w:hint="eastAsia"/>
        </w:rPr>
        <w:t>，包括使用量子化学方法计算大分子的表面吸附反应</w:t>
      </w:r>
      <w:r w:rsidR="00F22E5E">
        <w:rPr>
          <w:rFonts w:hint="eastAsia"/>
        </w:rPr>
        <w:t>（</w:t>
      </w:r>
      <w:r w:rsidR="004F599D" w:rsidRPr="004F599D">
        <w:t>Appl. Surf. Sci.</w:t>
      </w:r>
      <w:r w:rsidR="004955C3" w:rsidRPr="004955C3">
        <w:t>，</w:t>
      </w:r>
      <w:r w:rsidR="004955C3" w:rsidRPr="004955C3">
        <w:t>2014</w:t>
      </w:r>
      <w:r w:rsidR="00F22E5E">
        <w:rPr>
          <w:rFonts w:hint="eastAsia"/>
        </w:rPr>
        <w:t>）</w:t>
      </w:r>
      <w:r w:rsidR="00CB6B88">
        <w:rPr>
          <w:rFonts w:hint="eastAsia"/>
        </w:rPr>
        <w:t>以及</w:t>
      </w:r>
      <w:r w:rsidR="00F30C13">
        <w:rPr>
          <w:rFonts w:hint="eastAsia"/>
        </w:rPr>
        <w:t>自主构建分子立场并</w:t>
      </w:r>
      <w:r w:rsidR="00BE2CBE">
        <w:rPr>
          <w:rFonts w:hint="eastAsia"/>
        </w:rPr>
        <w:t>进行大量分子动力学模拟</w:t>
      </w:r>
      <w:r w:rsidR="00FE75A0">
        <w:rPr>
          <w:rFonts w:hint="eastAsia"/>
        </w:rPr>
        <w:t>（</w:t>
      </w:r>
      <w:r w:rsidR="00524DCA" w:rsidRPr="00524DCA">
        <w:t>J. Appl. Phys.</w:t>
      </w:r>
      <w:r w:rsidR="003A1D4C" w:rsidRPr="003A1D4C">
        <w:rPr>
          <w:rFonts w:hint="eastAsia"/>
        </w:rPr>
        <w:t>，</w:t>
      </w:r>
      <w:r w:rsidR="003A1D4C" w:rsidRPr="003A1D4C">
        <w:rPr>
          <w:rFonts w:hint="eastAsia"/>
        </w:rPr>
        <w:t>2014</w:t>
      </w:r>
      <w:r w:rsidR="00FE75A0">
        <w:rPr>
          <w:rFonts w:hint="eastAsia"/>
        </w:rPr>
        <w:t>）</w:t>
      </w:r>
      <w:r w:rsidR="003262B7">
        <w:rPr>
          <w:rFonts w:hint="eastAsia"/>
        </w:rPr>
        <w:t>等等</w:t>
      </w:r>
      <w:r w:rsidR="00EC713D">
        <w:rPr>
          <w:rFonts w:hint="eastAsia"/>
        </w:rPr>
        <w:t>。</w:t>
      </w:r>
      <w:r w:rsidR="00C70EB5">
        <w:rPr>
          <w:rFonts w:hint="eastAsia"/>
        </w:rPr>
        <w:t>基于这些研究基础，</w:t>
      </w:r>
      <w:r w:rsidR="000D1A16" w:rsidRPr="000D1A16">
        <w:rPr>
          <w:rFonts w:hint="eastAsia"/>
        </w:rPr>
        <w:t>本项目拟采用分子动力学方法，对不同</w:t>
      </w:r>
      <w:r w:rsidR="000D1A16" w:rsidRPr="000D1A16">
        <w:t>CpG</w:t>
      </w:r>
      <w:r w:rsidR="000D1A16" w:rsidRPr="000D1A16">
        <w:rPr>
          <w:rFonts w:hint="eastAsia"/>
        </w:rPr>
        <w:t>对称性与非对称性状态下的</w:t>
      </w:r>
      <w:r w:rsidR="000D1A16" w:rsidRPr="000D1A16">
        <w:rPr>
          <w:rFonts w:hint="eastAsia"/>
        </w:rPr>
        <w:t>DNA</w:t>
      </w:r>
      <w:r w:rsidR="000D1A16" w:rsidRPr="000D1A16">
        <w:rPr>
          <w:rFonts w:hint="eastAsia"/>
        </w:rPr>
        <w:t>分子构型和能态进行系统的研究，</w:t>
      </w:r>
      <w:r w:rsidR="000263EF" w:rsidRPr="000263EF">
        <w:rPr>
          <w:rFonts w:hint="eastAsia"/>
        </w:rPr>
        <w:t>获取对称性与能量图谱和分子构型之间的关系，</w:t>
      </w:r>
      <w:r w:rsidR="000263EF">
        <w:rPr>
          <w:rFonts w:hint="eastAsia"/>
        </w:rPr>
        <w:t>进</w:t>
      </w:r>
      <w:r w:rsidR="000D1A16" w:rsidRPr="000D1A16">
        <w:rPr>
          <w:rFonts w:hint="eastAsia"/>
        </w:rPr>
        <w:t>而深入理解对称性破缺发生的内在机理</w:t>
      </w:r>
      <w:r w:rsidR="000D1A16">
        <w:rPr>
          <w:rFonts w:hint="eastAsia"/>
        </w:rPr>
        <w:t>。</w:t>
      </w:r>
    </w:p>
    <w:p w14:paraId="011C3343" w14:textId="77777777" w:rsidR="008342CC" w:rsidRDefault="00862DCC" w:rsidP="00AB2117">
      <w:pPr>
        <w:pStyle w:val="NSFC-3"/>
      </w:pPr>
      <w:r>
        <w:rPr>
          <w:rFonts w:hint="eastAsia"/>
        </w:rPr>
        <w:t>小结</w:t>
      </w:r>
    </w:p>
    <w:p w14:paraId="31E74D0F" w14:textId="07BE43A0" w:rsidR="00B37DC7" w:rsidRDefault="00BE14CF" w:rsidP="00B37DC7">
      <w:pPr>
        <w:pStyle w:val="NSFC"/>
        <w:ind w:firstLineChars="200" w:firstLine="480"/>
        <w:rPr>
          <w:rFonts w:hint="eastAsia"/>
        </w:rPr>
      </w:pPr>
      <w:r>
        <w:rPr>
          <w:rFonts w:hint="eastAsia"/>
        </w:rPr>
        <w:t>近些年来越来越多的疾病被发现与</w:t>
      </w:r>
      <w:r w:rsidR="00AE13FC">
        <w:t>CpG</w:t>
      </w:r>
      <w:r w:rsidR="00AE13FC">
        <w:rPr>
          <w:rFonts w:hint="eastAsia"/>
        </w:rPr>
        <w:t>的</w:t>
      </w:r>
      <w:r w:rsidR="00ED2A3A">
        <w:rPr>
          <w:rFonts w:hint="eastAsia"/>
        </w:rPr>
        <w:t>甲基化异常相关，因此深入理解</w:t>
      </w:r>
      <w:r>
        <w:t>DNA</w:t>
      </w:r>
      <w:r>
        <w:rPr>
          <w:rFonts w:hint="eastAsia"/>
        </w:rPr>
        <w:t>中</w:t>
      </w:r>
      <w:r>
        <w:t>CpG</w:t>
      </w:r>
      <w:r>
        <w:rPr>
          <w:rFonts w:hint="eastAsia"/>
        </w:rPr>
        <w:t>分布及其甲基化的状态发生</w:t>
      </w:r>
      <w:r w:rsidR="00B3582C">
        <w:rPr>
          <w:rFonts w:hint="eastAsia"/>
        </w:rPr>
        <w:t>变化的</w:t>
      </w:r>
      <w:r w:rsidR="0036298E">
        <w:rPr>
          <w:rFonts w:hint="eastAsia"/>
        </w:rPr>
        <w:t>机理</w:t>
      </w:r>
      <w:r>
        <w:rPr>
          <w:rFonts w:hint="eastAsia"/>
        </w:rPr>
        <w:t>是至关重要的。</w:t>
      </w:r>
      <w:r w:rsidR="00276FB6">
        <w:rPr>
          <w:rFonts w:hint="eastAsia"/>
        </w:rPr>
        <w:t>本项目</w:t>
      </w:r>
      <w:r w:rsidR="007B7AD9">
        <w:rPr>
          <w:rFonts w:hint="eastAsia"/>
        </w:rPr>
        <w:t>拟</w:t>
      </w:r>
      <w:r w:rsidR="002866BE">
        <w:rPr>
          <w:rFonts w:hint="eastAsia"/>
        </w:rPr>
        <w:t>从对称性及对称性破缺的角度来描述</w:t>
      </w:r>
      <w:r w:rsidR="002866BE">
        <w:t>DNA</w:t>
      </w:r>
      <w:r w:rsidR="002866BE">
        <w:rPr>
          <w:rFonts w:hint="eastAsia"/>
        </w:rPr>
        <w:t>中</w:t>
      </w:r>
      <w:r w:rsidR="002866BE">
        <w:t>CpG</w:t>
      </w:r>
      <w:r w:rsidR="002866BE">
        <w:rPr>
          <w:rFonts w:hint="eastAsia"/>
        </w:rPr>
        <w:t>及及甲基化状态</w:t>
      </w:r>
      <w:r w:rsidR="00DD132F">
        <w:rPr>
          <w:rFonts w:hint="eastAsia"/>
        </w:rPr>
        <w:t>的</w:t>
      </w:r>
      <w:r w:rsidR="002866BE">
        <w:rPr>
          <w:rFonts w:hint="eastAsia"/>
        </w:rPr>
        <w:t>变化</w:t>
      </w:r>
      <w:r w:rsidR="00F03C82">
        <w:rPr>
          <w:rFonts w:hint="eastAsia"/>
        </w:rPr>
        <w:t>并采用分子动力学计算的方法，</w:t>
      </w:r>
      <w:r w:rsidR="00276FB6">
        <w:rPr>
          <w:rFonts w:hint="eastAsia"/>
        </w:rPr>
        <w:t>从分子结构和能量图谱的变化上深入</w:t>
      </w:r>
      <w:r w:rsidR="002E0E60">
        <w:rPr>
          <w:rFonts w:hint="eastAsia"/>
        </w:rPr>
        <w:t>研究这些变化发生机理</w:t>
      </w:r>
      <w:r w:rsidR="00276FB6">
        <w:rPr>
          <w:rFonts w:hint="eastAsia"/>
        </w:rPr>
        <w:t>。</w:t>
      </w:r>
      <w:r w:rsidR="002E0118">
        <w:rPr>
          <w:rFonts w:hint="eastAsia"/>
        </w:rPr>
        <w:t>该项目结合了宏观</w:t>
      </w:r>
      <w:r w:rsidR="007766B4">
        <w:rPr>
          <w:rFonts w:hint="eastAsia"/>
        </w:rPr>
        <w:t>的生物信息学分析技术以及微观的分子动力学模拟技术，</w:t>
      </w:r>
      <w:r w:rsidR="00092779">
        <w:rPr>
          <w:rFonts w:hint="eastAsia"/>
        </w:rPr>
        <w:t>是研究思路上的创新</w:t>
      </w:r>
      <w:r w:rsidR="00005409">
        <w:rPr>
          <w:rFonts w:hint="eastAsia"/>
        </w:rPr>
        <w:t>，</w:t>
      </w:r>
      <w:r w:rsidR="00815171">
        <w:rPr>
          <w:rFonts w:hint="eastAsia"/>
        </w:rPr>
        <w:t>是理解</w:t>
      </w:r>
      <w:r w:rsidR="00815171">
        <w:t>DNA</w:t>
      </w:r>
      <w:r w:rsidR="00815171">
        <w:rPr>
          <w:rFonts w:hint="eastAsia"/>
        </w:rPr>
        <w:t>中</w:t>
      </w:r>
      <w:r w:rsidR="00DD6875">
        <w:rPr>
          <w:rFonts w:hint="eastAsia"/>
        </w:rPr>
        <w:t>甲基化</w:t>
      </w:r>
      <w:r w:rsidR="00403D08">
        <w:rPr>
          <w:rFonts w:hint="eastAsia"/>
        </w:rPr>
        <w:t>修饰</w:t>
      </w:r>
      <w:r w:rsidR="00DD6875">
        <w:rPr>
          <w:rFonts w:hint="eastAsia"/>
        </w:rPr>
        <w:t>相关</w:t>
      </w:r>
      <w:r w:rsidR="00815171">
        <w:rPr>
          <w:rFonts w:hint="eastAsia"/>
        </w:rPr>
        <w:t>的表观遗传信息的关键，</w:t>
      </w:r>
      <w:r w:rsidR="00005409">
        <w:rPr>
          <w:rFonts w:hint="eastAsia"/>
        </w:rPr>
        <w:t>对</w:t>
      </w:r>
      <w:r w:rsidR="00AF76F6">
        <w:rPr>
          <w:rFonts w:hint="eastAsia"/>
        </w:rPr>
        <w:t>揭示</w:t>
      </w:r>
      <w:r w:rsidR="0026076B">
        <w:rPr>
          <w:rFonts w:hint="eastAsia"/>
        </w:rPr>
        <w:t>由</w:t>
      </w:r>
      <w:r w:rsidR="009E3758">
        <w:rPr>
          <w:rFonts w:hint="eastAsia"/>
        </w:rPr>
        <w:t>甲基化</w:t>
      </w:r>
      <w:r w:rsidR="00051074">
        <w:rPr>
          <w:rFonts w:hint="eastAsia"/>
        </w:rPr>
        <w:t>异常</w:t>
      </w:r>
      <w:r w:rsidR="00AE66E6">
        <w:rPr>
          <w:rFonts w:hint="eastAsia"/>
        </w:rPr>
        <w:t>所引起的疾病</w:t>
      </w:r>
      <w:r w:rsidR="00CF4912">
        <w:rPr>
          <w:rFonts w:hint="eastAsia"/>
        </w:rPr>
        <w:t>的</w:t>
      </w:r>
      <w:r w:rsidR="00D21B26">
        <w:rPr>
          <w:rFonts w:hint="eastAsia"/>
        </w:rPr>
        <w:t>分子机理有着重要的意义</w:t>
      </w:r>
      <w:r w:rsidR="00276FB6">
        <w:rPr>
          <w:rFonts w:hint="eastAsia"/>
        </w:rPr>
        <w:t>。</w:t>
      </w:r>
    </w:p>
    <w:p w14:paraId="11840960" w14:textId="77777777" w:rsidR="0019559E" w:rsidRDefault="008342CC" w:rsidP="008342CC">
      <w:pPr>
        <w:pStyle w:val="NSFC"/>
        <w:ind w:firstLineChars="0" w:firstLine="0"/>
      </w:pPr>
      <w:r>
        <w:rPr>
          <w:rFonts w:hint="eastAsia"/>
        </w:rPr>
        <w:t>【参考文献】</w:t>
      </w:r>
    </w:p>
    <w:p w14:paraId="3AA0805E" w14:textId="77777777" w:rsidR="00D940FF" w:rsidRPr="00D940FF" w:rsidRDefault="007D6F41" w:rsidP="00D940FF">
      <w:pPr>
        <w:pStyle w:val="Bibliography"/>
        <w:rPr>
          <w:sz w:val="24"/>
        </w:rPr>
      </w:pPr>
      <w:r>
        <w:fldChar w:fldCharType="begin"/>
      </w:r>
      <w:r>
        <w:instrText xml:space="preserve"> ADDIN ZOTERO_BIBL {"custom":[]} CSL_BIBLIOGRAPHY </w:instrText>
      </w:r>
      <w:r>
        <w:fldChar w:fldCharType="separate"/>
      </w:r>
      <w:r w:rsidR="00D940FF" w:rsidRPr="00D940FF">
        <w:rPr>
          <w:sz w:val="24"/>
        </w:rPr>
        <w:t>1.</w:t>
      </w:r>
      <w:r w:rsidR="00D940FF" w:rsidRPr="00D940FF">
        <w:rPr>
          <w:sz w:val="24"/>
        </w:rPr>
        <w:tab/>
        <w:t xml:space="preserve">Anderson, P. W. More is different. </w:t>
      </w:r>
      <w:r w:rsidR="00D940FF" w:rsidRPr="00D940FF">
        <w:rPr>
          <w:i/>
          <w:iCs/>
          <w:sz w:val="24"/>
        </w:rPr>
        <w:t>Science</w:t>
      </w:r>
      <w:r w:rsidR="00D940FF" w:rsidRPr="00D940FF">
        <w:rPr>
          <w:sz w:val="24"/>
        </w:rPr>
        <w:t xml:space="preserve"> </w:t>
      </w:r>
      <w:r w:rsidR="00D940FF" w:rsidRPr="00D940FF">
        <w:rPr>
          <w:b/>
          <w:bCs/>
          <w:sz w:val="24"/>
        </w:rPr>
        <w:t>177,</w:t>
      </w:r>
      <w:r w:rsidR="00D940FF" w:rsidRPr="00D940FF">
        <w:rPr>
          <w:sz w:val="24"/>
        </w:rPr>
        <w:t xml:space="preserve"> 393–396 (1972).</w:t>
      </w:r>
    </w:p>
    <w:p w14:paraId="3A696533" w14:textId="77777777" w:rsidR="00D940FF" w:rsidRPr="00D940FF" w:rsidRDefault="00D940FF" w:rsidP="00D940FF">
      <w:pPr>
        <w:pStyle w:val="Bibliography"/>
        <w:rPr>
          <w:sz w:val="24"/>
        </w:rPr>
      </w:pPr>
      <w:r w:rsidRPr="00D940FF">
        <w:rPr>
          <w:sz w:val="24"/>
        </w:rPr>
        <w:t>2.</w:t>
      </w:r>
      <w:r w:rsidRPr="00D940FF">
        <w:rPr>
          <w:sz w:val="24"/>
        </w:rPr>
        <w:tab/>
        <w:t xml:space="preserve">Li, R. &amp; Bowerman, B. Symmetry Breaking in Biology. </w:t>
      </w:r>
      <w:r w:rsidRPr="00D940FF">
        <w:rPr>
          <w:i/>
          <w:iCs/>
          <w:sz w:val="24"/>
        </w:rPr>
        <w:t xml:space="preserve">Cold Spring Harb. </w:t>
      </w:r>
      <w:r w:rsidRPr="00D940FF">
        <w:rPr>
          <w:i/>
          <w:iCs/>
          <w:sz w:val="24"/>
        </w:rPr>
        <w:lastRenderedPageBreak/>
        <w:t>Perspect. Biol.</w:t>
      </w:r>
      <w:r w:rsidRPr="00D940FF">
        <w:rPr>
          <w:sz w:val="24"/>
        </w:rPr>
        <w:t xml:space="preserve"> </w:t>
      </w:r>
      <w:r w:rsidRPr="00D940FF">
        <w:rPr>
          <w:b/>
          <w:bCs/>
          <w:sz w:val="24"/>
        </w:rPr>
        <w:t>2,</w:t>
      </w:r>
      <w:r w:rsidRPr="00D940FF">
        <w:rPr>
          <w:sz w:val="24"/>
        </w:rPr>
        <w:t xml:space="preserve"> (2010).</w:t>
      </w:r>
    </w:p>
    <w:p w14:paraId="785C3834" w14:textId="77777777" w:rsidR="00D940FF" w:rsidRPr="00D940FF" w:rsidRDefault="00D940FF" w:rsidP="00D940FF">
      <w:pPr>
        <w:pStyle w:val="Bibliography"/>
        <w:rPr>
          <w:sz w:val="24"/>
        </w:rPr>
      </w:pPr>
      <w:r w:rsidRPr="00D940FF">
        <w:rPr>
          <w:sz w:val="24"/>
        </w:rPr>
        <w:t>3.</w:t>
      </w:r>
      <w:r w:rsidRPr="00D940FF">
        <w:rPr>
          <w:sz w:val="24"/>
        </w:rPr>
        <w:tab/>
        <w:t xml:space="preserve">Palmer, A. R. Symmetry Breaking and the Evolution of Development. </w:t>
      </w:r>
      <w:r w:rsidRPr="00D940FF">
        <w:rPr>
          <w:i/>
          <w:iCs/>
          <w:sz w:val="24"/>
        </w:rPr>
        <w:t>Science</w:t>
      </w:r>
      <w:r w:rsidRPr="00D940FF">
        <w:rPr>
          <w:sz w:val="24"/>
        </w:rPr>
        <w:t xml:space="preserve"> </w:t>
      </w:r>
      <w:r w:rsidRPr="00D940FF">
        <w:rPr>
          <w:b/>
          <w:bCs/>
          <w:sz w:val="24"/>
        </w:rPr>
        <w:t>306,</w:t>
      </w:r>
      <w:r w:rsidRPr="00D940FF">
        <w:rPr>
          <w:sz w:val="24"/>
        </w:rPr>
        <w:t xml:space="preserve"> 828–833 (2004).</w:t>
      </w:r>
    </w:p>
    <w:p w14:paraId="04E52B90" w14:textId="77777777" w:rsidR="00D940FF" w:rsidRPr="00D940FF" w:rsidRDefault="00D940FF" w:rsidP="00D940FF">
      <w:pPr>
        <w:pStyle w:val="Bibliography"/>
        <w:rPr>
          <w:sz w:val="24"/>
        </w:rPr>
      </w:pPr>
      <w:r w:rsidRPr="00D940FF">
        <w:rPr>
          <w:sz w:val="24"/>
        </w:rPr>
        <w:t>4.</w:t>
      </w:r>
      <w:r w:rsidRPr="00D940FF">
        <w:rPr>
          <w:sz w:val="24"/>
        </w:rPr>
        <w:tab/>
        <w:t xml:space="preserve">Dworkin, J. Cellular Polarity in Prokaryotic Organisms. </w:t>
      </w:r>
      <w:r w:rsidRPr="00D940FF">
        <w:rPr>
          <w:i/>
          <w:iCs/>
          <w:sz w:val="24"/>
        </w:rPr>
        <w:t>Cold Spring Harb. Perspect. Biol.</w:t>
      </w:r>
      <w:r w:rsidRPr="00D940FF">
        <w:rPr>
          <w:sz w:val="24"/>
        </w:rPr>
        <w:t xml:space="preserve"> </w:t>
      </w:r>
      <w:r w:rsidRPr="00D940FF">
        <w:rPr>
          <w:b/>
          <w:bCs/>
          <w:sz w:val="24"/>
        </w:rPr>
        <w:t>1,</w:t>
      </w:r>
      <w:r w:rsidRPr="00D940FF">
        <w:rPr>
          <w:sz w:val="24"/>
        </w:rPr>
        <w:t xml:space="preserve"> (2009).</w:t>
      </w:r>
    </w:p>
    <w:p w14:paraId="66C4F2C6" w14:textId="77777777" w:rsidR="00D940FF" w:rsidRPr="00D940FF" w:rsidRDefault="00D940FF" w:rsidP="00D940FF">
      <w:pPr>
        <w:pStyle w:val="Bibliography"/>
        <w:rPr>
          <w:sz w:val="24"/>
        </w:rPr>
      </w:pPr>
      <w:r w:rsidRPr="00D940FF">
        <w:rPr>
          <w:sz w:val="24"/>
        </w:rPr>
        <w:t>5.</w:t>
      </w:r>
      <w:r w:rsidRPr="00D940FF">
        <w:rPr>
          <w:sz w:val="24"/>
        </w:rPr>
        <w:tab/>
        <w:t xml:space="preserve">Chang, F. &amp; Martin, S. G. Shaping Fission Yeast with Microtubules. </w:t>
      </w:r>
      <w:r w:rsidRPr="00D940FF">
        <w:rPr>
          <w:i/>
          <w:iCs/>
          <w:sz w:val="24"/>
        </w:rPr>
        <w:t>Cold Spring Harb. Perspect. Biol.</w:t>
      </w:r>
      <w:r w:rsidRPr="00D940FF">
        <w:rPr>
          <w:sz w:val="24"/>
        </w:rPr>
        <w:t xml:space="preserve"> </w:t>
      </w:r>
      <w:r w:rsidRPr="00D940FF">
        <w:rPr>
          <w:b/>
          <w:bCs/>
          <w:sz w:val="24"/>
        </w:rPr>
        <w:t>1,</w:t>
      </w:r>
      <w:r w:rsidRPr="00D940FF">
        <w:rPr>
          <w:sz w:val="24"/>
        </w:rPr>
        <w:t xml:space="preserve"> (2009).</w:t>
      </w:r>
    </w:p>
    <w:p w14:paraId="2CA2905D" w14:textId="77777777" w:rsidR="00D940FF" w:rsidRPr="00D940FF" w:rsidRDefault="00D940FF" w:rsidP="00D940FF">
      <w:pPr>
        <w:pStyle w:val="Bibliography"/>
        <w:rPr>
          <w:sz w:val="24"/>
        </w:rPr>
      </w:pPr>
      <w:r w:rsidRPr="00D940FF">
        <w:rPr>
          <w:sz w:val="24"/>
        </w:rPr>
        <w:t>6.</w:t>
      </w:r>
      <w:r w:rsidRPr="00D940FF">
        <w:rPr>
          <w:sz w:val="24"/>
        </w:rPr>
        <w:tab/>
        <w:t xml:space="preserve">Slaughter, B. D., Smith, S. E. &amp; Li, R. Symmetry Breaking in the Life Cycle of the Budding Yeast. </w:t>
      </w:r>
      <w:r w:rsidRPr="00D940FF">
        <w:rPr>
          <w:i/>
          <w:iCs/>
          <w:sz w:val="24"/>
        </w:rPr>
        <w:t>Cold Spring Harb. Perspect. Biol.</w:t>
      </w:r>
      <w:r w:rsidRPr="00D940FF">
        <w:rPr>
          <w:sz w:val="24"/>
        </w:rPr>
        <w:t xml:space="preserve"> </w:t>
      </w:r>
      <w:r w:rsidRPr="00D940FF">
        <w:rPr>
          <w:b/>
          <w:bCs/>
          <w:sz w:val="24"/>
        </w:rPr>
        <w:t>1,</w:t>
      </w:r>
      <w:r w:rsidRPr="00D940FF">
        <w:rPr>
          <w:sz w:val="24"/>
        </w:rPr>
        <w:t xml:space="preserve"> (2009).</w:t>
      </w:r>
    </w:p>
    <w:p w14:paraId="738911FB" w14:textId="77777777" w:rsidR="00D940FF" w:rsidRPr="00D940FF" w:rsidRDefault="00D940FF" w:rsidP="00D940FF">
      <w:pPr>
        <w:pStyle w:val="Bibliography"/>
        <w:rPr>
          <w:sz w:val="24"/>
        </w:rPr>
      </w:pPr>
      <w:r w:rsidRPr="00D940FF">
        <w:rPr>
          <w:sz w:val="24"/>
        </w:rPr>
        <w:t>7.</w:t>
      </w:r>
      <w:r w:rsidRPr="00D940FF">
        <w:rPr>
          <w:sz w:val="24"/>
        </w:rPr>
        <w:tab/>
        <w:t xml:space="preserve">Tahirovic, S. &amp; Bradke, F. Neuronal Polarity. </w:t>
      </w:r>
      <w:r w:rsidRPr="00D940FF">
        <w:rPr>
          <w:i/>
          <w:iCs/>
          <w:sz w:val="24"/>
        </w:rPr>
        <w:t>Cold Spring Harb. Perspect. Biol.</w:t>
      </w:r>
      <w:r w:rsidRPr="00D940FF">
        <w:rPr>
          <w:sz w:val="24"/>
        </w:rPr>
        <w:t xml:space="preserve"> </w:t>
      </w:r>
      <w:r w:rsidRPr="00D940FF">
        <w:rPr>
          <w:b/>
          <w:bCs/>
          <w:sz w:val="24"/>
        </w:rPr>
        <w:t>1,</w:t>
      </w:r>
      <w:r w:rsidRPr="00D940FF">
        <w:rPr>
          <w:sz w:val="24"/>
        </w:rPr>
        <w:t xml:space="preserve"> (2009).</w:t>
      </w:r>
    </w:p>
    <w:p w14:paraId="6C83ADFC" w14:textId="77777777" w:rsidR="00D940FF" w:rsidRPr="00D940FF" w:rsidRDefault="00D940FF" w:rsidP="00D940FF">
      <w:pPr>
        <w:pStyle w:val="Bibliography"/>
        <w:rPr>
          <w:sz w:val="24"/>
        </w:rPr>
      </w:pPr>
      <w:r w:rsidRPr="00D940FF">
        <w:rPr>
          <w:sz w:val="24"/>
        </w:rPr>
        <w:t>8.</w:t>
      </w:r>
      <w:r w:rsidRPr="00D940FF">
        <w:rPr>
          <w:sz w:val="24"/>
        </w:rPr>
        <w:tab/>
        <w:t xml:space="preserve">Peaucelle, A., Wightman, R. &amp; Höfte, H. The Control of Growth Symmetry Breaking in the Arabidopsis Hypocotyl. </w:t>
      </w:r>
      <w:r w:rsidRPr="00D940FF">
        <w:rPr>
          <w:i/>
          <w:iCs/>
          <w:sz w:val="24"/>
        </w:rPr>
        <w:t>Curr. Biol.</w:t>
      </w:r>
      <w:r w:rsidRPr="00D940FF">
        <w:rPr>
          <w:sz w:val="24"/>
        </w:rPr>
        <w:t xml:space="preserve"> </w:t>
      </w:r>
      <w:r w:rsidRPr="00D940FF">
        <w:rPr>
          <w:b/>
          <w:bCs/>
          <w:sz w:val="24"/>
        </w:rPr>
        <w:t>25,</w:t>
      </w:r>
      <w:r w:rsidRPr="00D940FF">
        <w:rPr>
          <w:sz w:val="24"/>
        </w:rPr>
        <w:t xml:space="preserve"> 1746–1752 (2015).</w:t>
      </w:r>
    </w:p>
    <w:p w14:paraId="12B69AA7" w14:textId="77777777" w:rsidR="00D940FF" w:rsidRPr="00D940FF" w:rsidRDefault="00D940FF" w:rsidP="00D940FF">
      <w:pPr>
        <w:pStyle w:val="Bibliography"/>
        <w:rPr>
          <w:sz w:val="24"/>
        </w:rPr>
      </w:pPr>
      <w:r w:rsidRPr="00D940FF">
        <w:rPr>
          <w:sz w:val="24"/>
        </w:rPr>
        <w:t>9.</w:t>
      </w:r>
      <w:r w:rsidRPr="00D940FF">
        <w:rPr>
          <w:sz w:val="24"/>
        </w:rPr>
        <w:tab/>
        <w:t xml:space="preserve">Zhang, R. &amp; Zhang, C.-T. A Brief Review: The Z-curve Theory and its Application in Genome Analysis. </w:t>
      </w:r>
      <w:r w:rsidRPr="00D940FF">
        <w:rPr>
          <w:i/>
          <w:iCs/>
          <w:sz w:val="24"/>
        </w:rPr>
        <w:t>Curr. Genomics</w:t>
      </w:r>
      <w:r w:rsidRPr="00D940FF">
        <w:rPr>
          <w:sz w:val="24"/>
        </w:rPr>
        <w:t xml:space="preserve"> </w:t>
      </w:r>
      <w:r w:rsidRPr="00D940FF">
        <w:rPr>
          <w:b/>
          <w:bCs/>
          <w:sz w:val="24"/>
        </w:rPr>
        <w:t>15,</w:t>
      </w:r>
      <w:r w:rsidRPr="00D940FF">
        <w:rPr>
          <w:sz w:val="24"/>
        </w:rPr>
        <w:t xml:space="preserve"> 78–94 (2014).</w:t>
      </w:r>
    </w:p>
    <w:p w14:paraId="0257C71F" w14:textId="77777777" w:rsidR="00D940FF" w:rsidRPr="00D940FF" w:rsidRDefault="00D940FF" w:rsidP="00D940FF">
      <w:pPr>
        <w:pStyle w:val="Bibliography"/>
        <w:rPr>
          <w:sz w:val="24"/>
        </w:rPr>
      </w:pPr>
      <w:r w:rsidRPr="00D940FF">
        <w:rPr>
          <w:sz w:val="24"/>
        </w:rPr>
        <w:t>10.</w:t>
      </w:r>
      <w:r w:rsidRPr="00D940FF">
        <w:rPr>
          <w:sz w:val="24"/>
        </w:rPr>
        <w:tab/>
        <w:t>https://en.wikipedia.org/wiki/Spontaneous_symmetry_breaking.</w:t>
      </w:r>
    </w:p>
    <w:p w14:paraId="7C7EAA8D" w14:textId="77777777" w:rsidR="00D940FF" w:rsidRPr="00D940FF" w:rsidRDefault="00D940FF" w:rsidP="00D940FF">
      <w:pPr>
        <w:pStyle w:val="Bibliography"/>
        <w:rPr>
          <w:sz w:val="24"/>
        </w:rPr>
      </w:pPr>
      <w:r w:rsidRPr="00D940FF">
        <w:rPr>
          <w:sz w:val="24"/>
        </w:rPr>
        <w:t>11.</w:t>
      </w:r>
      <w:r w:rsidRPr="00D940FF">
        <w:rPr>
          <w:sz w:val="24"/>
        </w:rPr>
        <w:tab/>
        <w:t xml:space="preserve">Smith, Z. D. &amp; Meissner, A. DNA methylation: roles in mammalian development. </w:t>
      </w:r>
      <w:r w:rsidRPr="00D940FF">
        <w:rPr>
          <w:i/>
          <w:iCs/>
          <w:sz w:val="24"/>
        </w:rPr>
        <w:t>Nat Rev Genet</w:t>
      </w:r>
      <w:r w:rsidRPr="00D940FF">
        <w:rPr>
          <w:sz w:val="24"/>
        </w:rPr>
        <w:t xml:space="preserve"> </w:t>
      </w:r>
      <w:r w:rsidRPr="00D940FF">
        <w:rPr>
          <w:b/>
          <w:bCs/>
          <w:sz w:val="24"/>
        </w:rPr>
        <w:t>14,</w:t>
      </w:r>
      <w:r w:rsidRPr="00D940FF">
        <w:rPr>
          <w:sz w:val="24"/>
        </w:rPr>
        <w:t xml:space="preserve"> 204–220 (2013).</w:t>
      </w:r>
    </w:p>
    <w:p w14:paraId="2261EF91" w14:textId="77777777" w:rsidR="00D940FF" w:rsidRPr="00D940FF" w:rsidRDefault="00D940FF" w:rsidP="00D940FF">
      <w:pPr>
        <w:pStyle w:val="Bibliography"/>
        <w:rPr>
          <w:sz w:val="24"/>
        </w:rPr>
      </w:pPr>
      <w:r w:rsidRPr="00D940FF">
        <w:rPr>
          <w:sz w:val="24"/>
        </w:rPr>
        <w:t>12.</w:t>
      </w:r>
      <w:r w:rsidRPr="00D940FF">
        <w:rPr>
          <w:sz w:val="24"/>
        </w:rPr>
        <w:tab/>
        <w:t xml:space="preserve">Robertson, K. D. DNA methylation and human disease. </w:t>
      </w:r>
      <w:r w:rsidRPr="00D940FF">
        <w:rPr>
          <w:i/>
          <w:iCs/>
          <w:sz w:val="24"/>
        </w:rPr>
        <w:t>Nat Rev Genet</w:t>
      </w:r>
      <w:r w:rsidRPr="00D940FF">
        <w:rPr>
          <w:sz w:val="24"/>
        </w:rPr>
        <w:t xml:space="preserve"> </w:t>
      </w:r>
      <w:r w:rsidRPr="00D940FF">
        <w:rPr>
          <w:b/>
          <w:bCs/>
          <w:sz w:val="24"/>
        </w:rPr>
        <w:t>6,</w:t>
      </w:r>
      <w:r w:rsidRPr="00D940FF">
        <w:rPr>
          <w:sz w:val="24"/>
        </w:rPr>
        <w:t xml:space="preserve"> 597–610 (2005).</w:t>
      </w:r>
    </w:p>
    <w:p w14:paraId="22306053" w14:textId="77777777" w:rsidR="00D940FF" w:rsidRPr="00D940FF" w:rsidRDefault="00D940FF" w:rsidP="00D940FF">
      <w:pPr>
        <w:pStyle w:val="Bibliography"/>
        <w:rPr>
          <w:sz w:val="24"/>
        </w:rPr>
      </w:pPr>
      <w:r w:rsidRPr="00D940FF">
        <w:rPr>
          <w:sz w:val="24"/>
        </w:rPr>
        <w:t>13.</w:t>
      </w:r>
      <w:r w:rsidRPr="00D940FF">
        <w:rPr>
          <w:sz w:val="24"/>
        </w:rPr>
        <w:tab/>
        <w:t xml:space="preserve">Okano, M., Bell, D. W., Haber, D. A. &amp; Li, E. DNA Methyltransferases Dnmt3a and Dnmt3b Are Essential for De Novo Methylation and Mammalian Development. </w:t>
      </w:r>
      <w:r w:rsidRPr="00D940FF">
        <w:rPr>
          <w:i/>
          <w:iCs/>
          <w:sz w:val="24"/>
        </w:rPr>
        <w:t>Cell</w:t>
      </w:r>
      <w:r w:rsidRPr="00D940FF">
        <w:rPr>
          <w:sz w:val="24"/>
        </w:rPr>
        <w:t xml:space="preserve"> </w:t>
      </w:r>
      <w:r w:rsidRPr="00D940FF">
        <w:rPr>
          <w:b/>
          <w:bCs/>
          <w:sz w:val="24"/>
        </w:rPr>
        <w:t>99,</w:t>
      </w:r>
      <w:r w:rsidRPr="00D940FF">
        <w:rPr>
          <w:sz w:val="24"/>
        </w:rPr>
        <w:t xml:space="preserve"> 247–257 (1999).</w:t>
      </w:r>
    </w:p>
    <w:p w14:paraId="34EC110B" w14:textId="77777777" w:rsidR="00D940FF" w:rsidRPr="00D940FF" w:rsidRDefault="00D940FF" w:rsidP="00D940FF">
      <w:pPr>
        <w:pStyle w:val="Bibliography"/>
        <w:rPr>
          <w:sz w:val="24"/>
        </w:rPr>
      </w:pPr>
      <w:r w:rsidRPr="00D940FF">
        <w:rPr>
          <w:sz w:val="24"/>
        </w:rPr>
        <w:t>14.</w:t>
      </w:r>
      <w:r w:rsidRPr="00D940FF">
        <w:rPr>
          <w:sz w:val="24"/>
        </w:rPr>
        <w:tab/>
        <w:t xml:space="preserve">Deaton, A. M. &amp; Bird, A. CpG islands and the regulation of transcription. </w:t>
      </w:r>
      <w:r w:rsidRPr="00D940FF">
        <w:rPr>
          <w:i/>
          <w:iCs/>
          <w:sz w:val="24"/>
        </w:rPr>
        <w:t>Genes Dev.</w:t>
      </w:r>
      <w:r w:rsidRPr="00D940FF">
        <w:rPr>
          <w:sz w:val="24"/>
        </w:rPr>
        <w:t xml:space="preserve"> </w:t>
      </w:r>
      <w:r w:rsidRPr="00D940FF">
        <w:rPr>
          <w:b/>
          <w:bCs/>
          <w:sz w:val="24"/>
        </w:rPr>
        <w:t>25,</w:t>
      </w:r>
      <w:r w:rsidRPr="00D940FF">
        <w:rPr>
          <w:sz w:val="24"/>
        </w:rPr>
        <w:t xml:space="preserve"> 1010–1022 (2011).</w:t>
      </w:r>
    </w:p>
    <w:p w14:paraId="5F569202" w14:textId="77777777" w:rsidR="00D940FF" w:rsidRPr="00D940FF" w:rsidRDefault="00D940FF" w:rsidP="00D940FF">
      <w:pPr>
        <w:pStyle w:val="Bibliography"/>
        <w:rPr>
          <w:sz w:val="24"/>
        </w:rPr>
      </w:pPr>
      <w:r w:rsidRPr="00D940FF">
        <w:rPr>
          <w:sz w:val="24"/>
        </w:rPr>
        <w:t>15.</w:t>
      </w:r>
      <w:r w:rsidRPr="00D940FF">
        <w:rPr>
          <w:sz w:val="24"/>
        </w:rPr>
        <w:tab/>
        <w:t xml:space="preserve">Thomson, J. P. </w:t>
      </w:r>
      <w:r w:rsidRPr="00D940FF">
        <w:rPr>
          <w:i/>
          <w:iCs/>
          <w:sz w:val="24"/>
        </w:rPr>
        <w:t>et al.</w:t>
      </w:r>
      <w:r w:rsidRPr="00D940FF">
        <w:rPr>
          <w:sz w:val="24"/>
        </w:rPr>
        <w:t xml:space="preserve"> CpG islands influence chromatin structure via the CpG-binding protein Cfp1. </w:t>
      </w:r>
      <w:r w:rsidRPr="00D940FF">
        <w:rPr>
          <w:i/>
          <w:iCs/>
          <w:sz w:val="24"/>
        </w:rPr>
        <w:t>Nature</w:t>
      </w:r>
      <w:r w:rsidRPr="00D940FF">
        <w:rPr>
          <w:sz w:val="24"/>
        </w:rPr>
        <w:t xml:space="preserve"> </w:t>
      </w:r>
      <w:r w:rsidRPr="00D940FF">
        <w:rPr>
          <w:b/>
          <w:bCs/>
          <w:sz w:val="24"/>
        </w:rPr>
        <w:t>464,</w:t>
      </w:r>
      <w:r w:rsidRPr="00D940FF">
        <w:rPr>
          <w:sz w:val="24"/>
        </w:rPr>
        <w:t xml:space="preserve"> 1082–1086 (2010).</w:t>
      </w:r>
    </w:p>
    <w:p w14:paraId="172C4DB7" w14:textId="77777777" w:rsidR="00D940FF" w:rsidRPr="00D940FF" w:rsidRDefault="00D940FF" w:rsidP="00D940FF">
      <w:pPr>
        <w:pStyle w:val="Bibliography"/>
        <w:rPr>
          <w:sz w:val="24"/>
        </w:rPr>
      </w:pPr>
      <w:r w:rsidRPr="00D940FF">
        <w:rPr>
          <w:sz w:val="24"/>
        </w:rPr>
        <w:t>16.</w:t>
      </w:r>
      <w:r w:rsidRPr="00D940FF">
        <w:rPr>
          <w:sz w:val="24"/>
        </w:rPr>
        <w:tab/>
        <w:t xml:space="preserve">Augui, S., Nora, E. P. &amp; Heard, E. Regulation of X-chromosome inactivation by the X-inactivation centre. </w:t>
      </w:r>
      <w:r w:rsidRPr="00D940FF">
        <w:rPr>
          <w:i/>
          <w:iCs/>
          <w:sz w:val="24"/>
        </w:rPr>
        <w:t>Nat. Rev. Genet.</w:t>
      </w:r>
      <w:r w:rsidRPr="00D940FF">
        <w:rPr>
          <w:sz w:val="24"/>
        </w:rPr>
        <w:t xml:space="preserve"> </w:t>
      </w:r>
      <w:r w:rsidRPr="00D940FF">
        <w:rPr>
          <w:b/>
          <w:bCs/>
          <w:sz w:val="24"/>
        </w:rPr>
        <w:t>12,</w:t>
      </w:r>
      <w:r w:rsidRPr="00D940FF">
        <w:rPr>
          <w:sz w:val="24"/>
        </w:rPr>
        <w:t xml:space="preserve"> 429–442 (2011).</w:t>
      </w:r>
    </w:p>
    <w:p w14:paraId="19AE2A0B" w14:textId="77777777" w:rsidR="00D940FF" w:rsidRPr="00D940FF" w:rsidRDefault="00D940FF" w:rsidP="00D940FF">
      <w:pPr>
        <w:pStyle w:val="Bibliography"/>
        <w:rPr>
          <w:sz w:val="24"/>
        </w:rPr>
      </w:pPr>
      <w:r w:rsidRPr="00D940FF">
        <w:rPr>
          <w:sz w:val="24"/>
        </w:rPr>
        <w:t>17.</w:t>
      </w:r>
      <w:r w:rsidRPr="00D940FF">
        <w:rPr>
          <w:sz w:val="24"/>
        </w:rPr>
        <w:tab/>
        <w:t xml:space="preserve">Gendrel, A.-V. </w:t>
      </w:r>
      <w:r w:rsidRPr="00D940FF">
        <w:rPr>
          <w:i/>
          <w:iCs/>
          <w:sz w:val="24"/>
        </w:rPr>
        <w:t>et al.</w:t>
      </w:r>
      <w:r w:rsidRPr="00D940FF">
        <w:rPr>
          <w:sz w:val="24"/>
        </w:rPr>
        <w:t xml:space="preserve"> Smchd1-Dependent and -Independent Pathways Determine Developmental Dynamics of CpG Island Methylation on the Inactive X Chromosome. </w:t>
      </w:r>
      <w:r w:rsidRPr="00D940FF">
        <w:rPr>
          <w:i/>
          <w:iCs/>
          <w:sz w:val="24"/>
        </w:rPr>
        <w:t>Dev. Cell</w:t>
      </w:r>
      <w:r w:rsidRPr="00D940FF">
        <w:rPr>
          <w:sz w:val="24"/>
        </w:rPr>
        <w:t xml:space="preserve"> </w:t>
      </w:r>
      <w:r w:rsidRPr="00D940FF">
        <w:rPr>
          <w:b/>
          <w:bCs/>
          <w:sz w:val="24"/>
        </w:rPr>
        <w:t>23,</w:t>
      </w:r>
      <w:r w:rsidRPr="00D940FF">
        <w:rPr>
          <w:sz w:val="24"/>
        </w:rPr>
        <w:t xml:space="preserve"> 265–279 (2012).</w:t>
      </w:r>
    </w:p>
    <w:p w14:paraId="498FA330" w14:textId="77777777" w:rsidR="00D940FF" w:rsidRPr="00D940FF" w:rsidRDefault="00D940FF" w:rsidP="00D940FF">
      <w:pPr>
        <w:pStyle w:val="Bibliography"/>
        <w:rPr>
          <w:sz w:val="24"/>
        </w:rPr>
      </w:pPr>
      <w:r w:rsidRPr="00D940FF">
        <w:rPr>
          <w:sz w:val="24"/>
        </w:rPr>
        <w:t>18.</w:t>
      </w:r>
      <w:r w:rsidRPr="00D940FF">
        <w:rPr>
          <w:sz w:val="24"/>
        </w:rPr>
        <w:tab/>
        <w:t xml:space="preserve">Falls, J. G., Pulford, D. J., Wylie, A. A. &amp; Jirtle, R. L. Genomic Imprinting: Implications for Human Disease. </w:t>
      </w:r>
      <w:r w:rsidRPr="00D940FF">
        <w:rPr>
          <w:i/>
          <w:iCs/>
          <w:sz w:val="24"/>
        </w:rPr>
        <w:t>Am. J. Pathol.</w:t>
      </w:r>
      <w:r w:rsidRPr="00D940FF">
        <w:rPr>
          <w:sz w:val="24"/>
        </w:rPr>
        <w:t xml:space="preserve"> </w:t>
      </w:r>
      <w:r w:rsidRPr="00D940FF">
        <w:rPr>
          <w:b/>
          <w:bCs/>
          <w:sz w:val="24"/>
        </w:rPr>
        <w:t>154,</w:t>
      </w:r>
      <w:r w:rsidRPr="00D940FF">
        <w:rPr>
          <w:sz w:val="24"/>
        </w:rPr>
        <w:t xml:space="preserve"> 635–647 (1999).</w:t>
      </w:r>
    </w:p>
    <w:p w14:paraId="2674554F" w14:textId="77777777" w:rsidR="00D940FF" w:rsidRPr="00D940FF" w:rsidRDefault="00D940FF" w:rsidP="00D940FF">
      <w:pPr>
        <w:pStyle w:val="Bibliography"/>
        <w:rPr>
          <w:sz w:val="24"/>
        </w:rPr>
      </w:pPr>
      <w:r w:rsidRPr="00D940FF">
        <w:rPr>
          <w:sz w:val="24"/>
        </w:rPr>
        <w:t>19.</w:t>
      </w:r>
      <w:r w:rsidRPr="00D940FF">
        <w:rPr>
          <w:sz w:val="24"/>
        </w:rPr>
        <w:tab/>
        <w:t xml:space="preserve">Reik, W. &amp; Walter, J. Genomic imprinting: parental influence on the genome. </w:t>
      </w:r>
      <w:r w:rsidRPr="00D940FF">
        <w:rPr>
          <w:i/>
          <w:iCs/>
          <w:sz w:val="24"/>
        </w:rPr>
        <w:t>Nat Rev Genet</w:t>
      </w:r>
      <w:r w:rsidRPr="00D940FF">
        <w:rPr>
          <w:sz w:val="24"/>
        </w:rPr>
        <w:t xml:space="preserve"> </w:t>
      </w:r>
      <w:r w:rsidRPr="00D940FF">
        <w:rPr>
          <w:b/>
          <w:bCs/>
          <w:sz w:val="24"/>
        </w:rPr>
        <w:t>2,</w:t>
      </w:r>
      <w:r w:rsidRPr="00D940FF">
        <w:rPr>
          <w:sz w:val="24"/>
        </w:rPr>
        <w:t xml:space="preserve"> 21–32 (2001).</w:t>
      </w:r>
    </w:p>
    <w:p w14:paraId="57F98E9D" w14:textId="77777777" w:rsidR="00D940FF" w:rsidRPr="00D940FF" w:rsidRDefault="00D940FF" w:rsidP="00D940FF">
      <w:pPr>
        <w:pStyle w:val="Bibliography"/>
        <w:rPr>
          <w:sz w:val="24"/>
        </w:rPr>
      </w:pPr>
      <w:r w:rsidRPr="00D940FF">
        <w:rPr>
          <w:sz w:val="24"/>
        </w:rPr>
        <w:t>20.</w:t>
      </w:r>
      <w:r w:rsidRPr="00D940FF">
        <w:rPr>
          <w:sz w:val="24"/>
        </w:rPr>
        <w:tab/>
        <w:t xml:space="preserve">Feinberg, A. P., Cui, H. M. &amp; Ohlsson, R. DNA methylation and genomic imprinting: insights from cancer into epigenetic mechanisms. </w:t>
      </w:r>
      <w:r w:rsidRPr="00D940FF">
        <w:rPr>
          <w:i/>
          <w:iCs/>
          <w:sz w:val="24"/>
        </w:rPr>
        <w:t>Semin. Cancer Biol.</w:t>
      </w:r>
      <w:r w:rsidRPr="00D940FF">
        <w:rPr>
          <w:sz w:val="24"/>
        </w:rPr>
        <w:t xml:space="preserve"> </w:t>
      </w:r>
      <w:r w:rsidRPr="00D940FF">
        <w:rPr>
          <w:b/>
          <w:bCs/>
          <w:sz w:val="24"/>
        </w:rPr>
        <w:t>12,</w:t>
      </w:r>
      <w:r w:rsidRPr="00D940FF">
        <w:rPr>
          <w:sz w:val="24"/>
        </w:rPr>
        <w:t xml:space="preserve"> 389–398 (2002).</w:t>
      </w:r>
    </w:p>
    <w:p w14:paraId="1BE111DA" w14:textId="77777777" w:rsidR="00D940FF" w:rsidRPr="00D940FF" w:rsidRDefault="00D940FF" w:rsidP="00D940FF">
      <w:pPr>
        <w:pStyle w:val="Bibliography"/>
        <w:rPr>
          <w:sz w:val="24"/>
        </w:rPr>
      </w:pPr>
      <w:r w:rsidRPr="00D940FF">
        <w:rPr>
          <w:sz w:val="24"/>
        </w:rPr>
        <w:t>21.</w:t>
      </w:r>
      <w:r w:rsidRPr="00D940FF">
        <w:rPr>
          <w:sz w:val="24"/>
        </w:rPr>
        <w:tab/>
        <w:t xml:space="preserve">Derreumaux, S., Chaoui, M., Tevanian, G. &amp; Fermandjian, S. Impact of CpG methylation on  structure, dynamics and solvation of cAMP DNA responsive element. </w:t>
      </w:r>
      <w:r w:rsidRPr="00D940FF">
        <w:rPr>
          <w:i/>
          <w:iCs/>
          <w:sz w:val="24"/>
        </w:rPr>
        <w:t>Nucleic Acids Res.</w:t>
      </w:r>
      <w:r w:rsidRPr="00D940FF">
        <w:rPr>
          <w:sz w:val="24"/>
        </w:rPr>
        <w:t xml:space="preserve"> </w:t>
      </w:r>
      <w:r w:rsidRPr="00D940FF">
        <w:rPr>
          <w:b/>
          <w:bCs/>
          <w:sz w:val="24"/>
        </w:rPr>
        <w:t>29,</w:t>
      </w:r>
      <w:r w:rsidRPr="00D940FF">
        <w:rPr>
          <w:sz w:val="24"/>
        </w:rPr>
        <w:t xml:space="preserve"> 2314–2326 (2001).</w:t>
      </w:r>
    </w:p>
    <w:p w14:paraId="2476927E" w14:textId="77777777" w:rsidR="00D940FF" w:rsidRPr="00D940FF" w:rsidRDefault="00D940FF" w:rsidP="00D940FF">
      <w:pPr>
        <w:pStyle w:val="Bibliography"/>
        <w:rPr>
          <w:sz w:val="24"/>
        </w:rPr>
      </w:pPr>
      <w:r w:rsidRPr="00D940FF">
        <w:rPr>
          <w:sz w:val="24"/>
        </w:rPr>
        <w:t>22.</w:t>
      </w:r>
      <w:r w:rsidRPr="00D940FF">
        <w:rPr>
          <w:sz w:val="24"/>
        </w:rPr>
        <w:tab/>
        <w:t xml:space="preserve">Pérez, A. </w:t>
      </w:r>
      <w:r w:rsidRPr="00D940FF">
        <w:rPr>
          <w:i/>
          <w:iCs/>
          <w:sz w:val="24"/>
        </w:rPr>
        <w:t>et al.</w:t>
      </w:r>
      <w:r w:rsidRPr="00D940FF">
        <w:rPr>
          <w:sz w:val="24"/>
        </w:rPr>
        <w:t xml:space="preserve"> Impact of Methylation on the Physical Properties of DNA. </w:t>
      </w:r>
      <w:r w:rsidRPr="00D940FF">
        <w:rPr>
          <w:i/>
          <w:iCs/>
          <w:sz w:val="24"/>
        </w:rPr>
        <w:t>Biophys. J.</w:t>
      </w:r>
      <w:r w:rsidRPr="00D940FF">
        <w:rPr>
          <w:sz w:val="24"/>
        </w:rPr>
        <w:t xml:space="preserve"> </w:t>
      </w:r>
      <w:r w:rsidRPr="00D940FF">
        <w:rPr>
          <w:b/>
          <w:bCs/>
          <w:sz w:val="24"/>
        </w:rPr>
        <w:t>102,</w:t>
      </w:r>
      <w:r w:rsidRPr="00D940FF">
        <w:rPr>
          <w:sz w:val="24"/>
        </w:rPr>
        <w:t xml:space="preserve"> 2140–2148 (2012).</w:t>
      </w:r>
    </w:p>
    <w:p w14:paraId="73DEAB62" w14:textId="77777777" w:rsidR="00D940FF" w:rsidRPr="00D940FF" w:rsidRDefault="00D940FF" w:rsidP="00D940FF">
      <w:pPr>
        <w:pStyle w:val="Bibliography"/>
        <w:rPr>
          <w:sz w:val="24"/>
        </w:rPr>
      </w:pPr>
      <w:r w:rsidRPr="00D940FF">
        <w:rPr>
          <w:sz w:val="24"/>
        </w:rPr>
        <w:lastRenderedPageBreak/>
        <w:t>23.</w:t>
      </w:r>
      <w:r w:rsidRPr="00D940FF">
        <w:rPr>
          <w:sz w:val="24"/>
        </w:rPr>
        <w:tab/>
        <w:t xml:space="preserve">Lister, R. </w:t>
      </w:r>
      <w:r w:rsidRPr="00D940FF">
        <w:rPr>
          <w:i/>
          <w:iCs/>
          <w:sz w:val="24"/>
        </w:rPr>
        <w:t>et al.</w:t>
      </w:r>
      <w:r w:rsidRPr="00D940FF">
        <w:rPr>
          <w:sz w:val="24"/>
        </w:rPr>
        <w:t xml:space="preserve"> Human DNA methylomes at base resolution show widespread epigenomic differences. </w:t>
      </w:r>
      <w:r w:rsidRPr="00D940FF">
        <w:rPr>
          <w:i/>
          <w:iCs/>
          <w:sz w:val="24"/>
        </w:rPr>
        <w:t>Nature</w:t>
      </w:r>
      <w:r w:rsidRPr="00D940FF">
        <w:rPr>
          <w:sz w:val="24"/>
        </w:rPr>
        <w:t xml:space="preserve"> </w:t>
      </w:r>
      <w:r w:rsidRPr="00D940FF">
        <w:rPr>
          <w:b/>
          <w:bCs/>
          <w:sz w:val="24"/>
        </w:rPr>
        <w:t>462,</w:t>
      </w:r>
      <w:r w:rsidRPr="00D940FF">
        <w:rPr>
          <w:sz w:val="24"/>
        </w:rPr>
        <w:t xml:space="preserve"> 315–322 (2009).</w:t>
      </w:r>
    </w:p>
    <w:p w14:paraId="4061D6F9" w14:textId="77777777" w:rsidR="00D940FF" w:rsidRPr="00D940FF" w:rsidRDefault="00D940FF" w:rsidP="00D940FF">
      <w:pPr>
        <w:pStyle w:val="Bibliography"/>
        <w:rPr>
          <w:sz w:val="24"/>
        </w:rPr>
      </w:pPr>
      <w:r w:rsidRPr="00D940FF">
        <w:rPr>
          <w:sz w:val="24"/>
        </w:rPr>
        <w:t>24.</w:t>
      </w:r>
      <w:r w:rsidRPr="00D940FF">
        <w:rPr>
          <w:sz w:val="24"/>
        </w:rPr>
        <w:tab/>
        <w:t xml:space="preserve">Laurent, L. </w:t>
      </w:r>
      <w:r w:rsidRPr="00D940FF">
        <w:rPr>
          <w:i/>
          <w:iCs/>
          <w:sz w:val="24"/>
        </w:rPr>
        <w:t>et al.</w:t>
      </w:r>
      <w:r w:rsidRPr="00D940FF">
        <w:rPr>
          <w:sz w:val="24"/>
        </w:rPr>
        <w:t xml:space="preserve"> Dynamic changes in the human methylome during differentiation. </w:t>
      </w:r>
      <w:r w:rsidRPr="00D940FF">
        <w:rPr>
          <w:i/>
          <w:iCs/>
          <w:sz w:val="24"/>
        </w:rPr>
        <w:t>Genome Res.</w:t>
      </w:r>
      <w:r w:rsidRPr="00D940FF">
        <w:rPr>
          <w:sz w:val="24"/>
        </w:rPr>
        <w:t xml:space="preserve"> </w:t>
      </w:r>
      <w:r w:rsidRPr="00D940FF">
        <w:rPr>
          <w:b/>
          <w:bCs/>
          <w:sz w:val="24"/>
        </w:rPr>
        <w:t>20,</w:t>
      </w:r>
      <w:r w:rsidRPr="00D940FF">
        <w:rPr>
          <w:sz w:val="24"/>
        </w:rPr>
        <w:t xml:space="preserve"> 320–331 (2010).</w:t>
      </w:r>
    </w:p>
    <w:p w14:paraId="0480D86A" w14:textId="77777777" w:rsidR="00D940FF" w:rsidRPr="00D940FF" w:rsidRDefault="00D940FF" w:rsidP="00D940FF">
      <w:pPr>
        <w:pStyle w:val="Bibliography"/>
        <w:rPr>
          <w:sz w:val="24"/>
        </w:rPr>
      </w:pPr>
      <w:r w:rsidRPr="00D940FF">
        <w:rPr>
          <w:sz w:val="24"/>
        </w:rPr>
        <w:t>25.</w:t>
      </w:r>
      <w:r w:rsidRPr="00D940FF">
        <w:rPr>
          <w:sz w:val="24"/>
        </w:rPr>
        <w:tab/>
        <w:t xml:space="preserve">Pérez, A., Luque, F. J. &amp; Orozco, M. Frontiers in Molecular Dynamics Simulations of DNA. </w:t>
      </w:r>
      <w:r w:rsidRPr="00D940FF">
        <w:rPr>
          <w:i/>
          <w:iCs/>
          <w:sz w:val="24"/>
        </w:rPr>
        <w:t>Acc. Chem. Res.</w:t>
      </w:r>
      <w:r w:rsidRPr="00D940FF">
        <w:rPr>
          <w:sz w:val="24"/>
        </w:rPr>
        <w:t xml:space="preserve"> </w:t>
      </w:r>
      <w:r w:rsidRPr="00D940FF">
        <w:rPr>
          <w:b/>
          <w:bCs/>
          <w:sz w:val="24"/>
        </w:rPr>
        <w:t>45,</w:t>
      </w:r>
      <w:r w:rsidRPr="00D940FF">
        <w:rPr>
          <w:sz w:val="24"/>
        </w:rPr>
        <w:t xml:space="preserve"> 196–205 (2012).</w:t>
      </w:r>
    </w:p>
    <w:p w14:paraId="5DFB18B2" w14:textId="77777777" w:rsidR="00D940FF" w:rsidRPr="00D940FF" w:rsidRDefault="00D940FF" w:rsidP="00D940FF">
      <w:pPr>
        <w:pStyle w:val="Bibliography"/>
        <w:rPr>
          <w:sz w:val="24"/>
        </w:rPr>
      </w:pPr>
      <w:r w:rsidRPr="00D940FF">
        <w:rPr>
          <w:sz w:val="24"/>
        </w:rPr>
        <w:t>26.</w:t>
      </w:r>
      <w:r w:rsidRPr="00D940FF">
        <w:rPr>
          <w:sz w:val="24"/>
        </w:rPr>
        <w:tab/>
        <w:t xml:space="preserve">Severin, P. M. D., Zou, X., Gaub, H. E. &amp; Schulten, K. Cytosine methylation alters DNA mechanical properties. </w:t>
      </w:r>
      <w:r w:rsidRPr="00D940FF">
        <w:rPr>
          <w:i/>
          <w:iCs/>
          <w:sz w:val="24"/>
        </w:rPr>
        <w:t>Nucleic Acids Res.</w:t>
      </w:r>
      <w:r w:rsidRPr="00D940FF">
        <w:rPr>
          <w:sz w:val="24"/>
        </w:rPr>
        <w:t xml:space="preserve"> gkr578 (2011). doi:10.1093/nar/gkr578</w:t>
      </w:r>
    </w:p>
    <w:p w14:paraId="04EF5BBB" w14:textId="77777777" w:rsidR="00D940FF" w:rsidRPr="00D940FF" w:rsidRDefault="00D940FF" w:rsidP="00D940FF">
      <w:pPr>
        <w:pStyle w:val="Bibliography"/>
        <w:rPr>
          <w:sz w:val="24"/>
        </w:rPr>
      </w:pPr>
      <w:r w:rsidRPr="00D940FF">
        <w:rPr>
          <w:sz w:val="24"/>
        </w:rPr>
        <w:t>27.</w:t>
      </w:r>
      <w:r w:rsidRPr="00D940FF">
        <w:rPr>
          <w:sz w:val="24"/>
        </w:rPr>
        <w:tab/>
        <w:t xml:space="preserve">Severin, P. M. D., Zou, X., Schulten, K. &amp; Gaub, H. E. Effects of cytosine hydroxymethylation on DNA strand separation. </w:t>
      </w:r>
      <w:r w:rsidRPr="00D940FF">
        <w:rPr>
          <w:i/>
          <w:iCs/>
          <w:sz w:val="24"/>
        </w:rPr>
        <w:t>Biophys. J.</w:t>
      </w:r>
      <w:r w:rsidRPr="00D940FF">
        <w:rPr>
          <w:sz w:val="24"/>
        </w:rPr>
        <w:t xml:space="preserve"> </w:t>
      </w:r>
      <w:r w:rsidRPr="00D940FF">
        <w:rPr>
          <w:b/>
          <w:bCs/>
          <w:sz w:val="24"/>
        </w:rPr>
        <w:t>104,</w:t>
      </w:r>
      <w:r w:rsidRPr="00D940FF">
        <w:rPr>
          <w:sz w:val="24"/>
        </w:rPr>
        <w:t xml:space="preserve"> 208–215 (2013).</w:t>
      </w:r>
    </w:p>
    <w:p w14:paraId="6D9EBA18" w14:textId="77777777" w:rsidR="00D940FF" w:rsidRPr="00D940FF" w:rsidRDefault="00D940FF" w:rsidP="00D940FF">
      <w:pPr>
        <w:pStyle w:val="Bibliography"/>
        <w:rPr>
          <w:sz w:val="24"/>
        </w:rPr>
      </w:pPr>
      <w:r w:rsidRPr="00D940FF">
        <w:rPr>
          <w:sz w:val="24"/>
        </w:rPr>
        <w:t>28.</w:t>
      </w:r>
      <w:r w:rsidRPr="00D940FF">
        <w:rPr>
          <w:sz w:val="24"/>
        </w:rPr>
        <w:tab/>
        <w:t xml:space="preserve">Kastenholz, M. A., Schwartz, T. U. &amp; Hünenberger, P. H. The transition between the B and Z conformations of DNA investigated by targeted molecular dynamics simulations with explicit solvation. </w:t>
      </w:r>
      <w:r w:rsidRPr="00D940FF">
        <w:rPr>
          <w:i/>
          <w:iCs/>
          <w:sz w:val="24"/>
        </w:rPr>
        <w:t>Biophys. J.</w:t>
      </w:r>
      <w:r w:rsidRPr="00D940FF">
        <w:rPr>
          <w:sz w:val="24"/>
        </w:rPr>
        <w:t xml:space="preserve"> </w:t>
      </w:r>
      <w:r w:rsidRPr="00D940FF">
        <w:rPr>
          <w:b/>
          <w:bCs/>
          <w:sz w:val="24"/>
        </w:rPr>
        <w:t>91,</w:t>
      </w:r>
      <w:r w:rsidRPr="00D940FF">
        <w:rPr>
          <w:sz w:val="24"/>
        </w:rPr>
        <w:t xml:space="preserve"> 2976–2990 (2006).</w:t>
      </w:r>
    </w:p>
    <w:p w14:paraId="7D562E84" w14:textId="77777777" w:rsidR="00D940FF" w:rsidRPr="00D940FF" w:rsidRDefault="00D940FF" w:rsidP="00D940FF">
      <w:pPr>
        <w:pStyle w:val="Bibliography"/>
        <w:rPr>
          <w:sz w:val="24"/>
        </w:rPr>
      </w:pPr>
      <w:r w:rsidRPr="00D940FF">
        <w:rPr>
          <w:sz w:val="24"/>
        </w:rPr>
        <w:t>29.</w:t>
      </w:r>
      <w:r w:rsidRPr="00D940FF">
        <w:rPr>
          <w:sz w:val="24"/>
        </w:rPr>
        <w:tab/>
        <w:t xml:space="preserve">Noy, A., Pérez, A., Laughton, C. A. &amp; Orozco, M. Theoretical study of large conformational transitions in DNA: the B&lt;--&gt;A conformational change in water and ethanol/water. </w:t>
      </w:r>
      <w:r w:rsidRPr="00D940FF">
        <w:rPr>
          <w:i/>
          <w:iCs/>
          <w:sz w:val="24"/>
        </w:rPr>
        <w:t>Nucleic Acids Res.</w:t>
      </w:r>
      <w:r w:rsidRPr="00D940FF">
        <w:rPr>
          <w:sz w:val="24"/>
        </w:rPr>
        <w:t xml:space="preserve"> </w:t>
      </w:r>
      <w:r w:rsidRPr="00D940FF">
        <w:rPr>
          <w:b/>
          <w:bCs/>
          <w:sz w:val="24"/>
        </w:rPr>
        <w:t>35,</w:t>
      </w:r>
      <w:r w:rsidRPr="00D940FF">
        <w:rPr>
          <w:sz w:val="24"/>
        </w:rPr>
        <w:t xml:space="preserve"> 3330–3338 (2007).</w:t>
      </w:r>
    </w:p>
    <w:p w14:paraId="6E436B45" w14:textId="77777777" w:rsidR="00D940FF" w:rsidRPr="00D940FF" w:rsidRDefault="00D940FF" w:rsidP="00D940FF">
      <w:pPr>
        <w:pStyle w:val="Bibliography"/>
        <w:rPr>
          <w:sz w:val="24"/>
        </w:rPr>
      </w:pPr>
      <w:r w:rsidRPr="00D940FF">
        <w:rPr>
          <w:sz w:val="24"/>
        </w:rPr>
        <w:t>30.</w:t>
      </w:r>
      <w:r w:rsidRPr="00D940FF">
        <w:rPr>
          <w:sz w:val="24"/>
        </w:rPr>
        <w:tab/>
        <w:t xml:space="preserve">Mackerell, A. D. &amp; Nilsson, L. Molecular dynamics simulations of nucleic acid-protein complexes. </w:t>
      </w:r>
      <w:r w:rsidRPr="00D940FF">
        <w:rPr>
          <w:i/>
          <w:iCs/>
          <w:sz w:val="24"/>
        </w:rPr>
        <w:t>Curr. Opin. Struct. Biol.</w:t>
      </w:r>
      <w:r w:rsidRPr="00D940FF">
        <w:rPr>
          <w:sz w:val="24"/>
        </w:rPr>
        <w:t xml:space="preserve"> </w:t>
      </w:r>
      <w:r w:rsidRPr="00D940FF">
        <w:rPr>
          <w:b/>
          <w:bCs/>
          <w:sz w:val="24"/>
        </w:rPr>
        <w:t>18,</w:t>
      </w:r>
      <w:r w:rsidRPr="00D940FF">
        <w:rPr>
          <w:sz w:val="24"/>
        </w:rPr>
        <w:t xml:space="preserve"> 194–199 (2008).</w:t>
      </w:r>
    </w:p>
    <w:p w14:paraId="2B7736DF" w14:textId="77777777" w:rsidR="00D940FF" w:rsidRPr="00D940FF" w:rsidRDefault="00D940FF" w:rsidP="00D940FF">
      <w:pPr>
        <w:pStyle w:val="Bibliography"/>
        <w:rPr>
          <w:sz w:val="24"/>
        </w:rPr>
      </w:pPr>
      <w:r w:rsidRPr="00D940FF">
        <w:rPr>
          <w:sz w:val="24"/>
        </w:rPr>
        <w:t>31.</w:t>
      </w:r>
      <w:r w:rsidRPr="00D940FF">
        <w:rPr>
          <w:sz w:val="24"/>
        </w:rPr>
        <w:tab/>
        <w:t xml:space="preserve">Laughton, C. A. &amp; Harris, S. A. The atomistic simulation of DNA. </w:t>
      </w:r>
      <w:r w:rsidRPr="00D940FF">
        <w:rPr>
          <w:i/>
          <w:iCs/>
          <w:sz w:val="24"/>
        </w:rPr>
        <w:t>Wiley Interdiscip. Rev. Comput. Mol. Sci.</w:t>
      </w:r>
      <w:r w:rsidRPr="00D940FF">
        <w:rPr>
          <w:sz w:val="24"/>
        </w:rPr>
        <w:t xml:space="preserve"> </w:t>
      </w:r>
      <w:r w:rsidRPr="00D940FF">
        <w:rPr>
          <w:b/>
          <w:bCs/>
          <w:sz w:val="24"/>
        </w:rPr>
        <w:t>1,</w:t>
      </w:r>
      <w:r w:rsidRPr="00D940FF">
        <w:rPr>
          <w:sz w:val="24"/>
        </w:rPr>
        <w:t xml:space="preserve"> 590–600 (2011).</w:t>
      </w:r>
    </w:p>
    <w:p w14:paraId="17DE79DA" w14:textId="3BA5C7DE" w:rsidR="00C16E84" w:rsidRDefault="007D6F41" w:rsidP="0095798C">
      <w:pPr>
        <w:pStyle w:val="NSFC"/>
        <w:wordWrap/>
        <w:spacing w:afterLines="0" w:after="0" w:line="240" w:lineRule="auto"/>
        <w:ind w:firstLineChars="0" w:firstLine="0"/>
      </w:pPr>
      <w:r>
        <w:fldChar w:fldCharType="end"/>
      </w:r>
    </w:p>
    <w:p w14:paraId="44AF341F" w14:textId="10F5645C" w:rsidR="00066B39" w:rsidRPr="00C16E84" w:rsidRDefault="00C16E84" w:rsidP="00C16E84">
      <w:pPr>
        <w:widowControl/>
        <w:jc w:val="left"/>
        <w:rPr>
          <w:rFonts w:eastAsia="楷体"/>
          <w:sz w:val="24"/>
        </w:rPr>
      </w:pPr>
      <w:r>
        <w:br w:type="page"/>
      </w:r>
    </w:p>
    <w:p w14:paraId="4CF55BD6" w14:textId="77777777" w:rsidR="00392C9C" w:rsidRDefault="00392C9C" w:rsidP="00257649">
      <w:pPr>
        <w:pStyle w:val="NSFC-2"/>
        <w:spacing w:before="156" w:after="156"/>
      </w:pPr>
      <w:r w:rsidRPr="00F41D4D">
        <w:rPr>
          <w:rFonts w:hint="eastAsia"/>
        </w:rPr>
        <w:lastRenderedPageBreak/>
        <w:t>项目的研究内容、研究目标，以及拟解决的关键科学问题（此部分为重点阐述内容）；</w:t>
      </w:r>
    </w:p>
    <w:p w14:paraId="7BD1110E" w14:textId="77777777" w:rsidR="00CD56B9" w:rsidRDefault="00CD56B9" w:rsidP="00CD56B9">
      <w:pPr>
        <w:pStyle w:val="NSFC-3"/>
      </w:pPr>
      <w:r>
        <w:t>研究内容</w:t>
      </w:r>
    </w:p>
    <w:p w14:paraId="1E885101" w14:textId="2B59D55C" w:rsidR="00CD56B9" w:rsidRDefault="00CD56B9" w:rsidP="00CD56B9">
      <w:pPr>
        <w:pStyle w:val="NSFC"/>
      </w:pPr>
      <w:r>
        <w:rPr>
          <w:rFonts w:hint="eastAsia"/>
        </w:rPr>
        <w:t>本项目</w:t>
      </w:r>
      <w:r w:rsidR="00E06D57">
        <w:rPr>
          <w:rFonts w:hint="eastAsia"/>
        </w:rPr>
        <w:t>围绕</w:t>
      </w:r>
      <w:r w:rsidR="00991C4C">
        <w:rPr>
          <w:rFonts w:hint="eastAsia"/>
        </w:rPr>
        <w:t>揭示</w:t>
      </w:r>
      <w:r w:rsidR="003F5ABD">
        <w:rPr>
          <w:rFonts w:hint="eastAsia"/>
        </w:rPr>
        <w:t>进化中</w:t>
      </w:r>
      <w:r w:rsidR="00E06D57">
        <w:t>CpG</w:t>
      </w:r>
      <w:r w:rsidR="00E06D57">
        <w:rPr>
          <w:rFonts w:hint="eastAsia"/>
        </w:rPr>
        <w:t>分布及甲基化状态对称性与对称性破缺的发生机理展开研究。</w:t>
      </w:r>
      <w:r w:rsidR="00C35ECB">
        <w:rPr>
          <w:rFonts w:hint="eastAsia"/>
        </w:rPr>
        <w:t>我们</w:t>
      </w:r>
      <w:r>
        <w:t>拟使用分子动力学方法（</w:t>
      </w:r>
      <w:r>
        <w:t>Molecular Dynamics</w:t>
      </w:r>
      <w:r>
        <w:t>）结合基于第一性原理的量子化学计算来建立与分析</w:t>
      </w:r>
      <w:r w:rsidR="00AE6599">
        <w:rPr>
          <w:rFonts w:hint="eastAsia"/>
        </w:rPr>
        <w:t>不同</w:t>
      </w:r>
      <w:r w:rsidR="00FA0F16">
        <w:rPr>
          <w:rFonts w:hint="eastAsia"/>
        </w:rPr>
        <w:t>对称性</w:t>
      </w:r>
      <w:r w:rsidR="00AC7886">
        <w:rPr>
          <w:rFonts w:hint="eastAsia"/>
        </w:rPr>
        <w:t>状态</w:t>
      </w:r>
      <w:r w:rsidR="0077442C">
        <w:rPr>
          <w:rFonts w:hint="eastAsia"/>
        </w:rPr>
        <w:t>与</w:t>
      </w:r>
      <w:r w:rsidR="00AC7886">
        <w:t>DNA</w:t>
      </w:r>
      <w:r w:rsidR="00AC7886">
        <w:rPr>
          <w:rFonts w:hint="eastAsia"/>
        </w:rPr>
        <w:t>分子构型</w:t>
      </w:r>
      <w:r w:rsidR="005930E9">
        <w:rPr>
          <w:rFonts w:hint="eastAsia"/>
        </w:rPr>
        <w:t>和</w:t>
      </w:r>
      <w:r w:rsidR="00AC7886">
        <w:rPr>
          <w:rFonts w:hint="eastAsia"/>
        </w:rPr>
        <w:t>能态变化</w:t>
      </w:r>
      <w:r w:rsidR="00FA0F16">
        <w:rPr>
          <w:rFonts w:hint="eastAsia"/>
        </w:rPr>
        <w:t>之间的关系</w:t>
      </w:r>
      <w:r w:rsidR="00BC4346">
        <w:rPr>
          <w:rFonts w:hint="eastAsia"/>
        </w:rPr>
        <w:t>，进而阐述</w:t>
      </w:r>
      <w:r w:rsidR="00FA0F16">
        <w:rPr>
          <w:rFonts w:hint="eastAsia"/>
        </w:rPr>
        <w:t>对称性破缺的发生机理</w:t>
      </w:r>
      <w:r w:rsidR="0037201B">
        <w:rPr>
          <w:rFonts w:hint="eastAsia"/>
        </w:rPr>
        <w:t>。随后，</w:t>
      </w:r>
      <w:r>
        <w:t>我们将通过对</w:t>
      </w:r>
      <w:r w:rsidR="002270FD">
        <w:rPr>
          <w:rFonts w:hint="eastAsia"/>
        </w:rPr>
        <w:t>肿瘤</w:t>
      </w:r>
      <w:r w:rsidR="002270FD">
        <w:t>Bs-seq</w:t>
      </w:r>
      <w:r>
        <w:rPr>
          <w:rFonts w:hint="eastAsia"/>
        </w:rPr>
        <w:t>测序</w:t>
      </w:r>
      <w:r>
        <w:t>数据的分析从实验的角度来</w:t>
      </w:r>
      <w:r>
        <w:rPr>
          <w:rFonts w:hint="eastAsia"/>
        </w:rPr>
        <w:t>验证</w:t>
      </w:r>
      <w:r>
        <w:t>我们的理论。</w:t>
      </w:r>
      <w:r>
        <w:rPr>
          <w:rFonts w:hint="eastAsia"/>
        </w:rPr>
        <w:t>下面</w:t>
      </w:r>
      <w:r>
        <w:t>，</w:t>
      </w:r>
      <w:r>
        <w:rPr>
          <w:rFonts w:hint="eastAsia"/>
        </w:rPr>
        <w:t>我们</w:t>
      </w:r>
      <w:r w:rsidR="001D5323">
        <w:t>将逐步对拟</w:t>
      </w:r>
      <w:r w:rsidR="001D5323">
        <w:rPr>
          <w:rFonts w:hint="eastAsia"/>
        </w:rPr>
        <w:t>开展</w:t>
      </w:r>
      <w:r w:rsidR="00EE15AA">
        <w:t>的研究内容</w:t>
      </w:r>
      <w:r>
        <w:t>进行阐述。</w:t>
      </w:r>
    </w:p>
    <w:p w14:paraId="6E986435" w14:textId="6EC0C35C" w:rsidR="00CD56B9" w:rsidRPr="001F107A" w:rsidRDefault="00CB29E0" w:rsidP="001F107A">
      <w:pPr>
        <w:pStyle w:val="NSFC-4"/>
      </w:pPr>
      <w:r>
        <w:t>运用生物信息学</w:t>
      </w:r>
      <w:r w:rsidR="0041100C">
        <w:rPr>
          <w:rFonts w:hint="eastAsia"/>
        </w:rPr>
        <w:t>分析</w:t>
      </w:r>
      <w:r>
        <w:t>方法获取不同物种</w:t>
      </w:r>
      <w:r>
        <w:rPr>
          <w:rFonts w:hint="eastAsia"/>
        </w:rPr>
        <w:t>的</w:t>
      </w:r>
      <w:r w:rsidR="00CD56B9" w:rsidRPr="001F107A">
        <w:t>CpG</w:t>
      </w:r>
      <w:r w:rsidR="00CD56B9" w:rsidRPr="001F107A">
        <w:t>分布及其</w:t>
      </w:r>
      <w:r w:rsidR="00CD56B9" w:rsidRPr="001F107A">
        <w:rPr>
          <w:rFonts w:hint="eastAsia"/>
        </w:rPr>
        <w:t>甲基化</w:t>
      </w:r>
      <w:r w:rsidR="00CD56B9" w:rsidRPr="001F107A">
        <w:t>分布状态，建立完善的</w:t>
      </w:r>
      <w:r w:rsidR="006C7CBF">
        <w:rPr>
          <w:rFonts w:hint="eastAsia"/>
        </w:rPr>
        <w:t>对称性</w:t>
      </w:r>
      <w:r w:rsidR="005B3351">
        <w:rPr>
          <w:rFonts w:hint="eastAsia"/>
        </w:rPr>
        <w:t>描述</w:t>
      </w:r>
      <w:r w:rsidR="00CD56B9" w:rsidRPr="001F107A">
        <w:t>数学模型</w:t>
      </w:r>
      <w:r w:rsidR="00E24A17">
        <w:rPr>
          <w:rFonts w:hint="eastAsia"/>
        </w:rPr>
        <w:t>（</w:t>
      </w:r>
      <w:r w:rsidR="00E24A17" w:rsidRPr="005E3809">
        <w:rPr>
          <w:rFonts w:hint="eastAsia"/>
          <w:b/>
          <w:u w:val="single"/>
        </w:rPr>
        <w:t>已部分完成</w:t>
      </w:r>
      <w:r w:rsidR="00E24A17">
        <w:rPr>
          <w:rFonts w:hint="eastAsia"/>
        </w:rPr>
        <w:t>）</w:t>
      </w:r>
    </w:p>
    <w:p w14:paraId="67494514" w14:textId="77777777" w:rsidR="00CD56B9" w:rsidRDefault="00CD56B9" w:rsidP="00CD56B9">
      <w:pPr>
        <w:pStyle w:val="NSFC"/>
      </w:pPr>
      <w:r>
        <w:t>获取大量的试验数据</w:t>
      </w:r>
      <w:r>
        <w:rPr>
          <w:rFonts w:hint="eastAsia"/>
        </w:rPr>
        <w:t>将</w:t>
      </w:r>
      <w:r>
        <w:t>是我们进行后续研究的工作基础，</w:t>
      </w:r>
      <w:r>
        <w:rPr>
          <w:rFonts w:hint="eastAsia"/>
        </w:rPr>
        <w:t>我们</w:t>
      </w:r>
      <w:r>
        <w:t>将在这一</w:t>
      </w:r>
      <w:r>
        <w:rPr>
          <w:rFonts w:hint="eastAsia"/>
        </w:rPr>
        <w:t>阶段</w:t>
      </w:r>
      <w:r>
        <w:t>通过生物信息学方法，编写数据分析</w:t>
      </w:r>
      <w:r>
        <w:t>pipeline</w:t>
      </w:r>
      <w:r>
        <w:t>，获取</w:t>
      </w:r>
      <w:r>
        <w:t>CpG</w:t>
      </w:r>
      <w:r>
        <w:t>分布及其</w:t>
      </w:r>
      <w:r>
        <w:rPr>
          <w:rFonts w:hint="eastAsia"/>
        </w:rPr>
        <w:t>甲基</w:t>
      </w:r>
      <w:r>
        <w:t>化状态数据，</w:t>
      </w:r>
      <w:r>
        <w:rPr>
          <w:rFonts w:hint="eastAsia"/>
        </w:rPr>
        <w:t>并</w:t>
      </w:r>
      <w:r>
        <w:t>据此建立系统的数学方法用来</w:t>
      </w:r>
      <w:r>
        <w:rPr>
          <w:rFonts w:hint="eastAsia"/>
        </w:rPr>
        <w:t>描述</w:t>
      </w:r>
      <w:r>
        <w:t>CpG</w:t>
      </w:r>
      <w:r>
        <w:rPr>
          <w:rFonts w:hint="eastAsia"/>
        </w:rPr>
        <w:t>及其</w:t>
      </w:r>
      <w:r>
        <w:t>甲基化状态的对称性及其对称性破缺现象。</w:t>
      </w:r>
    </w:p>
    <w:p w14:paraId="00EC0BFA" w14:textId="5A6E8D24" w:rsidR="00CD56B9" w:rsidRDefault="00B223AC" w:rsidP="001F107A">
      <w:pPr>
        <w:pStyle w:val="NSFC-4"/>
      </w:pPr>
      <w:r>
        <w:rPr>
          <w:rFonts w:hint="eastAsia"/>
        </w:rPr>
        <w:t>分析测序实验数据，根据对称性数学模型，设计算法</w:t>
      </w:r>
      <w:r w:rsidR="00CD56B9">
        <w:t>产生</w:t>
      </w:r>
      <w:r w:rsidR="006171EF">
        <w:rPr>
          <w:rFonts w:hint="eastAsia"/>
        </w:rPr>
        <w:t>符合对称性特征的</w:t>
      </w:r>
      <w:r w:rsidR="00AC69F3">
        <w:rPr>
          <w:rFonts w:hint="eastAsia"/>
        </w:rPr>
        <w:t>有限长度的</w:t>
      </w:r>
      <w:r w:rsidR="00CD56B9">
        <w:t>DNA</w:t>
      </w:r>
      <w:r w:rsidR="00CD56B9">
        <w:t>序列</w:t>
      </w:r>
      <w:r w:rsidR="00D937E4">
        <w:rPr>
          <w:rFonts w:hint="eastAsia"/>
        </w:rPr>
        <w:t>（</w:t>
      </w:r>
      <w:r w:rsidR="00D937E4" w:rsidRPr="0054728D">
        <w:rPr>
          <w:rFonts w:hint="eastAsia"/>
          <w:b/>
          <w:u w:val="single"/>
        </w:rPr>
        <w:t>已部分完成</w:t>
      </w:r>
      <w:r w:rsidR="00D937E4">
        <w:rPr>
          <w:rFonts w:hint="eastAsia"/>
        </w:rPr>
        <w:t>）</w:t>
      </w:r>
    </w:p>
    <w:p w14:paraId="7A942506" w14:textId="04C25CA6" w:rsidR="00CD56B9" w:rsidRDefault="00CD56B9" w:rsidP="00CD56B9">
      <w:pPr>
        <w:pStyle w:val="NSFC"/>
      </w:pPr>
      <w:r>
        <w:t>由于</w:t>
      </w:r>
      <w:r>
        <w:rPr>
          <w:rFonts w:hint="eastAsia"/>
        </w:rPr>
        <w:t>计算资源</w:t>
      </w:r>
      <w:r>
        <w:t>的限制，</w:t>
      </w:r>
      <w:r w:rsidR="00DB091F">
        <w:rPr>
          <w:rFonts w:hint="eastAsia"/>
        </w:rPr>
        <w:t>实际</w:t>
      </w:r>
      <w:r>
        <w:t>能进行模拟的序列</w:t>
      </w:r>
      <w:r>
        <w:rPr>
          <w:rFonts w:hint="eastAsia"/>
        </w:rPr>
        <w:t>长度</w:t>
      </w:r>
      <w:r>
        <w:t>必定将</w:t>
      </w:r>
      <w:r>
        <w:rPr>
          <w:rFonts w:hint="eastAsia"/>
        </w:rPr>
        <w:t>受到</w:t>
      </w:r>
      <w:r>
        <w:t>限制。理论上越</w:t>
      </w:r>
      <w:r>
        <w:rPr>
          <w:rFonts w:hint="eastAsia"/>
        </w:rPr>
        <w:t>长</w:t>
      </w:r>
      <w:r>
        <w:t>的序列越容易</w:t>
      </w:r>
      <w:r>
        <w:rPr>
          <w:rFonts w:hint="eastAsia"/>
        </w:rPr>
        <w:t>得</w:t>
      </w:r>
      <w:r>
        <w:t>到更</w:t>
      </w:r>
      <w:r w:rsidR="00925E56">
        <w:rPr>
          <w:rFonts w:hint="eastAsia"/>
        </w:rPr>
        <w:t>符合</w:t>
      </w:r>
      <w:r w:rsidR="005007A4">
        <w:rPr>
          <w:rFonts w:hint="eastAsia"/>
        </w:rPr>
        <w:t>实验条件下</w:t>
      </w:r>
      <w:r w:rsidR="00EB5CF8">
        <w:t>的</w:t>
      </w:r>
      <w:r w:rsidR="00925E56">
        <w:rPr>
          <w:rFonts w:hint="eastAsia"/>
        </w:rPr>
        <w:t>模拟</w:t>
      </w:r>
      <w:r>
        <w:t>结果，</w:t>
      </w:r>
      <w:r>
        <w:rPr>
          <w:rFonts w:hint="eastAsia"/>
        </w:rPr>
        <w:t>但是</w:t>
      </w:r>
      <w:r w:rsidR="002663EA">
        <w:rPr>
          <w:rFonts w:hint="eastAsia"/>
        </w:rPr>
        <w:t>由于</w:t>
      </w:r>
      <w:r w:rsidR="004B578E">
        <w:rPr>
          <w:rFonts w:hint="eastAsia"/>
        </w:rPr>
        <w:t>目前计算机的计算能力以及</w:t>
      </w:r>
      <w:r>
        <w:t>计算资源</w:t>
      </w:r>
      <w:r w:rsidR="004B578E">
        <w:rPr>
          <w:rFonts w:hint="eastAsia"/>
        </w:rPr>
        <w:t>限制</w:t>
      </w:r>
      <w:r>
        <w:t>，</w:t>
      </w:r>
      <w:r>
        <w:rPr>
          <w:rFonts w:hint="eastAsia"/>
        </w:rPr>
        <w:t>我们</w:t>
      </w:r>
      <w:r>
        <w:t>只能</w:t>
      </w:r>
      <w:r w:rsidR="00F276B7">
        <w:rPr>
          <w:rFonts w:hint="eastAsia"/>
        </w:rPr>
        <w:t>使用</w:t>
      </w:r>
      <w:r>
        <w:t>有限长度的</w:t>
      </w:r>
      <w:r>
        <w:t>DNA</w:t>
      </w:r>
      <w:r>
        <w:t>序列</w:t>
      </w:r>
      <w:r w:rsidR="00ED78A4">
        <w:rPr>
          <w:rFonts w:hint="eastAsia"/>
        </w:rPr>
        <w:t>在精度</w:t>
      </w:r>
      <w:r w:rsidR="001D0B11">
        <w:rPr>
          <w:rFonts w:hint="eastAsia"/>
        </w:rPr>
        <w:t>允许的范围内</w:t>
      </w:r>
      <w:r w:rsidR="001571BF">
        <w:rPr>
          <w:rFonts w:hint="eastAsia"/>
        </w:rPr>
        <w:t>进行模拟</w:t>
      </w:r>
      <w:r>
        <w:t>。如何</w:t>
      </w:r>
      <w:r>
        <w:rPr>
          <w:rFonts w:hint="eastAsia"/>
        </w:rPr>
        <w:t>在实验</w:t>
      </w:r>
      <w:r>
        <w:t>数据的结果之上建立</w:t>
      </w:r>
      <w:r w:rsidR="00397282">
        <w:rPr>
          <w:rFonts w:hint="eastAsia"/>
        </w:rPr>
        <w:t>数学</w:t>
      </w:r>
      <w:r>
        <w:t>模型，</w:t>
      </w:r>
      <w:r w:rsidR="009F7239">
        <w:rPr>
          <w:rFonts w:hint="eastAsia"/>
        </w:rPr>
        <w:t>开发算法，</w:t>
      </w:r>
      <w:r>
        <w:t>产生有限长度的、</w:t>
      </w:r>
      <w:r w:rsidR="0035685A" w:rsidRPr="0035685A">
        <w:rPr>
          <w:rFonts w:hint="eastAsia"/>
        </w:rPr>
        <w:t>符合对称性</w:t>
      </w:r>
      <w:r w:rsidR="0035685A" w:rsidRPr="0035685A">
        <w:t>特征的</w:t>
      </w:r>
      <w:r w:rsidR="0035685A" w:rsidRPr="0035685A">
        <w:t>DNA</w:t>
      </w:r>
      <w:r w:rsidR="0035685A" w:rsidRPr="0035685A">
        <w:t>序列</w:t>
      </w:r>
      <w:r>
        <w:t>将是我们研究内容的一个非常重要的方面。</w:t>
      </w:r>
    </w:p>
    <w:p w14:paraId="205D41A8" w14:textId="31612405" w:rsidR="00CD56B9" w:rsidRDefault="009D0DBE" w:rsidP="00E72A33">
      <w:pPr>
        <w:pStyle w:val="NSFC-4"/>
      </w:pPr>
      <w:r>
        <w:rPr>
          <w:rFonts w:hint="eastAsia"/>
        </w:rPr>
        <w:t>根据</w:t>
      </w:r>
      <w:r w:rsidR="00A012AF">
        <w:rPr>
          <w:rFonts w:hint="eastAsia"/>
        </w:rPr>
        <w:t>特征</w:t>
      </w:r>
      <w:r w:rsidR="00A012AF">
        <w:t>DNA</w:t>
      </w:r>
      <w:r w:rsidR="00A41422">
        <w:rPr>
          <w:rFonts w:hint="eastAsia"/>
        </w:rPr>
        <w:t>序列的</w:t>
      </w:r>
      <w:r w:rsidR="00403770">
        <w:rPr>
          <w:rFonts w:hint="eastAsia"/>
        </w:rPr>
        <w:t>建立</w:t>
      </w:r>
      <w:r w:rsidR="00FD6F0A">
        <w:rPr>
          <w:rFonts w:hint="eastAsia"/>
        </w:rPr>
        <w:t>初始</w:t>
      </w:r>
      <w:r w:rsidR="00403770">
        <w:t>DNA</w:t>
      </w:r>
      <w:r w:rsidR="00FC7784">
        <w:rPr>
          <w:rFonts w:hint="eastAsia"/>
        </w:rPr>
        <w:t>分子</w:t>
      </w:r>
      <w:r w:rsidR="00A41422">
        <w:rPr>
          <w:rFonts w:hint="eastAsia"/>
        </w:rPr>
        <w:t>三维结构模型并使用量子化学计算方法</w:t>
      </w:r>
      <w:r w:rsidR="00357B6A">
        <w:rPr>
          <w:rFonts w:hint="eastAsia"/>
        </w:rPr>
        <w:t>对</w:t>
      </w:r>
      <w:r w:rsidR="00357B6A">
        <w:t>CpG</w:t>
      </w:r>
      <w:r w:rsidR="00357B6A">
        <w:rPr>
          <w:rFonts w:hint="eastAsia"/>
        </w:rPr>
        <w:t>甲基化进行局域</w:t>
      </w:r>
      <w:r w:rsidR="00793A48">
        <w:t>结构</w:t>
      </w:r>
      <w:r w:rsidR="00CD56B9">
        <w:rPr>
          <w:rFonts w:hint="eastAsia"/>
        </w:rPr>
        <w:t>修正</w:t>
      </w:r>
      <w:r w:rsidR="00B276E3">
        <w:rPr>
          <w:rFonts w:hint="eastAsia"/>
        </w:rPr>
        <w:t>（</w:t>
      </w:r>
      <w:r w:rsidR="00B276E3" w:rsidRPr="00E70A32">
        <w:rPr>
          <w:rFonts w:hint="eastAsia"/>
          <w:b/>
          <w:u w:val="single"/>
        </w:rPr>
        <w:t>已部分完成</w:t>
      </w:r>
      <w:r w:rsidR="00B276E3">
        <w:rPr>
          <w:rFonts w:hint="eastAsia"/>
        </w:rPr>
        <w:t>）</w:t>
      </w:r>
    </w:p>
    <w:p w14:paraId="34AC8D65" w14:textId="4BF5333F" w:rsidR="00CD56B9" w:rsidRDefault="00CD56B9" w:rsidP="00CD56B9">
      <w:pPr>
        <w:pStyle w:val="NSFC"/>
      </w:pPr>
      <w:r>
        <w:t>DNA</w:t>
      </w:r>
      <w:r>
        <w:t>三维空间</w:t>
      </w:r>
      <w:r w:rsidR="008D646A">
        <w:rPr>
          <w:rFonts w:hint="eastAsia"/>
        </w:rPr>
        <w:t>构型</w:t>
      </w:r>
      <w:r>
        <w:t>将对计算模拟的</w:t>
      </w:r>
      <w:r>
        <w:rPr>
          <w:rFonts w:hint="eastAsia"/>
        </w:rPr>
        <w:t>结果</w:t>
      </w:r>
      <w:r>
        <w:t>有重要的影响。</w:t>
      </w:r>
      <w:r w:rsidR="00113B44">
        <w:rPr>
          <w:rFonts w:hint="eastAsia"/>
        </w:rPr>
        <w:t>合理的初始结构模型不仅能让</w:t>
      </w:r>
      <w:r w:rsidR="00BF1807">
        <w:rPr>
          <w:rFonts w:hint="eastAsia"/>
        </w:rPr>
        <w:t>计算</w:t>
      </w:r>
      <w:r w:rsidR="00113B44">
        <w:rPr>
          <w:rFonts w:hint="eastAsia"/>
        </w:rPr>
        <w:t>模拟快速收敛，而且能得到更精确的结果。</w:t>
      </w:r>
      <w:r w:rsidR="008064CD">
        <w:rPr>
          <w:rFonts w:hint="eastAsia"/>
        </w:rPr>
        <w:t>此外，</w:t>
      </w:r>
      <w:r>
        <w:t>CpG</w:t>
      </w:r>
      <w:r>
        <w:t>位点的甲基化结构是影响</w:t>
      </w:r>
      <w:r>
        <w:t>DNA</w:t>
      </w:r>
      <w:r w:rsidR="0061474C">
        <w:rPr>
          <w:rFonts w:hint="eastAsia"/>
        </w:rPr>
        <w:t>构型</w:t>
      </w:r>
      <w:r w:rsidR="00782096">
        <w:rPr>
          <w:rFonts w:hint="eastAsia"/>
        </w:rPr>
        <w:t>和能态</w:t>
      </w:r>
      <w:r>
        <w:t>的一个重要方面。</w:t>
      </w:r>
      <w:r w:rsidR="00AD4814">
        <w:rPr>
          <w:rFonts w:hint="eastAsia"/>
        </w:rPr>
        <w:t>甲基化修饰能</w:t>
      </w:r>
      <w:r>
        <w:rPr>
          <w:rFonts w:hint="eastAsia"/>
        </w:rPr>
        <w:t>会</w:t>
      </w:r>
      <w:r>
        <w:t>影响</w:t>
      </w:r>
      <w:r>
        <w:t>DNA</w:t>
      </w:r>
      <w:r>
        <w:t>的一些</w:t>
      </w:r>
      <w:r>
        <w:rPr>
          <w:rFonts w:hint="eastAsia"/>
        </w:rPr>
        <w:t>物理</w:t>
      </w:r>
      <w:r>
        <w:t>特性，</w:t>
      </w:r>
      <w:r>
        <w:rPr>
          <w:rFonts w:hint="eastAsia"/>
        </w:rPr>
        <w:t>如</w:t>
      </w:r>
      <w:r w:rsidR="00DB2D9E">
        <w:rPr>
          <w:rFonts w:hint="eastAsia"/>
        </w:rPr>
        <w:t>稳定性、</w:t>
      </w:r>
      <w:r>
        <w:t>亲和性等等。因此，</w:t>
      </w:r>
      <w:r>
        <w:rPr>
          <w:rFonts w:hint="eastAsia"/>
        </w:rPr>
        <w:t>为了</w:t>
      </w:r>
      <w:r>
        <w:t>获取更精确的计算结果，</w:t>
      </w:r>
      <w:r>
        <w:lastRenderedPageBreak/>
        <w:t>我们将</w:t>
      </w:r>
      <w:r w:rsidR="004C254F">
        <w:rPr>
          <w:rFonts w:hint="eastAsia"/>
        </w:rPr>
        <w:t>使用</w:t>
      </w:r>
      <w:r>
        <w:t>量子</w:t>
      </w:r>
      <w:r>
        <w:rPr>
          <w:rFonts w:hint="eastAsia"/>
        </w:rPr>
        <w:t>化学</w:t>
      </w:r>
      <w:r>
        <w:t>计算</w:t>
      </w:r>
      <w:r w:rsidR="00786138">
        <w:rPr>
          <w:rFonts w:hint="eastAsia"/>
        </w:rPr>
        <w:t>的方法</w:t>
      </w:r>
      <w:r>
        <w:t>对</w:t>
      </w:r>
      <w:r>
        <w:t>DNA</w:t>
      </w:r>
      <w:r>
        <w:t>甲基化的反应机理进行细致的研究</w:t>
      </w:r>
      <w:r w:rsidR="00187B7E">
        <w:rPr>
          <w:rFonts w:hint="eastAsia"/>
        </w:rPr>
        <w:t>，优化甲基化局域结构模型</w:t>
      </w:r>
      <w:r>
        <w:t>，</w:t>
      </w:r>
      <w:r w:rsidR="00BC5624">
        <w:rPr>
          <w:rFonts w:hint="eastAsia"/>
        </w:rPr>
        <w:t>以期获得更合理更准确的模拟结果</w:t>
      </w:r>
      <w:r>
        <w:t>。</w:t>
      </w:r>
    </w:p>
    <w:p w14:paraId="5AB91A7B" w14:textId="03C2F098" w:rsidR="00CD56B9" w:rsidRDefault="00086ED8" w:rsidP="00FC5FC4">
      <w:pPr>
        <w:pStyle w:val="NSFC-4"/>
      </w:pPr>
      <w:r>
        <w:rPr>
          <w:rFonts w:hint="eastAsia"/>
        </w:rPr>
        <w:t>使用</w:t>
      </w:r>
      <w:r w:rsidR="00EE1E8B">
        <w:rPr>
          <w:rFonts w:hint="eastAsia"/>
        </w:rPr>
        <w:t>优化之后的</w:t>
      </w:r>
      <w:r w:rsidR="00356277">
        <w:rPr>
          <w:rFonts w:hint="eastAsia"/>
        </w:rPr>
        <w:t>初始</w:t>
      </w:r>
      <w:r w:rsidR="00296511">
        <w:t>DNA</w:t>
      </w:r>
      <w:r w:rsidR="00564521">
        <w:rPr>
          <w:rFonts w:hint="eastAsia"/>
        </w:rPr>
        <w:t>分子</w:t>
      </w:r>
      <w:r w:rsidR="00296511">
        <w:rPr>
          <w:rFonts w:hint="eastAsia"/>
        </w:rPr>
        <w:t>结构模型进行</w:t>
      </w:r>
      <w:r w:rsidR="00CD56B9">
        <w:t>分子动力学模拟</w:t>
      </w:r>
      <w:r w:rsidR="002C76B4">
        <w:rPr>
          <w:rFonts w:hint="eastAsia"/>
        </w:rPr>
        <w:t>，</w:t>
      </w:r>
      <w:r w:rsidR="00CD56B9">
        <w:t>获取</w:t>
      </w:r>
      <w:r w:rsidR="00CD56B9">
        <w:rPr>
          <w:rFonts w:hint="eastAsia"/>
        </w:rPr>
        <w:t>不同</w:t>
      </w:r>
      <w:r w:rsidR="00CD56B9">
        <w:t>的</w:t>
      </w:r>
      <w:r w:rsidR="00CD56B9">
        <w:t>CpG</w:t>
      </w:r>
      <w:r w:rsidR="00CD56B9">
        <w:t>分布及其甲基化</w:t>
      </w:r>
      <w:r w:rsidR="00B37DA9">
        <w:rPr>
          <w:rFonts w:hint="eastAsia"/>
        </w:rPr>
        <w:t>对称性</w:t>
      </w:r>
      <w:r w:rsidR="00CD56B9">
        <w:t>状态</w:t>
      </w:r>
      <w:r w:rsidR="00FC5D8C">
        <w:rPr>
          <w:rFonts w:hint="eastAsia"/>
        </w:rPr>
        <w:t>下</w:t>
      </w:r>
      <w:r w:rsidR="00CD56B9">
        <w:t>的能</w:t>
      </w:r>
      <w:r w:rsidR="00F74FE1">
        <w:rPr>
          <w:rFonts w:hint="eastAsia"/>
        </w:rPr>
        <w:t>态</w:t>
      </w:r>
      <w:r w:rsidR="00CD56B9">
        <w:t>图谱，</w:t>
      </w:r>
      <w:r w:rsidR="00F01934">
        <w:rPr>
          <w:rFonts w:hint="eastAsia"/>
        </w:rPr>
        <w:t>分析计算结果</w:t>
      </w:r>
      <w:r w:rsidR="00CD56B9">
        <w:rPr>
          <w:rFonts w:hint="eastAsia"/>
        </w:rPr>
        <w:t>并</w:t>
      </w:r>
      <w:r w:rsidR="005B4FE7">
        <w:rPr>
          <w:rFonts w:hint="eastAsia"/>
        </w:rPr>
        <w:t>阐述</w:t>
      </w:r>
      <w:r w:rsidR="00062C4A">
        <w:rPr>
          <w:rFonts w:hint="eastAsia"/>
        </w:rPr>
        <w:t>对称性破缺发生的机理</w:t>
      </w:r>
    </w:p>
    <w:p w14:paraId="0A39C2C5" w14:textId="0C13C061" w:rsidR="00CD56B9" w:rsidRDefault="00CD56B9" w:rsidP="00CD56B9">
      <w:pPr>
        <w:pStyle w:val="NSFC"/>
      </w:pPr>
      <w:r>
        <w:t>该项目将使用分子动力学方法获取不同</w:t>
      </w:r>
      <w:r w:rsidR="00491B1E">
        <w:rPr>
          <w:rFonts w:hint="eastAsia"/>
        </w:rPr>
        <w:t>对称性</w:t>
      </w:r>
      <w:r>
        <w:t>特征序列的能量变化图谱</w:t>
      </w:r>
      <w:r w:rsidR="002B509B">
        <w:rPr>
          <w:rFonts w:hint="eastAsia"/>
        </w:rPr>
        <w:t>，并</w:t>
      </w:r>
      <w:r w:rsidR="00DC7218">
        <w:rPr>
          <w:rFonts w:hint="eastAsia"/>
        </w:rPr>
        <w:t>根据对称性与能态</w:t>
      </w:r>
      <w:r>
        <w:t>变化</w:t>
      </w:r>
      <w:r w:rsidR="00CA760E">
        <w:rPr>
          <w:rFonts w:hint="eastAsia"/>
        </w:rPr>
        <w:t>之间的关系来</w:t>
      </w:r>
      <w:r w:rsidR="00DA6FC3">
        <w:rPr>
          <w:rFonts w:hint="eastAsia"/>
        </w:rPr>
        <w:t>分析</w:t>
      </w:r>
      <w:r w:rsidR="00640CF2">
        <w:t>DNA</w:t>
      </w:r>
      <w:r w:rsidR="00640CF2">
        <w:rPr>
          <w:rFonts w:hint="eastAsia"/>
        </w:rPr>
        <w:t>中</w:t>
      </w:r>
      <w:r>
        <w:t>CpG</w:t>
      </w:r>
      <w:r>
        <w:t>分布及其甲基化状态</w:t>
      </w:r>
      <w:r w:rsidR="00F52D58">
        <w:rPr>
          <w:rFonts w:hint="eastAsia"/>
        </w:rPr>
        <w:t>发生对称性破缺的内在机理</w:t>
      </w:r>
      <w:r>
        <w:t>。</w:t>
      </w:r>
    </w:p>
    <w:p w14:paraId="64F1AA20" w14:textId="1DD4DAC6" w:rsidR="00CD56B9" w:rsidRDefault="003B6E05" w:rsidP="0068248D">
      <w:pPr>
        <w:pStyle w:val="NSFC-4"/>
      </w:pPr>
      <w:r>
        <w:rPr>
          <w:rFonts w:hint="eastAsia"/>
        </w:rPr>
        <w:t>使用生物信息学方法分析肿瘤</w:t>
      </w:r>
      <w:r>
        <w:t>Bs-seq</w:t>
      </w:r>
      <w:r>
        <w:rPr>
          <w:rFonts w:hint="eastAsia"/>
        </w:rPr>
        <w:t>测序数据</w:t>
      </w:r>
      <w:r w:rsidR="00674CD5">
        <w:rPr>
          <w:rFonts w:hint="eastAsia"/>
        </w:rPr>
        <w:t>，验证</w:t>
      </w:r>
      <w:r w:rsidR="002E7402">
        <w:rPr>
          <w:rFonts w:hint="eastAsia"/>
        </w:rPr>
        <w:t>我们根据分析结果得出</w:t>
      </w:r>
      <w:r w:rsidR="00674CD5">
        <w:rPr>
          <w:rFonts w:hint="eastAsia"/>
        </w:rPr>
        <w:t>的</w:t>
      </w:r>
      <w:r w:rsidR="00D646EC">
        <w:rPr>
          <w:rFonts w:hint="eastAsia"/>
        </w:rPr>
        <w:t>结论</w:t>
      </w:r>
    </w:p>
    <w:p w14:paraId="26186E0F" w14:textId="2EB12C4F" w:rsidR="00CD56B9" w:rsidRDefault="0054670D" w:rsidP="00C4651F">
      <w:pPr>
        <w:pStyle w:val="NSFC"/>
      </w:pPr>
      <w:r>
        <w:rPr>
          <w:rFonts w:hint="eastAsia"/>
        </w:rPr>
        <w:t>分析得到的对称性破缺</w:t>
      </w:r>
      <w:r w:rsidR="00CD56B9">
        <w:rPr>
          <w:rFonts w:hint="eastAsia"/>
        </w:rPr>
        <w:t>理论</w:t>
      </w:r>
      <w:r w:rsidR="00CD56B9">
        <w:t>需要经过实验数据的进一步验证。</w:t>
      </w:r>
      <w:r w:rsidR="00BF61D4">
        <w:rPr>
          <w:rFonts w:hint="eastAsia"/>
        </w:rPr>
        <w:t>在</w:t>
      </w:r>
      <w:r w:rsidR="00CD56B9">
        <w:t>理论模型的基础之上，</w:t>
      </w:r>
      <w:r w:rsidR="0010267D">
        <w:rPr>
          <w:rFonts w:hint="eastAsia"/>
        </w:rPr>
        <w:t>有针对性的对肿瘤测序</w:t>
      </w:r>
      <w:r w:rsidR="00CD56B9">
        <w:t>数据</w:t>
      </w:r>
      <w:r w:rsidR="00507891">
        <w:rPr>
          <w:rFonts w:hint="eastAsia"/>
        </w:rPr>
        <w:t>进行细化分析</w:t>
      </w:r>
      <w:r w:rsidR="00CD56B9">
        <w:t>，</w:t>
      </w:r>
      <w:r w:rsidR="00385E19">
        <w:rPr>
          <w:rFonts w:hint="eastAsia"/>
        </w:rPr>
        <w:t>一方面可以</w:t>
      </w:r>
      <w:r w:rsidR="00CD56B9">
        <w:t>验证</w:t>
      </w:r>
      <w:r w:rsidR="00121BC5">
        <w:rPr>
          <w:rFonts w:hint="eastAsia"/>
        </w:rPr>
        <w:t>我们得出的</w:t>
      </w:r>
      <w:r w:rsidR="00CD56B9">
        <w:t>理论模型</w:t>
      </w:r>
      <w:r w:rsidR="009665F7">
        <w:rPr>
          <w:rFonts w:hint="eastAsia"/>
        </w:rPr>
        <w:t>，另一方面也</w:t>
      </w:r>
      <w:r w:rsidR="00631B53">
        <w:rPr>
          <w:rFonts w:hint="eastAsia"/>
        </w:rPr>
        <w:t>尝试</w:t>
      </w:r>
      <w:r w:rsidR="009665F7">
        <w:rPr>
          <w:rFonts w:hint="eastAsia"/>
        </w:rPr>
        <w:t>可以发展新的</w:t>
      </w:r>
      <w:r w:rsidR="002C394C">
        <w:rPr>
          <w:rFonts w:hint="eastAsia"/>
        </w:rPr>
        <w:t>生物信息学</w:t>
      </w:r>
      <w:r w:rsidR="009665F7">
        <w:rPr>
          <w:rFonts w:hint="eastAsia"/>
        </w:rPr>
        <w:t>分析思路与方法</w:t>
      </w:r>
      <w:r w:rsidR="00CD56B9">
        <w:t>。</w:t>
      </w:r>
    </w:p>
    <w:p w14:paraId="12430686" w14:textId="77777777" w:rsidR="00CD56B9" w:rsidRDefault="00CD56B9" w:rsidP="00247AD1">
      <w:pPr>
        <w:pStyle w:val="NSFC-3"/>
      </w:pPr>
      <w:r>
        <w:t>研究目标</w:t>
      </w:r>
    </w:p>
    <w:p w14:paraId="305E0AB0" w14:textId="7FDEC6C7" w:rsidR="00CD56B9" w:rsidRDefault="00CD56B9" w:rsidP="00534BF1">
      <w:pPr>
        <w:pStyle w:val="NSFC"/>
      </w:pPr>
      <w:r>
        <w:t>本研究项目的目标是希望通过分子动力学及量子化学计算</w:t>
      </w:r>
      <w:r w:rsidR="002461CE">
        <w:rPr>
          <w:rFonts w:hint="eastAsia"/>
        </w:rPr>
        <w:t>方法</w:t>
      </w:r>
      <w:r w:rsidR="004672F8">
        <w:rPr>
          <w:rFonts w:hint="eastAsia"/>
        </w:rPr>
        <w:t>，建立对称性与能态变化之间的关系图谱，</w:t>
      </w:r>
      <w:r w:rsidR="00D35311">
        <w:rPr>
          <w:rFonts w:hint="eastAsia"/>
        </w:rPr>
        <w:t>进而</w:t>
      </w:r>
      <w:r>
        <w:t>研究和解释</w:t>
      </w:r>
      <w:r w:rsidR="00CE3508">
        <w:rPr>
          <w:rFonts w:hint="eastAsia"/>
        </w:rPr>
        <w:t>进化过程中</w:t>
      </w:r>
      <w:r w:rsidR="007B5FC2">
        <w:t>C</w:t>
      </w:r>
      <w:r>
        <w:t>pG</w:t>
      </w:r>
      <w:r>
        <w:rPr>
          <w:rFonts w:hint="eastAsia"/>
        </w:rPr>
        <w:t>分布</w:t>
      </w:r>
      <w:r>
        <w:t>及其甲基化</w:t>
      </w:r>
      <w:r w:rsidR="00502AC2">
        <w:rPr>
          <w:rFonts w:hint="eastAsia"/>
        </w:rPr>
        <w:t>发生</w:t>
      </w:r>
      <w:r>
        <w:t>对称性破缺</w:t>
      </w:r>
      <w:r w:rsidR="00A13365">
        <w:rPr>
          <w:rFonts w:hint="eastAsia"/>
        </w:rPr>
        <w:t>的内在机理</w:t>
      </w:r>
      <w:r>
        <w:t>。</w:t>
      </w:r>
      <w:r w:rsidR="00805F9E">
        <w:rPr>
          <w:rFonts w:hint="eastAsia"/>
        </w:rPr>
        <w:t>这对深入理解甲基化修饰相关的疾病的发生有重要的理论指导意义。此外，</w:t>
      </w:r>
      <w:r w:rsidR="003A2FAD">
        <w:rPr>
          <w:rFonts w:hint="eastAsia"/>
        </w:rPr>
        <w:t>该</w:t>
      </w:r>
      <w:r w:rsidR="00EF6471">
        <w:rPr>
          <w:rFonts w:hint="eastAsia"/>
        </w:rPr>
        <w:t>项目拟采用的</w:t>
      </w:r>
      <w:r w:rsidR="003A2FAD">
        <w:rPr>
          <w:rFonts w:hint="eastAsia"/>
        </w:rPr>
        <w:t>方法</w:t>
      </w:r>
      <w:r w:rsidR="00382A52">
        <w:rPr>
          <w:rFonts w:hint="eastAsia"/>
        </w:rPr>
        <w:t>比较</w:t>
      </w:r>
      <w:r w:rsidR="00E62859">
        <w:rPr>
          <w:rFonts w:hint="eastAsia"/>
        </w:rPr>
        <w:t>新颖，可以</w:t>
      </w:r>
      <w:r w:rsidR="00380212">
        <w:rPr>
          <w:rFonts w:hint="eastAsia"/>
        </w:rPr>
        <w:t>为生物信息学数据分析提供新的思路</w:t>
      </w:r>
      <w:r>
        <w:t>。</w:t>
      </w:r>
      <w:r>
        <w:rPr>
          <w:rFonts w:hint="eastAsia"/>
        </w:rPr>
        <w:t>总结</w:t>
      </w:r>
      <w:r w:rsidR="0077647F">
        <w:rPr>
          <w:rFonts w:hint="eastAsia"/>
        </w:rPr>
        <w:t>起来，该项目有以下</w:t>
      </w:r>
      <w:r>
        <w:t>几个的目标：</w:t>
      </w:r>
    </w:p>
    <w:p w14:paraId="22CCCAC5" w14:textId="6A15EDCC" w:rsidR="00CD56B9" w:rsidRDefault="00CD56B9" w:rsidP="00B402C0">
      <w:pPr>
        <w:pStyle w:val="NSFC-4"/>
      </w:pPr>
      <w:r>
        <w:t>为</w:t>
      </w:r>
      <w:r>
        <w:t>CpG</w:t>
      </w:r>
      <w:r>
        <w:rPr>
          <w:rFonts w:hint="eastAsia"/>
        </w:rPr>
        <w:t>分布及其</w:t>
      </w:r>
      <w:r>
        <w:t>甲基化</w:t>
      </w:r>
      <w:r w:rsidR="00CD280B">
        <w:rPr>
          <w:rFonts w:hint="eastAsia"/>
        </w:rPr>
        <w:t>状态</w:t>
      </w:r>
      <w:r>
        <w:rPr>
          <w:rFonts w:hint="eastAsia"/>
        </w:rPr>
        <w:t>建立</w:t>
      </w:r>
      <w:r w:rsidR="005D2A7B">
        <w:rPr>
          <w:rFonts w:hint="eastAsia"/>
        </w:rPr>
        <w:t>完善</w:t>
      </w:r>
      <w:r>
        <w:t>的</w:t>
      </w:r>
      <w:r w:rsidR="006056DF">
        <w:rPr>
          <w:rFonts w:hint="eastAsia"/>
        </w:rPr>
        <w:t>对称性</w:t>
      </w:r>
      <w:r w:rsidR="007172D6">
        <w:rPr>
          <w:rFonts w:hint="eastAsia"/>
        </w:rPr>
        <w:t>数学</w:t>
      </w:r>
      <w:r w:rsidR="00B402C0">
        <w:t>模型</w:t>
      </w:r>
      <w:r>
        <w:t>。</w:t>
      </w:r>
    </w:p>
    <w:p w14:paraId="2B757A75" w14:textId="3E7B17AC" w:rsidR="00F13270" w:rsidRDefault="00CD56B9" w:rsidP="005F4EEC">
      <w:pPr>
        <w:pStyle w:val="NSFC-4"/>
      </w:pPr>
      <w:r>
        <w:rPr>
          <w:rFonts w:hint="eastAsia"/>
        </w:rPr>
        <w:t>通过量子</w:t>
      </w:r>
      <w:r>
        <w:t>化学计算</w:t>
      </w:r>
      <w:r w:rsidR="00233039">
        <w:rPr>
          <w:rFonts w:hint="eastAsia"/>
        </w:rPr>
        <w:t>揭示</w:t>
      </w:r>
      <w:r w:rsidR="00233039">
        <w:t xml:space="preserve"> </w:t>
      </w:r>
      <w:r w:rsidR="007354B6">
        <w:t>CpG</w:t>
      </w:r>
      <w:r w:rsidR="00C00199">
        <w:rPr>
          <w:rFonts w:hint="eastAsia"/>
        </w:rPr>
        <w:t>位点</w:t>
      </w:r>
      <w:r>
        <w:t>甲基化反应</w:t>
      </w:r>
      <w:r w:rsidR="00C00199">
        <w:rPr>
          <w:rFonts w:hint="eastAsia"/>
        </w:rPr>
        <w:t>与非</w:t>
      </w:r>
      <w:r w:rsidR="00C00199">
        <w:t>CpG</w:t>
      </w:r>
      <w:r w:rsidR="00C00199">
        <w:rPr>
          <w:rFonts w:hint="eastAsia"/>
        </w:rPr>
        <w:t>位点甲基化反应的</w:t>
      </w:r>
      <w:r w:rsidR="00321177">
        <w:rPr>
          <w:rFonts w:hint="eastAsia"/>
        </w:rPr>
        <w:t>微观</w:t>
      </w:r>
      <w:r w:rsidR="00A370D8">
        <w:rPr>
          <w:rFonts w:hint="eastAsia"/>
        </w:rPr>
        <w:t>反应过程</w:t>
      </w:r>
      <w:r w:rsidR="00BD32FA">
        <w:rPr>
          <w:rFonts w:hint="eastAsia"/>
        </w:rPr>
        <w:t>及</w:t>
      </w:r>
      <w:r w:rsidR="001027B0">
        <w:rPr>
          <w:rFonts w:hint="eastAsia"/>
        </w:rPr>
        <w:t>二者之间的</w:t>
      </w:r>
      <w:r w:rsidR="00C00199">
        <w:rPr>
          <w:rFonts w:hint="eastAsia"/>
        </w:rPr>
        <w:t>区别</w:t>
      </w:r>
      <w:r w:rsidR="00DA09A8">
        <w:rPr>
          <w:rFonts w:hint="eastAsia"/>
        </w:rPr>
        <w:t>。</w:t>
      </w:r>
    </w:p>
    <w:p w14:paraId="7AF821F0" w14:textId="738834EC" w:rsidR="00CD56B9" w:rsidRDefault="0063703D" w:rsidP="005F4EEC">
      <w:pPr>
        <w:pStyle w:val="NSFC-4"/>
      </w:pPr>
      <w:r>
        <w:rPr>
          <w:rFonts w:hint="eastAsia"/>
        </w:rPr>
        <w:t>揭示</w:t>
      </w:r>
      <w:r>
        <w:t>CpG</w:t>
      </w:r>
      <w:r>
        <w:rPr>
          <w:rFonts w:hint="eastAsia"/>
        </w:rPr>
        <w:t>分布及其甲基化对称性破缺发生的机理</w:t>
      </w:r>
      <w:r w:rsidR="00A03882">
        <w:rPr>
          <w:rFonts w:hint="eastAsia"/>
        </w:rPr>
        <w:t>，</w:t>
      </w:r>
      <w:r w:rsidR="008242CE">
        <w:t>包括</w:t>
      </w:r>
      <w:r w:rsidR="003D4853">
        <w:rPr>
          <w:rFonts w:hint="eastAsia"/>
        </w:rPr>
        <w:t>激发</w:t>
      </w:r>
      <w:r w:rsidR="00CD56B9">
        <w:t>条件、</w:t>
      </w:r>
      <w:r w:rsidR="00AD7264">
        <w:rPr>
          <w:rFonts w:hint="eastAsia"/>
        </w:rPr>
        <w:t>变化</w:t>
      </w:r>
      <w:r w:rsidR="00CD56B9">
        <w:t>趋势</w:t>
      </w:r>
      <w:r w:rsidR="00CD56B9">
        <w:rPr>
          <w:rFonts w:hint="eastAsia"/>
        </w:rPr>
        <w:t>和</w:t>
      </w:r>
      <w:r w:rsidR="00CD56B9">
        <w:t>驱动力等。</w:t>
      </w:r>
    </w:p>
    <w:p w14:paraId="79C94EAA" w14:textId="17A21BBE" w:rsidR="001F2401" w:rsidRDefault="001F2401" w:rsidP="005F4EEC">
      <w:pPr>
        <w:pStyle w:val="NSFC-4"/>
      </w:pPr>
      <w:r>
        <w:rPr>
          <w:rFonts w:hint="eastAsia"/>
        </w:rPr>
        <w:t>发展基于对称性破缺机理的新的测序数据分析手段和方法，并为其建立</w:t>
      </w:r>
      <w:r w:rsidR="006A109A">
        <w:rPr>
          <w:rFonts w:hint="eastAsia"/>
        </w:rPr>
        <w:t>可公开使用的</w:t>
      </w:r>
      <w:r w:rsidR="006A109A">
        <w:t>pipeline</w:t>
      </w:r>
      <w:r w:rsidR="006A109A">
        <w:rPr>
          <w:rFonts w:hint="eastAsia"/>
        </w:rPr>
        <w:t>。</w:t>
      </w:r>
    </w:p>
    <w:p w14:paraId="1C3AE076" w14:textId="77777777" w:rsidR="00CD56B9" w:rsidRDefault="00CD56B9" w:rsidP="00A717C3">
      <w:pPr>
        <w:pStyle w:val="NSFC-3"/>
      </w:pPr>
      <w:r>
        <w:t>拟解决的关键科学问题</w:t>
      </w:r>
    </w:p>
    <w:p w14:paraId="19C1D47A" w14:textId="77777777" w:rsidR="00CD56B9" w:rsidRDefault="00CD56B9" w:rsidP="00501DEC">
      <w:pPr>
        <w:pStyle w:val="NSFC"/>
      </w:pPr>
      <w:r>
        <w:t>本</w:t>
      </w:r>
      <w:r>
        <w:rPr>
          <w:rFonts w:hint="eastAsia"/>
        </w:rPr>
        <w:t>项目</w:t>
      </w:r>
      <w:r>
        <w:t>将围绕以下几个科学问题进行：</w:t>
      </w:r>
    </w:p>
    <w:p w14:paraId="3C011C58" w14:textId="045AE144" w:rsidR="00CD56B9" w:rsidRDefault="00707A78" w:rsidP="00C64A1A">
      <w:pPr>
        <w:pStyle w:val="NSFC-4"/>
      </w:pPr>
      <w:r>
        <w:rPr>
          <w:rFonts w:hint="eastAsia"/>
        </w:rPr>
        <w:t>建立</w:t>
      </w:r>
      <w:r w:rsidR="00CD56B9">
        <w:t>CpG</w:t>
      </w:r>
      <w:r w:rsidR="00CD56B9">
        <w:t>分布及其甲基化状态</w:t>
      </w:r>
      <w:r w:rsidR="00F158A8">
        <w:rPr>
          <w:rFonts w:hint="eastAsia"/>
        </w:rPr>
        <w:t>对称性数学模型</w:t>
      </w:r>
      <w:r w:rsidR="00CD56B9">
        <w:t>。</w:t>
      </w:r>
    </w:p>
    <w:p w14:paraId="2D80A53A" w14:textId="0C13C730" w:rsidR="009D11B5" w:rsidRDefault="009D11B5" w:rsidP="00C737AE">
      <w:pPr>
        <w:pStyle w:val="NSFC"/>
        <w:rPr>
          <w:rFonts w:hint="eastAsia"/>
        </w:rPr>
      </w:pPr>
      <w:r>
        <w:lastRenderedPageBreak/>
        <w:t>尽管目前统计学及</w:t>
      </w:r>
      <w:r>
        <w:rPr>
          <w:rFonts w:hint="eastAsia"/>
        </w:rPr>
        <w:t>数据</w:t>
      </w:r>
      <w:r>
        <w:t>挖掘等方法已经</w:t>
      </w:r>
      <w:r>
        <w:rPr>
          <w:rFonts w:hint="eastAsia"/>
        </w:rPr>
        <w:t>大量</w:t>
      </w:r>
      <w:r>
        <w:t>用于</w:t>
      </w:r>
      <w:r>
        <w:rPr>
          <w:rFonts w:hint="eastAsia"/>
        </w:rPr>
        <w:t>测序</w:t>
      </w:r>
      <w:r>
        <w:t>数据分析，</w:t>
      </w:r>
      <w:r>
        <w:rPr>
          <w:rFonts w:hint="eastAsia"/>
        </w:rPr>
        <w:t>但是</w:t>
      </w:r>
      <w:r>
        <w:t>这些都是非确定性</w:t>
      </w:r>
      <w:r>
        <w:rPr>
          <w:rFonts w:hint="eastAsia"/>
        </w:rPr>
        <w:t>数学模型（</w:t>
      </w:r>
      <w:r w:rsidRPr="00B0072B">
        <w:t>nondeterministic model</w:t>
      </w:r>
      <w:r>
        <w:rPr>
          <w:rFonts w:hint="eastAsia"/>
        </w:rPr>
        <w:t>）</w:t>
      </w:r>
      <w:r>
        <w:t>。</w:t>
      </w:r>
      <w:r w:rsidR="00A75439">
        <w:rPr>
          <w:rFonts w:hint="eastAsia"/>
        </w:rPr>
        <w:t>我们将</w:t>
      </w:r>
      <w:r w:rsidR="000F3191">
        <w:rPr>
          <w:rFonts w:hint="eastAsia"/>
        </w:rPr>
        <w:t>使用传统的统计学方法</w:t>
      </w:r>
      <w:r>
        <w:rPr>
          <w:rFonts w:hint="eastAsia"/>
        </w:rPr>
        <w:t>结合群论</w:t>
      </w:r>
      <w:r>
        <w:t>等</w:t>
      </w:r>
      <w:r>
        <w:rPr>
          <w:rFonts w:hint="eastAsia"/>
        </w:rPr>
        <w:t>数学工具建立</w:t>
      </w:r>
      <w:r>
        <w:t>CpG</w:t>
      </w:r>
      <w:r>
        <w:rPr>
          <w:rFonts w:hint="eastAsia"/>
        </w:rPr>
        <w:t>及其甲基化的确定性数学模型（</w:t>
      </w:r>
      <w:r w:rsidRPr="00DA3264">
        <w:t>deterministic model</w:t>
      </w:r>
      <w:r>
        <w:rPr>
          <w:rFonts w:hint="eastAsia"/>
        </w:rPr>
        <w:t>）</w:t>
      </w:r>
      <w:r w:rsidR="00243E85">
        <w:rPr>
          <w:rFonts w:hint="eastAsia"/>
        </w:rPr>
        <w:t>。</w:t>
      </w:r>
    </w:p>
    <w:p w14:paraId="16FB9DB3" w14:textId="3C11C41A" w:rsidR="00043D29" w:rsidRDefault="003B078E" w:rsidP="00290760">
      <w:pPr>
        <w:pStyle w:val="NSFC-4"/>
      </w:pPr>
      <w:r>
        <w:rPr>
          <w:rFonts w:hint="eastAsia"/>
        </w:rPr>
        <w:t>产生符合对称性条件的、有限长度的特征</w:t>
      </w:r>
      <w:r>
        <w:t>DNA</w:t>
      </w:r>
      <w:r>
        <w:rPr>
          <w:rFonts w:hint="eastAsia"/>
        </w:rPr>
        <w:t>序列</w:t>
      </w:r>
      <w:r w:rsidR="00123519">
        <w:rPr>
          <w:rFonts w:hint="eastAsia"/>
        </w:rPr>
        <w:t>。</w:t>
      </w:r>
    </w:p>
    <w:p w14:paraId="72A2662F" w14:textId="36DDC15B" w:rsidR="00C205AA" w:rsidRDefault="00611941" w:rsidP="002B4293">
      <w:pPr>
        <w:pStyle w:val="NSFC"/>
      </w:pPr>
      <w:r>
        <w:rPr>
          <w:rFonts w:hint="eastAsia"/>
        </w:rPr>
        <w:t>由于实际模拟计算中，计算机能力和计算资源的限制。我们只能模拟有限长度的</w:t>
      </w:r>
      <w:r>
        <w:rPr>
          <w:rFonts w:hint="eastAsia"/>
        </w:rPr>
        <w:t>DNA</w:t>
      </w:r>
      <w:r w:rsidR="00F63CB2">
        <w:rPr>
          <w:rFonts w:hint="eastAsia"/>
        </w:rPr>
        <w:t>序列。我们将</w:t>
      </w:r>
      <w:r>
        <w:rPr>
          <w:rFonts w:hint="eastAsia"/>
        </w:rPr>
        <w:t>采用隐马尔可夫模型（</w:t>
      </w:r>
      <w:r>
        <w:t>HMM</w:t>
      </w:r>
      <w:r>
        <w:rPr>
          <w:rFonts w:hint="eastAsia"/>
        </w:rPr>
        <w:t>）结合</w:t>
      </w:r>
      <w:r w:rsidR="00882F4A">
        <w:rPr>
          <w:rFonts w:hint="eastAsia"/>
        </w:rPr>
        <w:t>特征能量</w:t>
      </w:r>
      <w:r>
        <w:rPr>
          <w:rFonts w:hint="eastAsia"/>
        </w:rPr>
        <w:t>条件判据</w:t>
      </w:r>
      <w:r w:rsidR="00135D6E">
        <w:rPr>
          <w:rFonts w:hint="eastAsia"/>
        </w:rPr>
        <w:t>，迭代产生特征</w:t>
      </w:r>
      <w:r w:rsidR="00900C4C">
        <w:rPr>
          <w:rFonts w:hint="eastAsia"/>
        </w:rPr>
        <w:t>符合要求的</w:t>
      </w:r>
      <w:r w:rsidR="00557532">
        <w:rPr>
          <w:rFonts w:hint="eastAsia"/>
        </w:rPr>
        <w:t>特征</w:t>
      </w:r>
      <w:r w:rsidR="00693148">
        <w:rPr>
          <w:rFonts w:hint="eastAsia"/>
        </w:rPr>
        <w:t>DNA</w:t>
      </w:r>
      <w:r w:rsidR="00135D6E">
        <w:rPr>
          <w:rFonts w:hint="eastAsia"/>
        </w:rPr>
        <w:t>序列。</w:t>
      </w:r>
    </w:p>
    <w:p w14:paraId="23769864" w14:textId="632AD032" w:rsidR="00CD56B9" w:rsidRDefault="00F954B8" w:rsidP="00C64A1A">
      <w:pPr>
        <w:pStyle w:val="NSFC-4"/>
      </w:pPr>
      <w:r>
        <w:t>CpG</w:t>
      </w:r>
      <w:r>
        <w:rPr>
          <w:rFonts w:hint="eastAsia"/>
        </w:rPr>
        <w:t>分布及其甲基化状态发生对称性破缺的机理</w:t>
      </w:r>
      <w:r w:rsidR="00264610">
        <w:rPr>
          <w:rFonts w:hint="eastAsia"/>
        </w:rPr>
        <w:t>。</w:t>
      </w:r>
    </w:p>
    <w:p w14:paraId="1EDC9A4E" w14:textId="35F6DFE7" w:rsidR="001553BC" w:rsidRPr="00372A7E" w:rsidRDefault="00462AAF" w:rsidP="00372A7E">
      <w:pPr>
        <w:pStyle w:val="NSFC"/>
      </w:pPr>
      <w:r>
        <w:rPr>
          <w:rFonts w:hint="eastAsia"/>
        </w:rPr>
        <w:t>本项目</w:t>
      </w:r>
      <w:r w:rsidR="00AE1D56">
        <w:rPr>
          <w:rFonts w:hint="eastAsia"/>
        </w:rPr>
        <w:t>将</w:t>
      </w:r>
      <w:r w:rsidR="00F11A45">
        <w:rPr>
          <w:rFonts w:hint="eastAsia"/>
        </w:rPr>
        <w:t>采用</w:t>
      </w:r>
      <w:r w:rsidR="00FB0445">
        <w:rPr>
          <w:rFonts w:hint="eastAsia"/>
        </w:rPr>
        <w:t>分子动力学模拟</w:t>
      </w:r>
      <w:r w:rsidR="0048112B">
        <w:rPr>
          <w:rFonts w:hint="eastAsia"/>
        </w:rPr>
        <w:t>的方法</w:t>
      </w:r>
      <w:r w:rsidR="00FB0445">
        <w:rPr>
          <w:rFonts w:hint="eastAsia"/>
        </w:rPr>
        <w:t>，结合量子化学计算，</w:t>
      </w:r>
      <w:r w:rsidR="0048613E">
        <w:rPr>
          <w:rFonts w:hint="eastAsia"/>
        </w:rPr>
        <w:t>获取</w:t>
      </w:r>
      <w:r w:rsidR="00FB0445">
        <w:rPr>
          <w:rFonts w:hint="eastAsia"/>
        </w:rPr>
        <w:t>不同特征序列的</w:t>
      </w:r>
      <w:r w:rsidR="0028623E">
        <w:rPr>
          <w:rFonts w:hint="eastAsia"/>
        </w:rPr>
        <w:t>最优化空间构型和</w:t>
      </w:r>
      <w:r w:rsidR="00FB0445">
        <w:rPr>
          <w:rFonts w:hint="eastAsia"/>
        </w:rPr>
        <w:t>能量图谱</w:t>
      </w:r>
      <w:r w:rsidR="00CD56B9" w:rsidRPr="00372A7E">
        <w:t>。</w:t>
      </w:r>
      <w:r w:rsidR="00CD5D73">
        <w:rPr>
          <w:rFonts w:hint="eastAsia"/>
        </w:rPr>
        <w:t>随后我们</w:t>
      </w:r>
      <w:r w:rsidR="00AB0EE5">
        <w:rPr>
          <w:rFonts w:hint="eastAsia"/>
        </w:rPr>
        <w:t>建立</w:t>
      </w:r>
      <w:r w:rsidR="00723A0D">
        <w:rPr>
          <w:rFonts w:hint="eastAsia"/>
        </w:rPr>
        <w:t>新的分析算法对</w:t>
      </w:r>
      <w:r w:rsidR="00F849E8">
        <w:rPr>
          <w:rFonts w:hint="eastAsia"/>
        </w:rPr>
        <w:t>分子动力学计算结果进行</w:t>
      </w:r>
      <w:r w:rsidR="00EA6007">
        <w:rPr>
          <w:rFonts w:hint="eastAsia"/>
        </w:rPr>
        <w:t>分子构型和能量变化</w:t>
      </w:r>
      <w:r w:rsidR="00204BBD">
        <w:rPr>
          <w:rFonts w:hint="eastAsia"/>
        </w:rPr>
        <w:t>等</w:t>
      </w:r>
      <w:r w:rsidR="005C1BE7">
        <w:rPr>
          <w:rFonts w:hint="eastAsia"/>
        </w:rPr>
        <w:t>各</w:t>
      </w:r>
      <w:r w:rsidR="00FC44BE">
        <w:rPr>
          <w:rFonts w:hint="eastAsia"/>
        </w:rPr>
        <w:t>方面详尽的</w:t>
      </w:r>
      <w:r w:rsidR="00EA6007">
        <w:rPr>
          <w:rFonts w:hint="eastAsia"/>
        </w:rPr>
        <w:t>分析，建立对称性与能量变化的关系</w:t>
      </w:r>
      <w:r w:rsidR="00B31601">
        <w:rPr>
          <w:rFonts w:hint="eastAsia"/>
        </w:rPr>
        <w:t>，进而揭示对称性破缺的内在</w:t>
      </w:r>
      <w:r w:rsidR="008040DB">
        <w:rPr>
          <w:rFonts w:hint="eastAsia"/>
        </w:rPr>
        <w:t>机理。</w:t>
      </w:r>
    </w:p>
    <w:p w14:paraId="26D90324" w14:textId="370631DA" w:rsidR="00E45D35" w:rsidRPr="008848E7" w:rsidRDefault="003276E9" w:rsidP="0071686F">
      <w:pPr>
        <w:widowControl/>
        <w:jc w:val="left"/>
        <w:rPr>
          <w:rFonts w:eastAsia="楷体"/>
          <w:sz w:val="24"/>
        </w:rPr>
      </w:pPr>
      <w:r>
        <w:br w:type="page"/>
      </w:r>
    </w:p>
    <w:p w14:paraId="60F0BFD5" w14:textId="77777777" w:rsidR="00392C9C" w:rsidRDefault="00392C9C" w:rsidP="00CC29E9">
      <w:pPr>
        <w:pStyle w:val="NSFC-20505"/>
        <w:spacing w:before="156" w:after="156"/>
      </w:pPr>
      <w:r w:rsidRPr="00F41D4D">
        <w:rPr>
          <w:rFonts w:hint="eastAsia"/>
          <w:b/>
          <w:bCs/>
        </w:rPr>
        <w:lastRenderedPageBreak/>
        <w:t>拟采取的研究方案及可行性分析</w:t>
      </w:r>
      <w:r w:rsidRPr="00F41D4D">
        <w:rPr>
          <w:rFonts w:hint="eastAsia"/>
        </w:rPr>
        <w:t>（包括研究方法、技术路线、实验手段、关键技术等说明）；</w:t>
      </w:r>
    </w:p>
    <w:p w14:paraId="0EFC2839" w14:textId="77777777" w:rsidR="006F4103" w:rsidRDefault="006F4103" w:rsidP="00AF3C68">
      <w:pPr>
        <w:pStyle w:val="NSFC-3"/>
      </w:pPr>
      <w:r>
        <w:t>研究方法及方案</w:t>
      </w:r>
    </w:p>
    <w:p w14:paraId="5D4978D7" w14:textId="66ED8F8E" w:rsidR="006F4103" w:rsidRDefault="000B0CDF" w:rsidP="00852576">
      <w:pPr>
        <w:pStyle w:val="NSFC"/>
        <w:ind w:firstLineChars="200" w:firstLine="480"/>
      </w:pPr>
      <w:r>
        <w:t>本项目</w:t>
      </w:r>
      <w:r>
        <w:rPr>
          <w:rFonts w:hint="eastAsia"/>
        </w:rPr>
        <w:t>将</w:t>
      </w:r>
      <w:r w:rsidR="006F4103">
        <w:t>采用分子动力学</w:t>
      </w:r>
      <w:r w:rsidR="006F4103">
        <w:rPr>
          <w:rFonts w:hint="eastAsia"/>
        </w:rPr>
        <w:t>及</w:t>
      </w:r>
      <w:r w:rsidR="006F4103">
        <w:t>量子</w:t>
      </w:r>
      <w:r w:rsidR="006F4103">
        <w:rPr>
          <w:rFonts w:hint="eastAsia"/>
        </w:rPr>
        <w:t>化学</w:t>
      </w:r>
      <w:r w:rsidR="006F4103">
        <w:t>计算的方法，从</w:t>
      </w:r>
      <w:r w:rsidR="009215DD">
        <w:rPr>
          <w:rFonts w:hint="eastAsia"/>
        </w:rPr>
        <w:t>原子尺度</w:t>
      </w:r>
      <w:r w:rsidR="006F4103">
        <w:t>研究我们在</w:t>
      </w:r>
      <w:r w:rsidR="006F4103">
        <w:t>BS-seq</w:t>
      </w:r>
      <w:r w:rsidR="006F4103">
        <w:t>基因测序大数据分析中观察到的</w:t>
      </w:r>
      <w:r w:rsidR="002532C2">
        <w:rPr>
          <w:rFonts w:hint="eastAsia"/>
        </w:rPr>
        <w:t>进化中</w:t>
      </w:r>
      <w:r w:rsidR="006F4103">
        <w:t>CpG</w:t>
      </w:r>
      <w:r w:rsidR="006F4103">
        <w:t>分布及其甲基化状态</w:t>
      </w:r>
      <w:r w:rsidR="00AC0B8B">
        <w:rPr>
          <w:rFonts w:hint="eastAsia"/>
        </w:rPr>
        <w:t>发生变化的</w:t>
      </w:r>
      <w:r w:rsidR="006F4103">
        <w:t>对称性破缺的</w:t>
      </w:r>
      <w:r w:rsidR="00E7554E">
        <w:rPr>
          <w:rFonts w:hint="eastAsia"/>
        </w:rPr>
        <w:t>机理</w:t>
      </w:r>
      <w:r w:rsidR="006F4103">
        <w:t>。</w:t>
      </w:r>
      <w:r w:rsidR="006F4103">
        <w:rPr>
          <w:rFonts w:hint="eastAsia"/>
        </w:rPr>
        <w:t>通过</w:t>
      </w:r>
      <w:r w:rsidR="006F4103">
        <w:t>计算模拟获取不同特征</w:t>
      </w:r>
      <w:r w:rsidR="006F4103">
        <w:t>DNA</w:t>
      </w:r>
      <w:r w:rsidR="006F4103">
        <w:t>序列的能量图谱，我们</w:t>
      </w:r>
      <w:r w:rsidR="00DC100B">
        <w:rPr>
          <w:rFonts w:hint="eastAsia"/>
        </w:rPr>
        <w:t>将</w:t>
      </w:r>
      <w:r w:rsidR="006F4103">
        <w:t>从体系能量变化的角度解释</w:t>
      </w:r>
      <w:r w:rsidR="006F4103">
        <w:t>CpG</w:t>
      </w:r>
      <w:r w:rsidR="006F4103">
        <w:rPr>
          <w:rFonts w:hint="eastAsia"/>
        </w:rPr>
        <w:t>位点</w:t>
      </w:r>
      <w:r w:rsidR="006F4103">
        <w:t>分布及其甲基化状态</w:t>
      </w:r>
      <w:r w:rsidR="006F4103">
        <w:rPr>
          <w:rFonts w:hint="eastAsia"/>
        </w:rPr>
        <w:t>对称性</w:t>
      </w:r>
      <w:r w:rsidR="006F4103">
        <w:t>破缺发生的内在驱动力和进化方向。在此基础之上，</w:t>
      </w:r>
      <w:r w:rsidR="006F4103">
        <w:rPr>
          <w:rFonts w:hint="eastAsia"/>
        </w:rPr>
        <w:t>我</w:t>
      </w:r>
      <w:r w:rsidR="002748D9">
        <w:t>们将利用这些</w:t>
      </w:r>
      <w:r w:rsidR="006F4103">
        <w:t>理论进行模拟、</w:t>
      </w:r>
      <w:r w:rsidR="006F4103">
        <w:rPr>
          <w:rFonts w:hint="eastAsia"/>
        </w:rPr>
        <w:t>分析</w:t>
      </w:r>
      <w:r w:rsidR="006F4103">
        <w:t>和解释肿瘤样品中</w:t>
      </w:r>
      <w:r w:rsidR="006F4103">
        <w:t>CpG</w:t>
      </w:r>
      <w:r w:rsidR="006F4103">
        <w:rPr>
          <w:rFonts w:hint="eastAsia"/>
        </w:rPr>
        <w:t>位点</w:t>
      </w:r>
      <w:r w:rsidR="006F4103">
        <w:t>甲基化状态相关现象发生的分子机理</w:t>
      </w:r>
      <w:r w:rsidR="00A27ADB">
        <w:rPr>
          <w:rFonts w:hint="eastAsia"/>
        </w:rPr>
        <w:t>，</w:t>
      </w:r>
      <w:r w:rsidR="00E85D5C">
        <w:rPr>
          <w:rFonts w:hint="eastAsia"/>
        </w:rPr>
        <w:t>验证我们的理论并尝试</w:t>
      </w:r>
      <w:r w:rsidR="00A27ADB">
        <w:rPr>
          <w:rFonts w:hint="eastAsia"/>
        </w:rPr>
        <w:t>发展新的生物信息学分析方法</w:t>
      </w:r>
      <w:r w:rsidR="006F4103">
        <w:t>。</w:t>
      </w:r>
      <w:r w:rsidR="006F4103">
        <w:rPr>
          <w:rFonts w:hint="eastAsia"/>
        </w:rPr>
        <w:t>本项目</w:t>
      </w:r>
      <w:r w:rsidR="006F4103">
        <w:t>将采用从宏观现象到微观机理，</w:t>
      </w:r>
      <w:r w:rsidR="006F4103">
        <w:rPr>
          <w:rFonts w:hint="eastAsia"/>
        </w:rPr>
        <w:t>再</w:t>
      </w:r>
      <w:r w:rsidR="00F43D37">
        <w:rPr>
          <w:rFonts w:hint="eastAsia"/>
        </w:rPr>
        <w:t>反过来</w:t>
      </w:r>
      <w:r w:rsidR="00B935B1">
        <w:rPr>
          <w:rFonts w:hint="eastAsia"/>
        </w:rPr>
        <w:t>改进</w:t>
      </w:r>
      <w:r w:rsidR="006F4103">
        <w:t>宏观现象</w:t>
      </w:r>
      <w:r w:rsidR="00AC609F">
        <w:rPr>
          <w:rFonts w:hint="eastAsia"/>
        </w:rPr>
        <w:t>分析</w:t>
      </w:r>
      <w:r w:rsidR="006F4103">
        <w:t>的</w:t>
      </w:r>
      <w:r w:rsidR="00C2047E">
        <w:rPr>
          <w:rFonts w:hint="eastAsia"/>
        </w:rPr>
        <w:t>螺旋式</w:t>
      </w:r>
      <w:r w:rsidR="006F4103">
        <w:t>研究方案进行。</w:t>
      </w:r>
      <w:r w:rsidR="006F4103">
        <w:rPr>
          <w:rFonts w:hint="eastAsia"/>
        </w:rPr>
        <w:t>具体</w:t>
      </w:r>
      <w:r w:rsidR="006F4103">
        <w:t>来说，</w:t>
      </w:r>
      <w:r w:rsidR="006F4103">
        <w:rPr>
          <w:rFonts w:hint="eastAsia"/>
        </w:rPr>
        <w:t>我们</w:t>
      </w:r>
      <w:r w:rsidR="006F4103">
        <w:t>将</w:t>
      </w:r>
      <w:r w:rsidR="006F4103">
        <w:rPr>
          <w:rFonts w:hint="eastAsia"/>
        </w:rPr>
        <w:t>使用</w:t>
      </w:r>
      <w:r w:rsidR="006F4103">
        <w:t>分子动力学方法结合量子</w:t>
      </w:r>
      <w:r w:rsidR="006F4103">
        <w:rPr>
          <w:rFonts w:hint="eastAsia"/>
        </w:rPr>
        <w:t>化学</w:t>
      </w:r>
      <w:r w:rsidR="006F4103">
        <w:t>计算修正来从微观分子层面</w:t>
      </w:r>
      <w:r w:rsidR="006F4103">
        <w:rPr>
          <w:rFonts w:hint="eastAsia"/>
        </w:rPr>
        <w:t>解释</w:t>
      </w:r>
      <w:r w:rsidR="006F4103">
        <w:t>宏观测序大数据分析的结果，</w:t>
      </w:r>
      <w:r w:rsidR="006F4103">
        <w:rPr>
          <w:rFonts w:hint="eastAsia"/>
        </w:rPr>
        <w:t>并将</w:t>
      </w:r>
      <w:r w:rsidR="006F4103">
        <w:t>微观机理应用于更精准的测序大数据分析与挖掘之中，如</w:t>
      </w:r>
      <w:r w:rsidR="006F4103">
        <w:fldChar w:fldCharType="begin"/>
      </w:r>
      <w:r w:rsidR="006F4103">
        <w:instrText xml:space="preserve"> REF _Ref444265034 \h </w:instrText>
      </w:r>
      <w:r w:rsidR="006F4103">
        <w:instrText xml:space="preserve"> \* MERGEFORMAT </w:instrText>
      </w:r>
      <w:r w:rsidR="006F4103">
        <w:fldChar w:fldCharType="separate"/>
      </w:r>
      <w:r w:rsidR="00BB7CFA">
        <w:rPr>
          <w:rFonts w:hint="eastAsia"/>
        </w:rPr>
        <w:t>图</w:t>
      </w:r>
      <w:r w:rsidR="00BB7CFA">
        <w:rPr>
          <w:rFonts w:hint="eastAsia"/>
        </w:rPr>
        <w:t xml:space="preserve"> </w:t>
      </w:r>
      <w:r w:rsidR="00BB7CFA">
        <w:rPr>
          <w:noProof/>
        </w:rPr>
        <w:t>4</w:t>
      </w:r>
      <w:r w:rsidR="006F4103">
        <w:fldChar w:fldCharType="end"/>
      </w:r>
      <w:r w:rsidR="006F4103">
        <w:t>所示。</w:t>
      </w:r>
      <w:r w:rsidR="003B2B2C">
        <w:t xml:space="preserve"> </w:t>
      </w:r>
    </w:p>
    <w:p w14:paraId="66ADC4C4" w14:textId="1566EE5A" w:rsidR="006F4103" w:rsidRDefault="00700BE1" w:rsidP="00FE6E58">
      <w:pPr>
        <w:pStyle w:val="NSFC"/>
        <w:ind w:firstLineChars="0" w:firstLine="0"/>
        <w:jc w:val="center"/>
      </w:pPr>
      <w:r>
        <w:rPr>
          <w:noProof/>
        </w:rPr>
        <w:drawing>
          <wp:inline distT="0" distB="0" distL="0" distR="0" wp14:anchorId="28D2BB27" wp14:editId="2CCEB344">
            <wp:extent cx="3920400" cy="3391200"/>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 name="fig-research-overvi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20400" cy="3391200"/>
                    </a:xfrm>
                    <a:prstGeom prst="rect">
                      <a:avLst/>
                    </a:prstGeom>
                  </pic:spPr>
                </pic:pic>
              </a:graphicData>
            </a:graphic>
          </wp:inline>
        </w:drawing>
      </w:r>
    </w:p>
    <w:p w14:paraId="66ACBABD" w14:textId="6004C959" w:rsidR="00366DD6" w:rsidRDefault="006F4103" w:rsidP="00152A38">
      <w:pPr>
        <w:pStyle w:val="NSFC0"/>
        <w:jc w:val="left"/>
      </w:pPr>
      <w:bookmarkStart w:id="4" w:name="_Ref444265034"/>
      <w:bookmarkStart w:id="5" w:name="_Ref444265020"/>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4</w:t>
      </w:r>
      <w:r w:rsidR="00BF2ADB">
        <w:fldChar w:fldCharType="end"/>
      </w:r>
      <w:bookmarkEnd w:id="4"/>
      <w:r w:rsidRPr="00C918C7">
        <w:t>本项目的研究方案</w:t>
      </w:r>
      <w:bookmarkEnd w:id="5"/>
    </w:p>
    <w:p w14:paraId="0B84C5EC" w14:textId="77777777" w:rsidR="003B2B2C" w:rsidRDefault="003B2B2C" w:rsidP="003B2B2C">
      <w:pPr>
        <w:pStyle w:val="NSFC"/>
      </w:pPr>
      <w:r>
        <w:t>下面我们将对我们</w:t>
      </w:r>
      <w:r>
        <w:rPr>
          <w:rFonts w:hint="eastAsia"/>
        </w:rPr>
        <w:t>拟</w:t>
      </w:r>
      <w:r>
        <w:t>采用的</w:t>
      </w:r>
      <w:r w:rsidR="00A70B97">
        <w:rPr>
          <w:rFonts w:hint="eastAsia"/>
        </w:rPr>
        <w:t>研究方案</w:t>
      </w:r>
      <w:r>
        <w:t>进行详细的介绍：</w:t>
      </w:r>
    </w:p>
    <w:p w14:paraId="7FA9995D" w14:textId="77777777" w:rsidR="006F4103" w:rsidRDefault="006F4103" w:rsidP="003B2B2C">
      <w:pPr>
        <w:pStyle w:val="NSFC-4"/>
      </w:pPr>
      <w:r>
        <w:t>获取大量的基因测序分析数据</w:t>
      </w:r>
    </w:p>
    <w:p w14:paraId="286D928D" w14:textId="77B1DD11" w:rsidR="006F4103" w:rsidRDefault="00815830" w:rsidP="006F4103">
      <w:pPr>
        <w:pStyle w:val="NSFC"/>
      </w:pPr>
      <w:r>
        <w:lastRenderedPageBreak/>
        <w:t>收集</w:t>
      </w:r>
      <w:r w:rsidR="006F4103">
        <w:t>从低等生物到高等生物不同物种以及不同组织的</w:t>
      </w:r>
      <w:r w:rsidR="006F4103">
        <w:t>BS-Seq</w:t>
      </w:r>
      <w:r w:rsidR="006F4103">
        <w:t>测序数据。项目申请人已经建立了完善的甲基化数据处理</w:t>
      </w:r>
      <w:r w:rsidR="006F4103">
        <w:t>Pipeline</w:t>
      </w:r>
      <w:r w:rsidR="006F4103">
        <w:t>（</w:t>
      </w:r>
      <w:r w:rsidR="006F4103" w:rsidRPr="00921682">
        <w:t>https://github.com/dlmeduLi/mtbr-pipline</w:t>
      </w:r>
      <w:r w:rsidR="006F4103">
        <w:t>）</w:t>
      </w:r>
      <w:r w:rsidR="00282F47">
        <w:rPr>
          <w:rFonts w:hint="eastAsia"/>
        </w:rPr>
        <w:t>、</w:t>
      </w:r>
      <w:r w:rsidR="006F4103">
        <w:t>等位基因甲基化差异分析</w:t>
      </w:r>
      <w:r w:rsidR="006F4103">
        <w:t>Pipeline</w:t>
      </w:r>
      <w:r w:rsidR="006F4103">
        <w:t>（</w:t>
      </w:r>
      <w:r w:rsidR="006F4103" w:rsidRPr="00921682">
        <w:t>https://github.com/dlmeduLi/asm-pipeline</w:t>
      </w:r>
      <w:r w:rsidR="006F4103">
        <w:t>）以及相关的测序数据分析与处理辅助程序。</w:t>
      </w:r>
      <w:r w:rsidR="006F4103">
        <w:rPr>
          <w:rFonts w:hint="eastAsia"/>
        </w:rPr>
        <w:t>我们</w:t>
      </w:r>
      <w:r w:rsidR="006F4103">
        <w:t>使用</w:t>
      </w:r>
      <w:r w:rsidR="00E73B13">
        <w:rPr>
          <w:rFonts w:hint="eastAsia"/>
        </w:rPr>
        <w:t>Segemhl</w:t>
      </w:r>
      <w:r w:rsidR="006F4103">
        <w:rPr>
          <w:rFonts w:hint="eastAsia"/>
        </w:rPr>
        <w:t>程序</w:t>
      </w:r>
      <w:r w:rsidR="006F4103">
        <w:t>进行</w:t>
      </w:r>
      <w:r w:rsidR="006F4103">
        <w:t>BS-Seq</w:t>
      </w:r>
      <w:r w:rsidR="006F4103">
        <w:t>测序数据的比对，随后通过脚本程序来获取每个胞嘧啶位置的甲基化</w:t>
      </w:r>
      <w:r w:rsidR="006F4103">
        <w:rPr>
          <w:rFonts w:hint="eastAsia"/>
        </w:rPr>
        <w:t>状态</w:t>
      </w:r>
      <w:r w:rsidR="006F4103">
        <w:t>信息。</w:t>
      </w:r>
      <w:r w:rsidR="006F4103">
        <w:rPr>
          <w:rFonts w:hint="eastAsia"/>
        </w:rPr>
        <w:t>经过</w:t>
      </w:r>
      <w:r w:rsidR="006F4103">
        <w:t>数据</w:t>
      </w:r>
      <w:r w:rsidR="006F4103">
        <w:rPr>
          <w:rFonts w:hint="eastAsia"/>
        </w:rPr>
        <w:t>质量</w:t>
      </w:r>
      <w:r w:rsidR="006F4103">
        <w:t>控制（</w:t>
      </w:r>
      <w:r w:rsidR="006F4103">
        <w:rPr>
          <w:rFonts w:hint="eastAsia"/>
        </w:rPr>
        <w:t>根据</w:t>
      </w:r>
      <w:r w:rsidR="006F4103">
        <w:t>每个位点的覆盖次数、甲基化</w:t>
      </w:r>
      <w:r w:rsidR="006F4103">
        <w:t>Read</w:t>
      </w:r>
      <w:r w:rsidR="006F4103">
        <w:rPr>
          <w:rFonts w:hint="eastAsia"/>
        </w:rPr>
        <w:t>的</w:t>
      </w:r>
      <w:r w:rsidR="006F4103">
        <w:t>数量，甲基化</w:t>
      </w:r>
      <w:r w:rsidR="006F4103">
        <w:rPr>
          <w:rFonts w:hint="eastAsia"/>
        </w:rPr>
        <w:t>水平</w:t>
      </w:r>
      <w:r w:rsidR="006F4103">
        <w:t>等等综合确定）筛选出比较可信的数据。这些高质量的数据将</w:t>
      </w:r>
      <w:r w:rsidR="006F4103">
        <w:rPr>
          <w:rFonts w:hint="eastAsia"/>
        </w:rPr>
        <w:t>被用来</w:t>
      </w:r>
      <w:r w:rsidR="006F4103">
        <w:t>进行</w:t>
      </w:r>
      <w:r w:rsidR="006F4103">
        <w:rPr>
          <w:rFonts w:hint="eastAsia"/>
        </w:rPr>
        <w:t>后续</w:t>
      </w:r>
      <w:r w:rsidR="006F4103">
        <w:t>的深入分析（</w:t>
      </w:r>
      <w:r w:rsidR="006F4103">
        <w:rPr>
          <w:rFonts w:hint="eastAsia"/>
        </w:rPr>
        <w:t>例如</w:t>
      </w:r>
      <w:r w:rsidR="006F4103">
        <w:t>：</w:t>
      </w:r>
      <w:r w:rsidR="006F4103">
        <w:rPr>
          <w:rFonts w:hint="eastAsia"/>
        </w:rPr>
        <w:t>通过</w:t>
      </w:r>
      <w:r w:rsidR="006F4103">
        <w:t>使用</w:t>
      </w:r>
      <w:r w:rsidR="006F4103">
        <w:t>Fisher</w:t>
      </w:r>
      <w:r w:rsidR="006F4103">
        <w:t>检验、</w:t>
      </w:r>
      <w:r w:rsidR="00615452">
        <w:rPr>
          <w:rFonts w:hint="eastAsia"/>
        </w:rPr>
        <w:t>卡方检验</w:t>
      </w:r>
      <w:r w:rsidR="006F4103">
        <w:t>等等</w:t>
      </w:r>
      <w:r w:rsidR="006F4103">
        <w:rPr>
          <w:rFonts w:hint="eastAsia"/>
        </w:rPr>
        <w:t>统计</w:t>
      </w:r>
      <w:r w:rsidR="006F4103">
        <w:t>方法</w:t>
      </w:r>
      <w:r w:rsidR="006F4103">
        <w:rPr>
          <w:rFonts w:hint="eastAsia"/>
        </w:rPr>
        <w:t>进行</w:t>
      </w:r>
      <w:r w:rsidR="006F4103">
        <w:t>甲基化差异性水平分析</w:t>
      </w:r>
      <w:r w:rsidR="00D13C12">
        <w:rPr>
          <w:rFonts w:hint="eastAsia"/>
        </w:rPr>
        <w:t>或者</w:t>
      </w:r>
      <w:r w:rsidR="006F4103">
        <w:t>基于</w:t>
      </w:r>
      <w:r w:rsidR="006F4103">
        <w:t>Tag</w:t>
      </w:r>
      <w:r w:rsidR="006F4103">
        <w:t>模型</w:t>
      </w:r>
      <w:r w:rsidR="006F4103">
        <w:rPr>
          <w:rFonts w:hint="eastAsia"/>
        </w:rPr>
        <w:t>建立</w:t>
      </w:r>
      <w:r w:rsidR="006F4103">
        <w:t>tagmeth indexing</w:t>
      </w:r>
      <w:r w:rsidR="006F4103">
        <w:t>做等位基因甲基化差异分析等等</w:t>
      </w:r>
      <w:r w:rsidR="006F4103">
        <w:rPr>
          <w:rFonts w:hint="eastAsia"/>
        </w:rPr>
        <w:t>）</w:t>
      </w:r>
      <w:r w:rsidR="006F4103">
        <w:t>。测序数据的分析</w:t>
      </w:r>
      <w:r w:rsidR="006F4103">
        <w:rPr>
          <w:rFonts w:hint="eastAsia"/>
        </w:rPr>
        <w:t>是</w:t>
      </w:r>
      <w:r w:rsidR="006F4103">
        <w:t>我们</w:t>
      </w:r>
      <w:r w:rsidR="006F4103">
        <w:rPr>
          <w:rFonts w:hint="eastAsia"/>
        </w:rPr>
        <w:t>后续</w:t>
      </w:r>
      <w:r w:rsidR="006F4103">
        <w:t>工作的基石，目前该阶段的研究工作已经基本完成，</w:t>
      </w:r>
      <w:r w:rsidR="006F4103">
        <w:rPr>
          <w:rFonts w:hint="eastAsia"/>
        </w:rPr>
        <w:t>后续</w:t>
      </w:r>
      <w:r w:rsidR="006F4103">
        <w:t>会根据项目的需求进行更加细化的</w:t>
      </w:r>
      <w:r w:rsidR="006F4103">
        <w:rPr>
          <w:rFonts w:hint="eastAsia"/>
        </w:rPr>
        <w:t>算法</w:t>
      </w:r>
      <w:r w:rsidR="006F4103">
        <w:t>开发</w:t>
      </w:r>
      <w:r w:rsidR="006F4103">
        <w:rPr>
          <w:rFonts w:hint="eastAsia"/>
        </w:rPr>
        <w:t>及</w:t>
      </w:r>
      <w:r w:rsidR="006F4103">
        <w:t>程序编写工作。</w:t>
      </w:r>
      <w:r w:rsidR="006F4103">
        <w:t xml:space="preserve"> </w:t>
      </w:r>
    </w:p>
    <w:p w14:paraId="0E9BF82D" w14:textId="77777777" w:rsidR="006F4103" w:rsidRDefault="006F4103" w:rsidP="00190E74">
      <w:pPr>
        <w:pStyle w:val="NSFC-4"/>
      </w:pPr>
      <w:r>
        <w:t>建立对称性及对称性破缺相关的数学模型</w:t>
      </w:r>
    </w:p>
    <w:p w14:paraId="108C9EBB" w14:textId="17F8FC84" w:rsidR="006F4103" w:rsidRDefault="006F4103" w:rsidP="006F4103">
      <w:pPr>
        <w:pStyle w:val="NSFC"/>
      </w:pPr>
      <w:r>
        <w:t>如何建立科学系统的数据描述模型是生物信息学数据挖掘的一个非常重要的方面。</w:t>
      </w:r>
      <w:r>
        <w:rPr>
          <w:rFonts w:hint="eastAsia"/>
        </w:rPr>
        <w:t>我们</w:t>
      </w:r>
      <w:r>
        <w:t>往往可以</w:t>
      </w:r>
      <w:r>
        <w:rPr>
          <w:rFonts w:hint="eastAsia"/>
        </w:rPr>
        <w:t>通过数</w:t>
      </w:r>
      <w:r>
        <w:t>学模型</w:t>
      </w:r>
      <w:r>
        <w:rPr>
          <w:rFonts w:hint="eastAsia"/>
        </w:rPr>
        <w:t>观察</w:t>
      </w:r>
      <w:r>
        <w:t>到</w:t>
      </w:r>
      <w:r>
        <w:rPr>
          <w:rFonts w:hint="eastAsia"/>
        </w:rPr>
        <w:t>大量</w:t>
      </w:r>
      <w:r>
        <w:t>复杂数据背后隐藏的规律，</w:t>
      </w:r>
      <w:r>
        <w:rPr>
          <w:rFonts w:hint="eastAsia"/>
        </w:rPr>
        <w:t>进而</w:t>
      </w:r>
      <w:r>
        <w:t>加深我们对测序数据相关的各种宏观</w:t>
      </w:r>
      <w:r>
        <w:rPr>
          <w:rFonts w:hint="eastAsia"/>
        </w:rPr>
        <w:t>现象</w:t>
      </w:r>
      <w:r>
        <w:t>的理解。在本项目中</w:t>
      </w:r>
      <w:r>
        <w:rPr>
          <w:rFonts w:hint="eastAsia"/>
        </w:rPr>
        <w:t>我们</w:t>
      </w:r>
      <w:r w:rsidR="0090046A">
        <w:rPr>
          <w:rFonts w:hint="eastAsia"/>
        </w:rPr>
        <w:t>拟</w:t>
      </w:r>
      <w:r w:rsidR="00223577">
        <w:rPr>
          <w:rFonts w:hint="eastAsia"/>
        </w:rPr>
        <w:t>从</w:t>
      </w:r>
      <w:r>
        <w:t>对称性</w:t>
      </w:r>
      <w:r w:rsidR="00CB7166">
        <w:rPr>
          <w:rFonts w:hint="eastAsia"/>
        </w:rPr>
        <w:t>角度</w:t>
      </w:r>
      <w:r>
        <w:t>来系统化地建模与分析</w:t>
      </w:r>
      <w:r>
        <w:t>DNA</w:t>
      </w:r>
      <w:r>
        <w:t>中</w:t>
      </w:r>
      <w:r>
        <w:t>CpG</w:t>
      </w:r>
      <w:r>
        <w:t>位点分布</w:t>
      </w:r>
      <w:r>
        <w:rPr>
          <w:rFonts w:hint="eastAsia"/>
        </w:rPr>
        <w:t>及甲基化</w:t>
      </w:r>
      <w:r>
        <w:t>状态</w:t>
      </w:r>
      <w:r w:rsidR="00AC028C">
        <w:rPr>
          <w:rFonts w:hint="eastAsia"/>
        </w:rPr>
        <w:t>发生的各种变化</w:t>
      </w:r>
      <w:r>
        <w:t>。除了常见的各种统计分布模型之外（例如</w:t>
      </w:r>
      <w:r>
        <w:sym w:font="Symbol" w:char="F062"/>
      </w:r>
      <w:r>
        <w:t>分布、</w:t>
      </w:r>
      <w:r>
        <w:rPr>
          <w:rFonts w:hint="eastAsia"/>
        </w:rPr>
        <w:t>负</w:t>
      </w:r>
      <w:r>
        <w:t>二项分布等等），</w:t>
      </w:r>
      <w:r>
        <w:rPr>
          <w:rFonts w:hint="eastAsia"/>
        </w:rPr>
        <w:t>在</w:t>
      </w:r>
      <w:r>
        <w:t>该项目中我们</w:t>
      </w:r>
      <w:r>
        <w:rPr>
          <w:rFonts w:hint="eastAsia"/>
        </w:rPr>
        <w:t>将</w:t>
      </w:r>
      <w:r>
        <w:t>尝试引入群论</w:t>
      </w:r>
      <w:r>
        <w:rPr>
          <w:rFonts w:hint="eastAsia"/>
        </w:rPr>
        <w:t>方法</w:t>
      </w:r>
      <w:r>
        <w:t>来</w:t>
      </w:r>
      <w:r>
        <w:rPr>
          <w:rFonts w:hint="eastAsia"/>
        </w:rPr>
        <w:t>系统化</w:t>
      </w:r>
      <w:r>
        <w:t>地描述我们在测序数据分布中观察到的各种对称性及对称性破缺的现象。与</w:t>
      </w:r>
      <w:r w:rsidR="00C37086">
        <w:rPr>
          <w:rFonts w:hint="eastAsia"/>
        </w:rPr>
        <w:t>具有显式变量</w:t>
      </w:r>
      <w:r>
        <w:t>的空间对称性</w:t>
      </w:r>
      <w:r w:rsidR="00F7768B">
        <w:rPr>
          <w:rFonts w:hint="eastAsia"/>
        </w:rPr>
        <w:t>不同</w:t>
      </w:r>
      <w:r>
        <w:t>，序列数据的对称性</w:t>
      </w:r>
      <w:r w:rsidR="007B5330">
        <w:rPr>
          <w:rFonts w:hint="eastAsia"/>
        </w:rPr>
        <w:t>变量是隐式的</w:t>
      </w:r>
      <w:r>
        <w:t>。我们将</w:t>
      </w:r>
      <w:r>
        <w:rPr>
          <w:rFonts w:hint="eastAsia"/>
        </w:rPr>
        <w:t>从</w:t>
      </w:r>
      <w:r>
        <w:t>分子</w:t>
      </w:r>
      <w:r>
        <w:rPr>
          <w:rFonts w:hint="eastAsia"/>
        </w:rPr>
        <w:t>组装</w:t>
      </w:r>
      <w:r>
        <w:t>的角度定义序列单</w:t>
      </w:r>
      <w:r>
        <w:rPr>
          <w:rFonts w:hint="eastAsia"/>
        </w:rPr>
        <w:t>元</w:t>
      </w:r>
      <w:r>
        <w:t>（例如</w:t>
      </w:r>
      <w:r>
        <w:t>CpG</w:t>
      </w:r>
      <w:r>
        <w:t>等二核苷酸序列）的对称操作</w:t>
      </w:r>
      <w:r>
        <w:rPr>
          <w:rFonts w:hint="eastAsia"/>
        </w:rPr>
        <w:t>元素</w:t>
      </w:r>
      <w:r>
        <w:t>。从序列数据</w:t>
      </w:r>
      <w:r>
        <w:rPr>
          <w:rFonts w:hint="eastAsia"/>
        </w:rPr>
        <w:t>产生</w:t>
      </w:r>
      <w:r>
        <w:t>的角度建立跟测序数据分析吻合的</w:t>
      </w:r>
      <w:r w:rsidR="00BD7A82">
        <w:rPr>
          <w:rFonts w:hint="eastAsia"/>
        </w:rPr>
        <w:t>对称性</w:t>
      </w:r>
      <w:r>
        <w:t>数学模型。</w:t>
      </w:r>
      <w:r>
        <w:rPr>
          <w:rFonts w:hint="eastAsia"/>
        </w:rPr>
        <w:t xml:space="preserve"> </w:t>
      </w:r>
    </w:p>
    <w:p w14:paraId="7DB2313D" w14:textId="41685661" w:rsidR="006F4103" w:rsidRDefault="006F4103" w:rsidP="000A008D">
      <w:pPr>
        <w:pStyle w:val="NSFC-4"/>
      </w:pPr>
      <w:r>
        <w:t>获取特征</w:t>
      </w:r>
      <w:r>
        <w:t>DNA</w:t>
      </w:r>
      <w:r>
        <w:rPr>
          <w:rFonts w:hint="eastAsia"/>
        </w:rPr>
        <w:t>序列</w:t>
      </w:r>
      <w:r>
        <w:t>数据</w:t>
      </w:r>
    </w:p>
    <w:p w14:paraId="3817F20A" w14:textId="2D3BE3DD" w:rsidR="006F4103" w:rsidRDefault="006F4103" w:rsidP="006F4103">
      <w:pPr>
        <w:pStyle w:val="NSFC"/>
      </w:pPr>
      <w:r>
        <w:rPr>
          <w:rFonts w:hint="eastAsia"/>
        </w:rPr>
        <w:t>由于</w:t>
      </w:r>
      <w:r>
        <w:t>计算资源与计算能力的限制，</w:t>
      </w:r>
      <w:r>
        <w:rPr>
          <w:rFonts w:hint="eastAsia"/>
        </w:rPr>
        <w:t>目前</w:t>
      </w:r>
      <w:r>
        <w:t>计算机能</w:t>
      </w:r>
      <w:r>
        <w:rPr>
          <w:rFonts w:hint="eastAsia"/>
        </w:rPr>
        <w:t>模拟</w:t>
      </w:r>
      <w:r>
        <w:t>的原子规模是非常有限的。对于普通的小规模集群计算机来说，</w:t>
      </w:r>
      <w:r>
        <w:rPr>
          <w:rFonts w:hint="eastAsia"/>
        </w:rPr>
        <w:t>经典</w:t>
      </w:r>
      <w:r>
        <w:t>分子动力学</w:t>
      </w:r>
      <w:r>
        <w:rPr>
          <w:rFonts w:hint="eastAsia"/>
        </w:rPr>
        <w:t>大约</w:t>
      </w:r>
      <w:r>
        <w:t>能模拟</w:t>
      </w:r>
      <w:r>
        <w:rPr>
          <w:rFonts w:hint="eastAsia"/>
        </w:rPr>
        <w:t>十</w:t>
      </w:r>
      <w:r>
        <w:t>万</w:t>
      </w:r>
      <w:r>
        <w:rPr>
          <w:rFonts w:hint="eastAsia"/>
        </w:rPr>
        <w:t>原子</w:t>
      </w:r>
      <w:r>
        <w:t>的系统，</w:t>
      </w:r>
      <w:r>
        <w:rPr>
          <w:rFonts w:hint="eastAsia"/>
        </w:rPr>
        <w:t>而</w:t>
      </w:r>
      <w:r w:rsidR="00C17B94">
        <w:rPr>
          <w:rFonts w:hint="eastAsia"/>
        </w:rPr>
        <w:t>基于第一性原理的</w:t>
      </w:r>
      <w:r w:rsidR="00241F58">
        <w:t>量化动力学只能模拟数百</w:t>
      </w:r>
      <w:r w:rsidR="00241F58">
        <w:rPr>
          <w:rFonts w:hint="eastAsia"/>
        </w:rPr>
        <w:t>左右</w:t>
      </w:r>
      <w:r>
        <w:t>的原子。</w:t>
      </w:r>
      <w:r>
        <w:rPr>
          <w:rFonts w:hint="eastAsia"/>
        </w:rPr>
        <w:t>虽然</w:t>
      </w:r>
      <w:r>
        <w:t>理论上越长的序列我们越能得到更精确的结果，</w:t>
      </w:r>
      <w:r w:rsidR="0041473D">
        <w:rPr>
          <w:rFonts w:hint="eastAsia"/>
        </w:rPr>
        <w:t>但是考虑到</w:t>
      </w:r>
      <w:r>
        <w:rPr>
          <w:rFonts w:hint="eastAsia"/>
        </w:rPr>
        <w:t>实际</w:t>
      </w:r>
      <w:r w:rsidR="0041473D">
        <w:rPr>
          <w:rFonts w:hint="eastAsia"/>
        </w:rPr>
        <w:t>情况</w:t>
      </w:r>
      <w:r w:rsidR="00BF4420">
        <w:rPr>
          <w:rFonts w:hint="eastAsia"/>
        </w:rPr>
        <w:t>，我们</w:t>
      </w:r>
      <w:r>
        <w:t>只能</w:t>
      </w:r>
      <w:r w:rsidR="006D1D99">
        <w:rPr>
          <w:rFonts w:hint="eastAsia"/>
        </w:rPr>
        <w:t>通过</w:t>
      </w:r>
      <w:r>
        <w:t>模拟</w:t>
      </w:r>
      <w:r>
        <w:lastRenderedPageBreak/>
        <w:t>有限长度的序列</w:t>
      </w:r>
      <w:r w:rsidR="006372FA">
        <w:rPr>
          <w:rFonts w:hint="eastAsia"/>
        </w:rPr>
        <w:t>在误差允许的范围内</w:t>
      </w:r>
      <w:r w:rsidR="0029194D">
        <w:rPr>
          <w:rFonts w:hint="eastAsia"/>
        </w:rPr>
        <w:t>进行近似</w:t>
      </w:r>
      <w:r>
        <w:t>。</w:t>
      </w:r>
      <w:r>
        <w:rPr>
          <w:rFonts w:hint="eastAsia"/>
        </w:rPr>
        <w:t>这</w:t>
      </w:r>
      <w:r>
        <w:t>一步的研究</w:t>
      </w:r>
      <w:r>
        <w:rPr>
          <w:rFonts w:hint="eastAsia"/>
        </w:rPr>
        <w:t>分</w:t>
      </w:r>
      <w:r>
        <w:t>为两个方面：</w:t>
      </w:r>
    </w:p>
    <w:p w14:paraId="09AD2D4C" w14:textId="77777777" w:rsidR="00203F0F" w:rsidRPr="00203F0F" w:rsidRDefault="006F4103" w:rsidP="003C3586">
      <w:pPr>
        <w:pStyle w:val="NSFC-5"/>
      </w:pPr>
      <w:r>
        <w:rPr>
          <w:rFonts w:hint="eastAsia"/>
        </w:rPr>
        <w:t>产生</w:t>
      </w:r>
      <w:r>
        <w:t>有限长度的具有特征对称性</w:t>
      </w:r>
      <w:r>
        <w:rPr>
          <w:rFonts w:hint="eastAsia"/>
        </w:rPr>
        <w:t>特性</w:t>
      </w:r>
      <w:r>
        <w:t>的</w:t>
      </w:r>
      <w:r>
        <w:t>DNA</w:t>
      </w:r>
      <w:r>
        <w:t>序列</w:t>
      </w:r>
      <w:r w:rsidR="00E13A8A">
        <w:rPr>
          <w:rFonts w:hint="eastAsia"/>
        </w:rPr>
        <w:t>。</w:t>
      </w:r>
      <w:r>
        <w:rPr>
          <w:rFonts w:hint="eastAsia"/>
        </w:rPr>
        <w:t>特征</w:t>
      </w:r>
      <w:r>
        <w:t>序列的产生</w:t>
      </w:r>
      <w:r>
        <w:rPr>
          <w:rFonts w:hint="eastAsia"/>
        </w:rPr>
        <w:t>将</w:t>
      </w:r>
      <w:r>
        <w:t>使用</w:t>
      </w:r>
      <w:r>
        <w:rPr>
          <w:rFonts w:hint="eastAsia"/>
        </w:rPr>
        <w:t>项目</w:t>
      </w:r>
      <w:r>
        <w:t>研究的第</w:t>
      </w:r>
      <w:r>
        <w:rPr>
          <w:rFonts w:hint="eastAsia"/>
        </w:rPr>
        <w:t>二</w:t>
      </w:r>
      <w:r>
        <w:t>步中确定的对称性模型。</w:t>
      </w:r>
      <w:r>
        <w:rPr>
          <w:rFonts w:hint="eastAsia"/>
        </w:rPr>
        <w:t>本项目</w:t>
      </w:r>
      <w:r>
        <w:t>拟使用</w:t>
      </w:r>
      <w:r w:rsidRPr="00AC1427">
        <w:rPr>
          <w:bCs/>
        </w:rPr>
        <w:t>隐马尔可夫模型（</w:t>
      </w:r>
      <w:r w:rsidRPr="00AC1427">
        <w:rPr>
          <w:bCs/>
        </w:rPr>
        <w:t>HMM</w:t>
      </w:r>
      <w:r w:rsidRPr="00AC1427">
        <w:rPr>
          <w:bCs/>
        </w:rPr>
        <w:t>）作为序列数据</w:t>
      </w:r>
      <w:r w:rsidRPr="00AC1427">
        <w:rPr>
          <w:rFonts w:hint="eastAsia"/>
          <w:bCs/>
        </w:rPr>
        <w:t>生成器</w:t>
      </w:r>
      <w:r w:rsidRPr="00AC1427">
        <w:rPr>
          <w:bCs/>
        </w:rPr>
        <w:t>。</w:t>
      </w:r>
      <w:r w:rsidRPr="00AC1427">
        <w:rPr>
          <w:rFonts w:hint="eastAsia"/>
          <w:bCs/>
        </w:rPr>
        <w:t>大量</w:t>
      </w:r>
      <w:r w:rsidRPr="00AC1427">
        <w:rPr>
          <w:bCs/>
        </w:rPr>
        <w:t>的</w:t>
      </w:r>
      <w:r w:rsidRPr="00AC1427">
        <w:rPr>
          <w:rFonts w:hint="eastAsia"/>
          <w:bCs/>
        </w:rPr>
        <w:t>满足</w:t>
      </w:r>
      <w:r w:rsidRPr="00AC1427">
        <w:rPr>
          <w:bCs/>
        </w:rPr>
        <w:t>我们</w:t>
      </w:r>
      <w:r w:rsidRPr="00AC1427">
        <w:rPr>
          <w:rFonts w:hint="eastAsia"/>
          <w:bCs/>
        </w:rPr>
        <w:t>在</w:t>
      </w:r>
      <w:r w:rsidRPr="00AC1427">
        <w:rPr>
          <w:bCs/>
        </w:rPr>
        <w:t>测序数据中观测到的分布状态序列将被产生，</w:t>
      </w:r>
      <w:r w:rsidRPr="00AC1427">
        <w:rPr>
          <w:rFonts w:hint="eastAsia"/>
          <w:bCs/>
        </w:rPr>
        <w:t>每</w:t>
      </w:r>
      <w:r w:rsidRPr="00AC1427">
        <w:rPr>
          <w:bCs/>
        </w:rPr>
        <w:t>个被产生的序列将被</w:t>
      </w:r>
      <w:r w:rsidRPr="00AC1427">
        <w:rPr>
          <w:rFonts w:hint="eastAsia"/>
          <w:bCs/>
        </w:rPr>
        <w:t>做</w:t>
      </w:r>
      <w:r w:rsidRPr="00AC1427">
        <w:rPr>
          <w:bCs/>
        </w:rPr>
        <w:t>对称性检测，</w:t>
      </w:r>
      <w:r w:rsidRPr="00AC1427">
        <w:rPr>
          <w:rFonts w:hint="eastAsia"/>
          <w:bCs/>
        </w:rPr>
        <w:t>如果</w:t>
      </w:r>
      <w:r w:rsidRPr="00AC1427">
        <w:rPr>
          <w:bCs/>
        </w:rPr>
        <w:t>不符合对称性分布要求的将被抛弃，</w:t>
      </w:r>
      <w:r w:rsidRPr="00AC1427">
        <w:rPr>
          <w:rFonts w:hint="eastAsia"/>
          <w:bCs/>
        </w:rPr>
        <w:t>满足</w:t>
      </w:r>
      <w:r w:rsidRPr="00AC1427">
        <w:rPr>
          <w:bCs/>
        </w:rPr>
        <w:t>条件的将作为下一个序列</w:t>
      </w:r>
      <w:r w:rsidRPr="00AC1427">
        <w:rPr>
          <w:rFonts w:hint="eastAsia"/>
          <w:bCs/>
        </w:rPr>
        <w:t>启动</w:t>
      </w:r>
      <w:r w:rsidRPr="00AC1427">
        <w:rPr>
          <w:bCs/>
        </w:rPr>
        <w:t>序列。</w:t>
      </w:r>
      <w:r w:rsidRPr="00AC1427">
        <w:rPr>
          <w:rFonts w:hint="eastAsia"/>
          <w:bCs/>
        </w:rPr>
        <w:t>直到</w:t>
      </w:r>
      <w:r w:rsidRPr="00AC1427">
        <w:rPr>
          <w:bCs/>
        </w:rPr>
        <w:t>产生</w:t>
      </w:r>
      <w:r w:rsidRPr="00AC1427">
        <w:rPr>
          <w:rFonts w:hint="eastAsia"/>
          <w:bCs/>
        </w:rPr>
        <w:t>指定</w:t>
      </w:r>
      <w:r w:rsidRPr="00AC1427">
        <w:rPr>
          <w:bCs/>
        </w:rPr>
        <w:t>长度的序列。</w:t>
      </w:r>
    </w:p>
    <w:p w14:paraId="43647057" w14:textId="505A96FB" w:rsidR="00D72EF9" w:rsidRDefault="006F4103" w:rsidP="008E5689">
      <w:pPr>
        <w:pStyle w:val="NSFC-5"/>
      </w:pPr>
      <w:r>
        <w:rPr>
          <w:rFonts w:hint="eastAsia"/>
        </w:rPr>
        <w:t>确定</w:t>
      </w:r>
      <w:r>
        <w:t>特征</w:t>
      </w:r>
      <w:r>
        <w:t>DNA</w:t>
      </w:r>
      <w:r>
        <w:t>序列长度的</w:t>
      </w:r>
      <w:r>
        <w:rPr>
          <w:rFonts w:hint="eastAsia"/>
        </w:rPr>
        <w:t>边界</w:t>
      </w:r>
      <w:r>
        <w:t>值</w:t>
      </w:r>
      <w:r w:rsidR="00C036DB">
        <w:rPr>
          <w:rFonts w:hint="eastAsia"/>
        </w:rPr>
        <w:t>。</w:t>
      </w:r>
      <w:r>
        <w:t>原则上我们将选取</w:t>
      </w:r>
      <w:r>
        <w:rPr>
          <w:rFonts w:hint="eastAsia"/>
        </w:rPr>
        <w:t>符合对称性</w:t>
      </w:r>
      <w:r>
        <w:t>要求</w:t>
      </w:r>
      <w:r w:rsidR="0068762C">
        <w:rPr>
          <w:rFonts w:hint="eastAsia"/>
        </w:rPr>
        <w:t>和计算允许的精度</w:t>
      </w:r>
      <w:r w:rsidR="0068762C">
        <w:t>的最</w:t>
      </w:r>
      <w:r w:rsidR="0068762C">
        <w:rPr>
          <w:rFonts w:hint="eastAsia"/>
        </w:rPr>
        <w:t>长</w:t>
      </w:r>
      <w:r>
        <w:rPr>
          <w:rFonts w:hint="eastAsia"/>
        </w:rPr>
        <w:t>特征</w:t>
      </w:r>
      <w:r>
        <w:t>序列。</w:t>
      </w:r>
      <w:r>
        <w:rPr>
          <w:rFonts w:hint="eastAsia"/>
        </w:rPr>
        <w:t>这里我们</w:t>
      </w:r>
      <w:r>
        <w:t>将</w:t>
      </w:r>
      <w:r w:rsidR="00F07A27">
        <w:rPr>
          <w:rFonts w:hint="eastAsia"/>
        </w:rPr>
        <w:t>使用</w:t>
      </w:r>
      <w:r>
        <w:t>序列特征能量</w:t>
      </w:r>
      <w:r w:rsidR="00AE5D00">
        <w:rPr>
          <w:rFonts w:hint="eastAsia"/>
        </w:rPr>
        <w:t>来进行判据</w:t>
      </w:r>
      <w:r>
        <w:t>。</w:t>
      </w:r>
      <w:r>
        <w:rPr>
          <w:rFonts w:hint="eastAsia"/>
        </w:rPr>
        <w:t>当特征序列</w:t>
      </w:r>
      <w:r>
        <w:t>的长度增加时，该</w:t>
      </w:r>
      <w:r>
        <w:rPr>
          <w:rFonts w:hint="eastAsia"/>
        </w:rPr>
        <w:t>特征</w:t>
      </w:r>
      <w:r>
        <w:t>能量将有明显的收敛趋势。亦即当序列长度大到一定值之后，</w:t>
      </w:r>
      <w:r>
        <w:rPr>
          <w:rFonts w:hint="eastAsia"/>
        </w:rPr>
        <w:t>长度</w:t>
      </w:r>
      <w:r>
        <w:t>的增加只会影响体系能量的</w:t>
      </w:r>
      <w:r>
        <w:rPr>
          <w:rFonts w:hint="eastAsia"/>
        </w:rPr>
        <w:t>细微</w:t>
      </w:r>
      <w:r>
        <w:t>变化。</w:t>
      </w:r>
      <w:r>
        <w:rPr>
          <w:rFonts w:hint="eastAsia"/>
        </w:rPr>
        <w:t>这些</w:t>
      </w:r>
      <w:r>
        <w:t>细微的变化不会影响</w:t>
      </w:r>
      <w:r>
        <w:rPr>
          <w:rFonts w:hint="eastAsia"/>
        </w:rPr>
        <w:t>项目</w:t>
      </w:r>
      <w:r>
        <w:t>研究的序列对象，</w:t>
      </w:r>
      <w:r>
        <w:rPr>
          <w:rFonts w:hint="eastAsia"/>
        </w:rPr>
        <w:t>因此</w:t>
      </w:r>
      <w:r>
        <w:t>可以当成微扰忽略。我们将不停增加序列长度，</w:t>
      </w:r>
      <w:r>
        <w:rPr>
          <w:rFonts w:hint="eastAsia"/>
        </w:rPr>
        <w:t>同时计算序列</w:t>
      </w:r>
      <w:r>
        <w:t>的特征能量，</w:t>
      </w:r>
      <w:r w:rsidR="00997D18">
        <w:rPr>
          <w:rFonts w:hint="eastAsia"/>
        </w:rPr>
        <w:t>当</w:t>
      </w:r>
      <w:r>
        <w:rPr>
          <w:rFonts w:hint="eastAsia"/>
        </w:rPr>
        <w:t>特征</w:t>
      </w:r>
      <w:r>
        <w:t>能量</w:t>
      </w:r>
      <w:r>
        <w:rPr>
          <w:rFonts w:hint="eastAsia"/>
        </w:rPr>
        <w:t>的</w:t>
      </w:r>
      <w:r>
        <w:t>变化满足我们的</w:t>
      </w:r>
      <w:r w:rsidR="00124FAD">
        <w:rPr>
          <w:rFonts w:hint="eastAsia"/>
        </w:rPr>
        <w:t>项目允许的</w:t>
      </w:r>
      <w:r w:rsidR="00304BC0">
        <w:rPr>
          <w:rFonts w:hint="eastAsia"/>
        </w:rPr>
        <w:t>计算</w:t>
      </w:r>
      <w:r w:rsidR="00124FAD">
        <w:rPr>
          <w:rFonts w:hint="eastAsia"/>
        </w:rPr>
        <w:t>精度</w:t>
      </w:r>
      <w:r>
        <w:t>时，</w:t>
      </w:r>
      <w:r>
        <w:rPr>
          <w:rFonts w:hint="eastAsia"/>
        </w:rPr>
        <w:t>我们</w:t>
      </w:r>
      <w:r>
        <w:t>将此时的长度作为</w:t>
      </w:r>
      <w:r>
        <w:rPr>
          <w:rFonts w:hint="eastAsia"/>
        </w:rPr>
        <w:t>序列</w:t>
      </w:r>
      <w:r>
        <w:t>长度的</w:t>
      </w:r>
      <w:r>
        <w:rPr>
          <w:rFonts w:hint="eastAsia"/>
        </w:rPr>
        <w:t>边界</w:t>
      </w:r>
      <w:r>
        <w:t>值。</w:t>
      </w:r>
    </w:p>
    <w:p w14:paraId="5F4AB843" w14:textId="43B5C150" w:rsidR="00BA0E61" w:rsidRDefault="007248EC" w:rsidP="007248EC">
      <w:pPr>
        <w:pStyle w:val="NSFC"/>
        <w:ind w:firstLineChars="0" w:firstLine="0"/>
        <w:jc w:val="center"/>
        <w:rPr>
          <w:bCs/>
        </w:rPr>
      </w:pPr>
      <w:r>
        <w:rPr>
          <w:bCs/>
          <w:noProof/>
        </w:rPr>
        <w:drawing>
          <wp:inline distT="0" distB="0" distL="0" distR="0" wp14:anchorId="2EC5ED4F" wp14:editId="5BEE2C3B">
            <wp:extent cx="3416400" cy="3427200"/>
            <wp:effectExtent l="0" t="0" r="0" b="1905"/>
            <wp:docPr id="964" name="Picture 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 name="fig-sequence-flowchar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16400" cy="3427200"/>
                    </a:xfrm>
                    <a:prstGeom prst="rect">
                      <a:avLst/>
                    </a:prstGeom>
                  </pic:spPr>
                </pic:pic>
              </a:graphicData>
            </a:graphic>
          </wp:inline>
        </w:drawing>
      </w:r>
    </w:p>
    <w:p w14:paraId="447EEA4E" w14:textId="5F03A5A3" w:rsidR="00D72EF9" w:rsidRDefault="00D72EF9" w:rsidP="005163E4">
      <w:pPr>
        <w:pStyle w:val="NSFC0"/>
      </w:pPr>
      <w:bookmarkStart w:id="6" w:name="_Ref444352576"/>
      <w:r w:rsidRPr="00700507">
        <w:rPr>
          <w:rFonts w:hint="eastAsia"/>
        </w:rPr>
        <w:t>图</w:t>
      </w:r>
      <w:r w:rsidRPr="00700507">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5</w:t>
      </w:r>
      <w:r w:rsidR="00BF2ADB">
        <w:fldChar w:fldCharType="end"/>
      </w:r>
      <w:bookmarkEnd w:id="6"/>
      <w:r w:rsidRPr="00700507">
        <w:t>特征</w:t>
      </w:r>
      <w:r w:rsidRPr="00700507">
        <w:t>DNA</w:t>
      </w:r>
      <w:r w:rsidRPr="00700507">
        <w:t>序列生成算法</w:t>
      </w:r>
    </w:p>
    <w:p w14:paraId="6F50EBB7" w14:textId="491A10D0" w:rsidR="00EC264F" w:rsidRPr="00A01B6C" w:rsidRDefault="00E7264D" w:rsidP="00EC7A74">
      <w:pPr>
        <w:pStyle w:val="NSFC"/>
        <w:rPr>
          <w:bCs/>
        </w:rPr>
      </w:pPr>
      <w:r>
        <w:rPr>
          <w:rFonts w:hint="eastAsia"/>
        </w:rPr>
        <w:lastRenderedPageBreak/>
        <w:t>将这两步结合起来</w:t>
      </w:r>
      <w:r w:rsidR="006F4103">
        <w:t>，</w:t>
      </w:r>
      <w:r w:rsidR="00C10C54">
        <w:t>特征</w:t>
      </w:r>
      <w:r w:rsidR="00C10C54">
        <w:t>DNA</w:t>
      </w:r>
      <w:r w:rsidR="00C10C54">
        <w:t>序列的产生</w:t>
      </w:r>
      <w:r w:rsidR="00C10C54">
        <w:rPr>
          <w:bCs/>
        </w:rPr>
        <w:t>产生</w:t>
      </w:r>
      <w:r w:rsidR="00C10C54">
        <w:rPr>
          <w:rFonts w:hint="eastAsia"/>
          <w:bCs/>
        </w:rPr>
        <w:t>算法</w:t>
      </w:r>
      <w:r w:rsidR="00C10C54">
        <w:rPr>
          <w:bCs/>
        </w:rPr>
        <w:t>如</w:t>
      </w:r>
      <w:r w:rsidR="00C10C54">
        <w:rPr>
          <w:bCs/>
        </w:rPr>
        <w:fldChar w:fldCharType="begin"/>
      </w:r>
      <w:r w:rsidR="00C10C54">
        <w:rPr>
          <w:bCs/>
        </w:rPr>
        <w:instrText xml:space="preserve"> REF _Ref444352576 \h </w:instrText>
      </w:r>
      <w:r w:rsidR="00C10C54">
        <w:rPr>
          <w:bCs/>
        </w:rPr>
      </w:r>
      <w:r w:rsidR="00C10C54">
        <w:rPr>
          <w:bCs/>
        </w:rPr>
        <w:instrText xml:space="preserve"> \* MERGEFORMAT </w:instrText>
      </w:r>
      <w:r w:rsidR="00C10C54">
        <w:rPr>
          <w:bCs/>
        </w:rPr>
        <w:fldChar w:fldCharType="separate"/>
      </w:r>
      <w:r w:rsidR="00BB7CFA" w:rsidRPr="00700507">
        <w:rPr>
          <w:rFonts w:hint="eastAsia"/>
        </w:rPr>
        <w:t>图</w:t>
      </w:r>
      <w:r w:rsidR="00BB7CFA" w:rsidRPr="00700507">
        <w:rPr>
          <w:rFonts w:hint="eastAsia"/>
        </w:rPr>
        <w:t xml:space="preserve"> </w:t>
      </w:r>
      <w:r w:rsidR="00BB7CFA">
        <w:rPr>
          <w:noProof/>
        </w:rPr>
        <w:t>5</w:t>
      </w:r>
      <w:r w:rsidR="00C10C54">
        <w:rPr>
          <w:bCs/>
        </w:rPr>
        <w:fldChar w:fldCharType="end"/>
      </w:r>
      <w:r w:rsidR="00C10C54">
        <w:rPr>
          <w:rFonts w:hint="eastAsia"/>
          <w:bCs/>
        </w:rPr>
        <w:t>所示。其中，</w:t>
      </w:r>
      <w:r w:rsidR="006F4103">
        <w:rPr>
          <w:bCs/>
        </w:rPr>
        <w:t>序列字母集</w:t>
      </w:r>
      <m:oMath>
        <m:r>
          <m:rPr>
            <m:sty m:val="p"/>
          </m:rPr>
          <w:rPr>
            <w:rFonts w:ascii="Cambria Math" w:hAnsi="Cambria Math"/>
          </w:rPr>
          <m:t>Ω</m:t>
        </m:r>
        <m:r>
          <w:rPr>
            <w:rFonts w:ascii="Cambria Math" w:hAnsi="Cambria Math"/>
          </w:rPr>
          <m:t>={T,A,C,G,CpG}</m:t>
        </m:r>
      </m:oMath>
      <w:r w:rsidR="002B5A49">
        <w:rPr>
          <w:rFonts w:hint="eastAsia"/>
          <w:bCs/>
        </w:rPr>
        <w:t>，</w:t>
      </w:r>
      <w:r w:rsidR="006F4103">
        <w:rPr>
          <w:bCs/>
        </w:rPr>
        <w:t>HMM</w:t>
      </w:r>
      <w:r w:rsidR="006F4103">
        <w:rPr>
          <w:bCs/>
        </w:rPr>
        <w:t>产生的序列为</w:t>
      </w:r>
      <m:oMath>
        <m:sSub>
          <m:sSubPr>
            <m:ctrlPr>
              <w:rPr>
                <w:rFonts w:ascii="Cambria Math" w:hAnsi="Cambria Math"/>
                <w:bCs/>
                <w:i/>
              </w:rPr>
            </m:ctrlPr>
          </m:sSubPr>
          <m:e>
            <m:r>
              <w:rPr>
                <w:rFonts w:ascii="Cambria Math" w:hAnsi="Cambria Math"/>
              </w:rPr>
              <m:t>s</m:t>
            </m:r>
          </m:e>
          <m:sub>
            <m:r>
              <w:rPr>
                <w:rFonts w:ascii="Cambria Math" w:hAnsi="Cambria Math"/>
              </w:rPr>
              <m:t>l</m:t>
            </m:r>
          </m:sub>
        </m:sSub>
        <m:r>
          <w:rPr>
            <w:rFonts w:ascii="Cambria Math" w:hAnsi="Cambria Math"/>
          </w:rPr>
          <m:t>=</m:t>
        </m:r>
        <m:sSub>
          <m:sSubPr>
            <m:ctrlPr>
              <w:rPr>
                <w:rFonts w:ascii="Cambria Math" w:hAnsi="Cambria Math"/>
                <w:bCs/>
                <w:i/>
              </w:rPr>
            </m:ctrlPr>
          </m:sSubPr>
          <m:e>
            <m:r>
              <w:rPr>
                <w:rFonts w:ascii="Cambria Math" w:hAnsi="Cambria Math"/>
              </w:rPr>
              <m:t>a</m:t>
            </m:r>
          </m:e>
          <m:sub>
            <m:r>
              <w:rPr>
                <w:rFonts w:ascii="Cambria Math" w:hAnsi="Cambria Math"/>
              </w:rPr>
              <m:t>0</m:t>
            </m:r>
          </m:sub>
        </m:sSub>
        <m:sSub>
          <m:sSubPr>
            <m:ctrlPr>
              <w:rPr>
                <w:rFonts w:ascii="Cambria Math" w:hAnsi="Cambria Math"/>
                <w:bCs/>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a</m:t>
            </m:r>
          </m:e>
          <m:sub>
            <m:r>
              <w:rPr>
                <w:rFonts w:ascii="Cambria Math" w:hAnsi="Cambria Math"/>
              </w:rPr>
              <m:t>l</m:t>
            </m:r>
          </m:sub>
        </m:sSub>
      </m:oMath>
      <w:r w:rsidR="006F4103">
        <w:rPr>
          <w:bCs/>
        </w:rPr>
        <w:t>，</w:t>
      </w:r>
      <m:oMath>
        <m:r>
          <w:rPr>
            <w:rFonts w:ascii="Cambria Math" w:hAnsi="Cambria Math"/>
          </w:rPr>
          <m:t xml:space="preserve"> </m:t>
        </m:r>
        <m:r>
          <w:rPr>
            <w:rFonts w:ascii="Cambria Math" w:hAnsi="Cambria Math"/>
          </w:rPr>
          <m:t>a∈Ω</m:t>
        </m:r>
      </m:oMath>
      <w:r w:rsidR="007C0B7C">
        <w:rPr>
          <w:rFonts w:hint="eastAsia"/>
          <w:bCs/>
        </w:rPr>
        <w:t>，</w:t>
      </w:r>
      <m:oMath>
        <m:sSub>
          <m:sSubPr>
            <m:ctrlPr>
              <w:rPr>
                <w:rFonts w:ascii="Cambria Math" w:hAnsi="Cambria Math"/>
                <w:bCs/>
                <w:i/>
              </w:rPr>
            </m:ctrlPr>
          </m:sSubPr>
          <m:e>
            <m:r>
              <w:rPr>
                <w:rFonts w:ascii="Cambria Math" w:hAnsi="Cambria Math"/>
              </w:rPr>
              <m:t>E</m:t>
            </m:r>
          </m:e>
          <m:sub>
            <m:r>
              <w:rPr>
                <w:rFonts w:ascii="Cambria Math" w:hAnsi="Cambria Math"/>
              </w:rPr>
              <m:t>l</m:t>
            </m:r>
          </m:sub>
        </m:sSub>
      </m:oMath>
      <w:r w:rsidR="001B3E94">
        <w:rPr>
          <w:rFonts w:hint="eastAsia"/>
          <w:bCs/>
        </w:rPr>
        <w:t>为</w:t>
      </w:r>
      <w:r w:rsidR="006F4103">
        <w:rPr>
          <w:bCs/>
        </w:rPr>
        <w:t>DNA</w:t>
      </w:r>
      <w:r w:rsidR="006F4103">
        <w:rPr>
          <w:bCs/>
        </w:rPr>
        <w:t>序列</w:t>
      </w:r>
      <m:oMath>
        <m:sSub>
          <m:sSubPr>
            <m:ctrlPr>
              <w:rPr>
                <w:rFonts w:ascii="Cambria Math" w:hAnsi="Cambria Math"/>
                <w:bCs/>
                <w:i/>
              </w:rPr>
            </m:ctrlPr>
          </m:sSubPr>
          <m:e>
            <m:r>
              <w:rPr>
                <w:rFonts w:ascii="Cambria Math" w:hAnsi="Cambria Math"/>
              </w:rPr>
              <m:t>s</m:t>
            </m:r>
          </m:e>
          <m:sub>
            <m:r>
              <w:rPr>
                <w:rFonts w:ascii="Cambria Math" w:hAnsi="Cambria Math"/>
              </w:rPr>
              <m:t>l</m:t>
            </m:r>
          </m:sub>
        </m:sSub>
      </m:oMath>
      <w:r w:rsidR="006F4103">
        <w:rPr>
          <w:bCs/>
        </w:rPr>
        <w:t>的特征能量。</w:t>
      </w:r>
    </w:p>
    <w:p w14:paraId="0E6FC159" w14:textId="77777777" w:rsidR="006F4103" w:rsidRDefault="006F4103" w:rsidP="00610967">
      <w:pPr>
        <w:pStyle w:val="NSFC-4"/>
      </w:pPr>
      <w:r>
        <w:rPr>
          <w:rFonts w:hint="eastAsia"/>
        </w:rPr>
        <w:t>甲基化三维</w:t>
      </w:r>
      <w:r>
        <w:t>空间结构的量子化学修正</w:t>
      </w:r>
    </w:p>
    <w:p w14:paraId="70591C2A" w14:textId="759DDD7C" w:rsidR="006F4103" w:rsidRDefault="006F4103" w:rsidP="006F4103">
      <w:pPr>
        <w:pStyle w:val="NSFC"/>
      </w:pPr>
      <w:r>
        <w:t>使用的</w:t>
      </w:r>
      <w:r>
        <w:t>DNA</w:t>
      </w:r>
      <w:r>
        <w:t>结构模型越准确，</w:t>
      </w:r>
      <w:r>
        <w:rPr>
          <w:rFonts w:hint="eastAsia"/>
        </w:rPr>
        <w:t>获取</w:t>
      </w:r>
      <w:r>
        <w:t>的能量图谱将越精确。量子化学的计算精度和准确度远远高于经典分子动力学。由于计算规模的限制，</w:t>
      </w:r>
      <w:r>
        <w:rPr>
          <w:rFonts w:hint="eastAsia"/>
        </w:rPr>
        <w:t>完全</w:t>
      </w:r>
      <w:r>
        <w:t>使用量子化学计算模拟的方式将消耗大量的</w:t>
      </w:r>
      <w:r>
        <w:rPr>
          <w:rFonts w:hint="eastAsia"/>
        </w:rPr>
        <w:t>计算</w:t>
      </w:r>
      <w:r>
        <w:t>资源，</w:t>
      </w:r>
      <w:r>
        <w:rPr>
          <w:rFonts w:hint="eastAsia"/>
        </w:rPr>
        <w:t>甚至</w:t>
      </w:r>
      <w:r>
        <w:t>由于计算规模过大而无法获取到</w:t>
      </w:r>
      <w:r>
        <w:rPr>
          <w:rFonts w:hint="eastAsia"/>
        </w:rPr>
        <w:t>计算</w:t>
      </w:r>
      <w:r>
        <w:t>结果。</w:t>
      </w:r>
      <w:r>
        <w:rPr>
          <w:rFonts w:hint="eastAsia"/>
        </w:rPr>
        <w:t>这里</w:t>
      </w:r>
      <w:r>
        <w:t>我们采用</w:t>
      </w:r>
      <w:r>
        <w:t>QM/MM</w:t>
      </w:r>
      <w:r>
        <w:t>结合的方法，</w:t>
      </w:r>
      <w:r>
        <w:rPr>
          <w:rFonts w:hint="eastAsia"/>
        </w:rPr>
        <w:t>对于</w:t>
      </w:r>
      <w:r>
        <w:t>甲基化</w:t>
      </w:r>
      <w:r>
        <w:t>CpG</w:t>
      </w:r>
      <w:r>
        <w:t>等影响项目计算精度与结果的关键</w:t>
      </w:r>
      <w:r>
        <w:rPr>
          <w:rFonts w:hint="eastAsia"/>
        </w:rPr>
        <w:t>位点</w:t>
      </w:r>
      <w:r>
        <w:t>使用</w:t>
      </w:r>
      <w:r>
        <w:rPr>
          <w:rFonts w:hint="eastAsia"/>
        </w:rPr>
        <w:t>第一性</w:t>
      </w:r>
      <w:r>
        <w:t>原理计算的方法进行模型局部结构的精细调整。本项目</w:t>
      </w:r>
      <w:r>
        <w:rPr>
          <w:rFonts w:hint="eastAsia"/>
        </w:rPr>
        <w:t>拟</w:t>
      </w:r>
      <w:r>
        <w:t>采用基于密度</w:t>
      </w:r>
      <w:r>
        <w:rPr>
          <w:rFonts w:hint="eastAsia"/>
        </w:rPr>
        <w:t>泛函</w:t>
      </w:r>
      <w:r>
        <w:t>理论</w:t>
      </w:r>
      <w:r>
        <w:t>(DFT)</w:t>
      </w:r>
      <w:r>
        <w:t>的第一性原则</w:t>
      </w:r>
      <w:r>
        <w:rPr>
          <w:rFonts w:hint="eastAsia"/>
        </w:rPr>
        <w:t>原理</w:t>
      </w:r>
      <w:r>
        <w:t>计算程序</w:t>
      </w:r>
      <w:r>
        <w:t>VASP</w:t>
      </w:r>
      <w:r>
        <w:rPr>
          <w:rFonts w:hint="eastAsia"/>
        </w:rPr>
        <w:t>计算</w:t>
      </w:r>
      <w:r>
        <w:t>DNA</w:t>
      </w:r>
      <w:r>
        <w:t>甲基化反应路径，从而确定精确的甲基化修正模型。</w:t>
      </w:r>
      <w:r>
        <w:t>CpG</w:t>
      </w:r>
      <w:r>
        <w:t>甲基化反应的</w:t>
      </w:r>
      <w:r>
        <w:rPr>
          <w:rFonts w:hint="eastAsia"/>
        </w:rPr>
        <w:t>反应</w:t>
      </w:r>
      <w:r>
        <w:t>路径及反应</w:t>
      </w:r>
      <w:r>
        <w:rPr>
          <w:rFonts w:hint="eastAsia"/>
        </w:rPr>
        <w:t>过渡</w:t>
      </w:r>
      <w:r>
        <w:t>态确定将使用</w:t>
      </w:r>
      <w:r w:rsidR="008E608E">
        <w:t>NEB</w:t>
      </w:r>
      <w:r>
        <w:t>（</w:t>
      </w:r>
      <w:r w:rsidR="008E608E" w:rsidRPr="001463CE">
        <w:t>Nudged Elastic Ban</w:t>
      </w:r>
      <w:r w:rsidR="008E608E">
        <w:t>d</w:t>
      </w:r>
      <w:r>
        <w:t>）</w:t>
      </w:r>
      <w:r>
        <w:rPr>
          <w:rFonts w:hint="eastAsia"/>
        </w:rPr>
        <w:t>方法</w:t>
      </w:r>
      <w:r>
        <w:t>来确定。</w:t>
      </w:r>
    </w:p>
    <w:p w14:paraId="259A773D" w14:textId="77777777" w:rsidR="006F4103" w:rsidRDefault="006F4103" w:rsidP="00590C6C">
      <w:pPr>
        <w:pStyle w:val="NSFC-4"/>
      </w:pPr>
      <w:r>
        <w:t>分子动力学计算模拟获取</w:t>
      </w:r>
      <w:r>
        <w:rPr>
          <w:rFonts w:hint="eastAsia"/>
        </w:rPr>
        <w:t>能量</w:t>
      </w:r>
      <w:r>
        <w:t>图谱及</w:t>
      </w:r>
      <w:r>
        <w:rPr>
          <w:rFonts w:hint="eastAsia"/>
        </w:rPr>
        <w:t>对称性</w:t>
      </w:r>
      <w:r>
        <w:t>破缺</w:t>
      </w:r>
      <w:r>
        <w:rPr>
          <w:rFonts w:hint="eastAsia"/>
        </w:rPr>
        <w:t>机理分析</w:t>
      </w:r>
    </w:p>
    <w:p w14:paraId="31DD1BEE" w14:textId="22E08627" w:rsidR="002440A3" w:rsidRDefault="006F4103" w:rsidP="002440A3">
      <w:pPr>
        <w:pStyle w:val="NSFC"/>
      </w:pPr>
      <w:r>
        <w:t>本项目</w:t>
      </w:r>
      <w:r>
        <w:rPr>
          <w:rFonts w:hint="eastAsia"/>
        </w:rPr>
        <w:t>将</w:t>
      </w:r>
      <w:r>
        <w:t>使用分子动力计算的方法获取特征</w:t>
      </w:r>
      <w:r>
        <w:t>DNA</w:t>
      </w:r>
      <w:r>
        <w:t>序列的最合理的三维空</w:t>
      </w:r>
      <w:r w:rsidR="00A71D2E">
        <w:t>间结构和能量信息。项目</w:t>
      </w:r>
      <w:r w:rsidR="00A71D2E">
        <w:rPr>
          <w:rFonts w:hint="eastAsia"/>
        </w:rPr>
        <w:t>将使用</w:t>
      </w:r>
      <w:r>
        <w:t>分子动力学程序</w:t>
      </w:r>
      <w:r>
        <w:t>NAMD</w:t>
      </w:r>
      <w:r>
        <w:t>计算</w:t>
      </w:r>
      <w:r w:rsidR="00FD05E1">
        <w:rPr>
          <w:rFonts w:hint="eastAsia"/>
        </w:rPr>
        <w:t>前面几个步骤中</w:t>
      </w:r>
      <w:r>
        <w:t>产生的大量特征序列结构模型的最合理状态的空间构型和体系能量。特征</w:t>
      </w:r>
      <w:r>
        <w:t xml:space="preserve"> DNA</w:t>
      </w:r>
      <w:r>
        <w:t>分子将</w:t>
      </w:r>
      <w:r>
        <w:rPr>
          <w:rFonts w:hint="eastAsia"/>
        </w:rPr>
        <w:t>浸泡</w:t>
      </w:r>
      <w:r>
        <w:t>在</w:t>
      </w:r>
      <w:r w:rsidR="00FE6A3A">
        <w:rPr>
          <w:rFonts w:hint="eastAsia"/>
        </w:rPr>
        <w:t>使用</w:t>
      </w:r>
      <w:r>
        <w:t>KCl</w:t>
      </w:r>
      <w:r w:rsidR="00A3303A">
        <w:rPr>
          <w:rFonts w:hint="eastAsia"/>
        </w:rPr>
        <w:t>离子</w:t>
      </w:r>
      <w:r>
        <w:rPr>
          <w:rFonts w:hint="eastAsia"/>
        </w:rPr>
        <w:t>中和</w:t>
      </w:r>
      <w:r>
        <w:t>过的水溶液模型中，</w:t>
      </w:r>
      <w:r w:rsidR="005E7756">
        <w:rPr>
          <w:rFonts w:hint="eastAsia"/>
        </w:rPr>
        <w:t>整个模拟</w:t>
      </w:r>
      <w:r>
        <w:rPr>
          <w:rFonts w:hint="eastAsia"/>
        </w:rPr>
        <w:t>将在</w:t>
      </w:r>
      <w:r>
        <w:t>NPT</w:t>
      </w:r>
      <w:r w:rsidR="00EF6405">
        <w:t>系宗</w:t>
      </w:r>
      <w:r w:rsidR="00EF6405">
        <w:rPr>
          <w:rFonts w:hint="eastAsia"/>
        </w:rPr>
        <w:t>条件下，</w:t>
      </w:r>
      <w:r>
        <w:rPr>
          <w:rFonts w:hint="eastAsia"/>
        </w:rPr>
        <w:t>在</w:t>
      </w:r>
      <w:r w:rsidR="009E6818">
        <w:rPr>
          <w:rFonts w:hint="eastAsia"/>
        </w:rPr>
        <w:t>指定的</w:t>
      </w:r>
      <w:r>
        <w:t>温度</w:t>
      </w:r>
      <w:r w:rsidR="00E63936">
        <w:rPr>
          <w:rFonts w:hint="eastAsia"/>
        </w:rPr>
        <w:t>范围内</w:t>
      </w:r>
      <w:r>
        <w:t>进行充分的弛豫反应。</w:t>
      </w:r>
      <w:r>
        <w:rPr>
          <w:rFonts w:hint="eastAsia"/>
        </w:rPr>
        <w:t>项目</w:t>
      </w:r>
      <w:r>
        <w:t>将使用</w:t>
      </w:r>
      <w:r>
        <w:t>VMD</w:t>
      </w:r>
      <w:r>
        <w:t>程序结合相应的</w:t>
      </w:r>
      <w:r>
        <w:t>TCL/TK</w:t>
      </w:r>
      <w:r>
        <w:t>脚本程序进行结果分析</w:t>
      </w:r>
      <w:r w:rsidR="008B5DF6">
        <w:rPr>
          <w:rFonts w:hint="eastAsia"/>
        </w:rPr>
        <w:t>并</w:t>
      </w:r>
      <w:r>
        <w:t>建立</w:t>
      </w:r>
      <w:r>
        <w:rPr>
          <w:rFonts w:hint="eastAsia"/>
        </w:rPr>
        <w:t>对称性</w:t>
      </w:r>
      <w:r>
        <w:t>及对称性破缺</w:t>
      </w:r>
      <w:r>
        <w:rPr>
          <w:rFonts w:hint="eastAsia"/>
        </w:rPr>
        <w:t>特征</w:t>
      </w:r>
      <w:r>
        <w:t>DNA</w:t>
      </w:r>
      <w:r>
        <w:rPr>
          <w:rFonts w:hint="eastAsia"/>
        </w:rPr>
        <w:t>序列的</w:t>
      </w:r>
      <w:r>
        <w:t>详细能量图谱图。</w:t>
      </w:r>
    </w:p>
    <w:p w14:paraId="0A8538DB" w14:textId="180D653C" w:rsidR="00346FF9" w:rsidRDefault="00801231" w:rsidP="00E87BED">
      <w:pPr>
        <w:pStyle w:val="NSFC"/>
      </w:pPr>
      <w:r>
        <w:rPr>
          <w:rFonts w:hint="eastAsia"/>
        </w:rPr>
        <w:t>本项目将</w:t>
      </w:r>
      <w:r w:rsidR="00346FF9">
        <w:rPr>
          <w:rFonts w:hint="eastAsia"/>
        </w:rPr>
        <w:t>通过获取完成的对称性及能量对应关系来研究和分析</w:t>
      </w:r>
      <w:r w:rsidR="00346FF9">
        <w:t>DNA</w:t>
      </w:r>
      <w:r w:rsidR="00346FF9">
        <w:rPr>
          <w:rFonts w:hint="eastAsia"/>
        </w:rPr>
        <w:t>序列中的对称性及对称性破缺现象。</w:t>
      </w:r>
      <w:r w:rsidR="00E31E2B">
        <w:rPr>
          <w:rFonts w:hint="eastAsia"/>
        </w:rPr>
        <w:t>使用</w:t>
      </w:r>
      <w:r w:rsidR="00346FF9">
        <w:rPr>
          <w:rFonts w:hint="eastAsia"/>
        </w:rPr>
        <w:t>分子动力学计算得到的能量图谱及其他相关的数据将用来解释</w:t>
      </w:r>
      <w:r w:rsidR="00346FF9">
        <w:t>CpG</w:t>
      </w:r>
      <w:r w:rsidR="00346FF9">
        <w:rPr>
          <w:rFonts w:hint="eastAsia"/>
        </w:rPr>
        <w:t>分布及其甲基化状态对称性及对称性破缺的分子机理。</w:t>
      </w:r>
    </w:p>
    <w:p w14:paraId="33E2D04C" w14:textId="592923D5" w:rsidR="006F4103" w:rsidRDefault="00AC17C7" w:rsidP="001B7FEC">
      <w:pPr>
        <w:pStyle w:val="NSFC-4"/>
      </w:pPr>
      <w:r>
        <w:rPr>
          <w:rFonts w:hint="eastAsia"/>
        </w:rPr>
        <w:t>从</w:t>
      </w:r>
      <w:r w:rsidR="006F4103">
        <w:t>肿瘤测序数据分析</w:t>
      </w:r>
      <w:r w:rsidR="00DF64E8">
        <w:rPr>
          <w:rFonts w:hint="eastAsia"/>
        </w:rPr>
        <w:t>验证</w:t>
      </w:r>
      <w:r w:rsidR="00123470">
        <w:rPr>
          <w:rFonts w:hint="eastAsia"/>
        </w:rPr>
        <w:t>对</w:t>
      </w:r>
      <w:r w:rsidR="00574ABA">
        <w:rPr>
          <w:rFonts w:hint="eastAsia"/>
        </w:rPr>
        <w:t>我们提出的</w:t>
      </w:r>
      <w:r w:rsidR="00123470">
        <w:rPr>
          <w:rFonts w:hint="eastAsia"/>
        </w:rPr>
        <w:t>称性破缺机理</w:t>
      </w:r>
    </w:p>
    <w:p w14:paraId="1F5DC9EE" w14:textId="7864CAED" w:rsidR="006F4103" w:rsidRDefault="006F4103" w:rsidP="001B7FEC">
      <w:pPr>
        <w:pStyle w:val="NSFC"/>
      </w:pPr>
      <w:r>
        <w:t>本</w:t>
      </w:r>
      <w:r>
        <w:rPr>
          <w:rFonts w:hint="eastAsia"/>
        </w:rPr>
        <w:t>项目</w:t>
      </w:r>
      <w:r>
        <w:t>拟通过对原子</w:t>
      </w:r>
      <w:r>
        <w:rPr>
          <w:rFonts w:hint="eastAsia"/>
        </w:rPr>
        <w:t>及</w:t>
      </w:r>
      <w:r>
        <w:t>分子组装层次的机理研究来解释我们观察到的</w:t>
      </w:r>
      <w:r w:rsidR="00F93D27">
        <w:rPr>
          <w:rFonts w:hint="eastAsia"/>
        </w:rPr>
        <w:t>进化中</w:t>
      </w:r>
      <w:r w:rsidR="00AC48DD">
        <w:t>CpG</w:t>
      </w:r>
      <w:r w:rsidR="00AC48DD">
        <w:rPr>
          <w:rFonts w:hint="eastAsia"/>
        </w:rPr>
        <w:t>及其甲基化状态向</w:t>
      </w:r>
      <w:r>
        <w:t>对称性</w:t>
      </w:r>
      <w:r w:rsidR="007636F7">
        <w:rPr>
          <w:rFonts w:hint="eastAsia"/>
        </w:rPr>
        <w:t>变化的趋势</w:t>
      </w:r>
      <w:r>
        <w:t>。在我们的分析中，肿瘤基因组中这些对称性及对称性破缺现象</w:t>
      </w:r>
      <w:r>
        <w:rPr>
          <w:rFonts w:hint="eastAsia"/>
        </w:rPr>
        <w:t>更加</w:t>
      </w:r>
      <w:r>
        <w:t>多样化及</w:t>
      </w:r>
      <w:r>
        <w:rPr>
          <w:rFonts w:hint="eastAsia"/>
        </w:rPr>
        <w:t>复杂</w:t>
      </w:r>
      <w:r>
        <w:t>化。</w:t>
      </w:r>
      <w:r>
        <w:rPr>
          <w:rFonts w:hint="eastAsia"/>
        </w:rPr>
        <w:t>项目</w:t>
      </w:r>
      <w:r>
        <w:t>的最终步骤是进行肿</w:t>
      </w:r>
      <w:r>
        <w:lastRenderedPageBreak/>
        <w:t>瘤基因组数据的分析，</w:t>
      </w:r>
      <w:r>
        <w:rPr>
          <w:rFonts w:hint="eastAsia"/>
        </w:rPr>
        <w:t>一方面</w:t>
      </w:r>
      <w:r>
        <w:t>肿瘤数据的分析验证我们得到的结论，</w:t>
      </w:r>
      <w:r>
        <w:rPr>
          <w:rFonts w:hint="eastAsia"/>
        </w:rPr>
        <w:t>另</w:t>
      </w:r>
      <w:r>
        <w:t>一方</w:t>
      </w:r>
      <w:r>
        <w:rPr>
          <w:rFonts w:hint="eastAsia"/>
        </w:rPr>
        <w:t>面</w:t>
      </w:r>
      <w:r w:rsidR="005E7228">
        <w:rPr>
          <w:rFonts w:hint="eastAsia"/>
        </w:rPr>
        <w:t>针对</w:t>
      </w:r>
      <w:r>
        <w:t>肿瘤基因组中</w:t>
      </w:r>
      <w:r>
        <w:t>CpG</w:t>
      </w:r>
      <w:r>
        <w:t>及其甲基化相关的对称性破缺现象</w:t>
      </w:r>
      <w:r w:rsidR="00DB7EDF">
        <w:rPr>
          <w:rFonts w:hint="eastAsia"/>
        </w:rPr>
        <w:t>发展新的数据分析方法</w:t>
      </w:r>
      <w:r w:rsidR="00891138">
        <w:rPr>
          <w:rFonts w:hint="eastAsia"/>
        </w:rPr>
        <w:t>。</w:t>
      </w:r>
      <w:r>
        <w:t>这一阶段工作包括肿瘤组织样品的收集、建</w:t>
      </w:r>
      <w:r>
        <w:rPr>
          <w:rFonts w:hint="eastAsia"/>
        </w:rPr>
        <w:t>库</w:t>
      </w:r>
      <w:r>
        <w:t>、测序和</w:t>
      </w:r>
      <w:r w:rsidR="00241A3A">
        <w:rPr>
          <w:rFonts w:hint="eastAsia"/>
        </w:rPr>
        <w:t>生物信息学</w:t>
      </w:r>
      <w:r>
        <w:rPr>
          <w:rFonts w:hint="eastAsia"/>
        </w:rPr>
        <w:t>分析</w:t>
      </w:r>
      <w:r>
        <w:t>工作。</w:t>
      </w:r>
    </w:p>
    <w:p w14:paraId="6C186C86" w14:textId="77777777" w:rsidR="006F4103" w:rsidRDefault="006F4103" w:rsidP="003A4234">
      <w:pPr>
        <w:pStyle w:val="NSFC-3"/>
      </w:pPr>
      <w:r>
        <w:rPr>
          <w:rFonts w:hint="eastAsia"/>
        </w:rPr>
        <w:t>技术路线</w:t>
      </w:r>
    </w:p>
    <w:p w14:paraId="0008524F" w14:textId="77777777" w:rsidR="006F4103" w:rsidRDefault="006F4103" w:rsidP="006F4103">
      <w:pPr>
        <w:pStyle w:val="NSFC"/>
      </w:pPr>
      <w:r>
        <w:rPr>
          <w:rFonts w:hint="eastAsia"/>
        </w:rPr>
        <w:t>本项目</w:t>
      </w:r>
      <w:r w:rsidR="00CF400D">
        <w:rPr>
          <w:rFonts w:hint="eastAsia"/>
        </w:rPr>
        <w:t>拟采用的</w:t>
      </w:r>
      <w:r>
        <w:rPr>
          <w:rFonts w:hint="eastAsia"/>
        </w:rPr>
        <w:t>的技术路线</w:t>
      </w:r>
      <w:r w:rsidR="003A4234">
        <w:rPr>
          <w:rFonts w:hint="eastAsia"/>
        </w:rPr>
        <w:t>如</w:t>
      </w:r>
      <w:r w:rsidR="00750592">
        <w:fldChar w:fldCharType="begin"/>
      </w:r>
      <w:r w:rsidR="00750592">
        <w:instrText xml:space="preserve"> </w:instrText>
      </w:r>
      <w:r w:rsidR="00750592">
        <w:rPr>
          <w:rFonts w:hint="eastAsia"/>
        </w:rPr>
        <w:instrText>REF _Ref444799776 \h</w:instrText>
      </w:r>
      <w:r w:rsidR="00750592">
        <w:instrText xml:space="preserve"> </w:instrText>
      </w:r>
      <w:r w:rsidR="00750592">
        <w:fldChar w:fldCharType="separate"/>
      </w:r>
      <w:r w:rsidR="00BB7CFA">
        <w:rPr>
          <w:rFonts w:hint="eastAsia"/>
        </w:rPr>
        <w:t>图</w:t>
      </w:r>
      <w:r w:rsidR="00BB7CFA">
        <w:rPr>
          <w:rFonts w:hint="eastAsia"/>
        </w:rPr>
        <w:t xml:space="preserve"> </w:t>
      </w:r>
      <w:r w:rsidR="00BB7CFA">
        <w:rPr>
          <w:noProof/>
        </w:rPr>
        <w:t>6</w:t>
      </w:r>
      <w:r w:rsidR="00750592">
        <w:fldChar w:fldCharType="end"/>
      </w:r>
      <w:r w:rsidR="006C12FF">
        <w:rPr>
          <w:rFonts w:hint="eastAsia"/>
        </w:rPr>
        <w:t>所示</w:t>
      </w:r>
      <w:r>
        <w:rPr>
          <w:rFonts w:hint="eastAsia"/>
        </w:rPr>
        <w:t>：</w:t>
      </w:r>
    </w:p>
    <w:p w14:paraId="5A4A5D77" w14:textId="6277D8F8" w:rsidR="006F4103" w:rsidRDefault="002E2A04" w:rsidP="002E2A04">
      <w:pPr>
        <w:pStyle w:val="NSFC"/>
        <w:ind w:firstLineChars="0" w:firstLine="0"/>
        <w:jc w:val="left"/>
      </w:pPr>
      <w:r>
        <w:rPr>
          <w:noProof/>
        </w:rPr>
        <w:drawing>
          <wp:inline distT="0" distB="0" distL="0" distR="0" wp14:anchorId="2ACB9E8D" wp14:editId="57A2CF82">
            <wp:extent cx="5144400" cy="6674400"/>
            <wp:effectExtent l="0" t="0" r="12065" b="6350"/>
            <wp:docPr id="965" name="Picture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 name="tech-flowchart.png"/>
                    <pic:cNvPicPr/>
                  </pic:nvPicPr>
                  <pic:blipFill>
                    <a:blip r:embed="rId13">
                      <a:extLst>
                        <a:ext uri="{28A0092B-C50C-407E-A947-70E740481C1C}">
                          <a14:useLocalDpi xmlns:a14="http://schemas.microsoft.com/office/drawing/2010/main" val="0"/>
                        </a:ext>
                      </a:extLst>
                    </a:blip>
                    <a:stretch>
                      <a:fillRect/>
                    </a:stretch>
                  </pic:blipFill>
                  <pic:spPr>
                    <a:xfrm>
                      <a:off x="0" y="0"/>
                      <a:ext cx="5144400" cy="6674400"/>
                    </a:xfrm>
                    <a:prstGeom prst="rect">
                      <a:avLst/>
                    </a:prstGeom>
                  </pic:spPr>
                </pic:pic>
              </a:graphicData>
            </a:graphic>
          </wp:inline>
        </w:drawing>
      </w:r>
    </w:p>
    <w:p w14:paraId="71F083FB" w14:textId="749BBEF1" w:rsidR="009E6C69" w:rsidRDefault="006F4103" w:rsidP="00793380">
      <w:pPr>
        <w:pStyle w:val="NSFC0"/>
      </w:pPr>
      <w:bookmarkStart w:id="7" w:name="_Ref444799776"/>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6</w:t>
      </w:r>
      <w:r w:rsidR="00BF2ADB">
        <w:fldChar w:fldCharType="end"/>
      </w:r>
      <w:bookmarkEnd w:id="7"/>
      <w:r>
        <w:t xml:space="preserve"> </w:t>
      </w:r>
      <w:r>
        <w:rPr>
          <w:rFonts w:hint="eastAsia"/>
        </w:rPr>
        <w:t>本项目拟采用的技术路线</w:t>
      </w:r>
    </w:p>
    <w:p w14:paraId="33043549" w14:textId="77777777" w:rsidR="006F4103" w:rsidRDefault="006F4103" w:rsidP="004D26FC">
      <w:pPr>
        <w:pStyle w:val="NSFC-3"/>
      </w:pPr>
      <w:r>
        <w:lastRenderedPageBreak/>
        <w:t>可行性分析</w:t>
      </w:r>
    </w:p>
    <w:p w14:paraId="437D0A29" w14:textId="77777777" w:rsidR="006F4103" w:rsidRDefault="006F4103" w:rsidP="006F4103">
      <w:pPr>
        <w:pStyle w:val="NSFC"/>
      </w:pPr>
      <w:r>
        <w:t>本研究项目涉及到新一代测序大数据分析和分子动力学</w:t>
      </w:r>
      <w:r>
        <w:rPr>
          <w:rFonts w:hint="eastAsia"/>
        </w:rPr>
        <w:t>计算两个</w:t>
      </w:r>
      <w:r>
        <w:t>大的领域，</w:t>
      </w:r>
      <w:r>
        <w:rPr>
          <w:rFonts w:hint="eastAsia"/>
        </w:rPr>
        <w:t>其中</w:t>
      </w:r>
      <w:r>
        <w:t>涉及到的</w:t>
      </w:r>
      <w:r>
        <w:rPr>
          <w:rFonts w:hint="eastAsia"/>
        </w:rPr>
        <w:t>数学</w:t>
      </w:r>
      <w:r>
        <w:t>模型建立、</w:t>
      </w:r>
      <w:r>
        <w:rPr>
          <w:rFonts w:hint="eastAsia"/>
        </w:rPr>
        <w:t>计算</w:t>
      </w:r>
      <w:r>
        <w:t>及程序编写以及分子模型建立等</w:t>
      </w:r>
      <w:r>
        <w:rPr>
          <w:rFonts w:hint="eastAsia"/>
        </w:rPr>
        <w:t>等</w:t>
      </w:r>
      <w:r>
        <w:t>各方面，</w:t>
      </w:r>
      <w:r>
        <w:rPr>
          <w:rFonts w:hint="eastAsia"/>
        </w:rPr>
        <w:t>申请人</w:t>
      </w:r>
      <w:r>
        <w:t>都有非常丰富的研究经历并且在该项目的研究方向</w:t>
      </w:r>
      <w:r>
        <w:rPr>
          <w:rFonts w:hint="eastAsia"/>
        </w:rPr>
        <w:t>上</w:t>
      </w:r>
      <w:r>
        <w:t>已经做好了扎实的前期基础工作。</w:t>
      </w:r>
    </w:p>
    <w:p w14:paraId="2EFB9C2A" w14:textId="77777777" w:rsidR="006F4103" w:rsidRDefault="006F4103" w:rsidP="00F5044E">
      <w:pPr>
        <w:pStyle w:val="NSFC-4"/>
      </w:pPr>
      <w:r>
        <w:t>测序大数据分析</w:t>
      </w:r>
    </w:p>
    <w:p w14:paraId="05A2C5DD" w14:textId="5438F74C" w:rsidR="006F4103" w:rsidRDefault="006F4103" w:rsidP="006F4103">
      <w:pPr>
        <w:pStyle w:val="NSFC"/>
      </w:pPr>
      <w:r>
        <w:t>本项目涉及到</w:t>
      </w:r>
      <w:r>
        <w:t>Bs-seq</w:t>
      </w:r>
      <w:r>
        <w:t>测序大数据的分析，</w:t>
      </w:r>
      <w:r>
        <w:rPr>
          <w:rFonts w:hint="eastAsia"/>
        </w:rPr>
        <w:t>在</w:t>
      </w:r>
      <w:r>
        <w:t>这个方面申请人所在的</w:t>
      </w:r>
      <w:r>
        <w:rPr>
          <w:rFonts w:hint="eastAsia"/>
        </w:rPr>
        <w:t>实验室</w:t>
      </w:r>
      <w:r>
        <w:t>已经有了</w:t>
      </w:r>
      <w:r>
        <w:rPr>
          <w:rFonts w:hint="eastAsia"/>
        </w:rPr>
        <w:t>丰富</w:t>
      </w:r>
      <w:r>
        <w:t>的积累。由申请人主导已经完成了两条</w:t>
      </w:r>
      <w:r>
        <w:t>Bs-seq</w:t>
      </w:r>
      <w:r>
        <w:t>测序数据分析的</w:t>
      </w:r>
      <w:r>
        <w:t>pipeline</w:t>
      </w:r>
      <w:r w:rsidR="00697741">
        <w:rPr>
          <w:rFonts w:hint="eastAsia"/>
        </w:rPr>
        <w:t>的建立包括</w:t>
      </w:r>
      <w:r w:rsidRPr="00CE4727">
        <w:t>CpG</w:t>
      </w:r>
      <w:r w:rsidRPr="00CE4727">
        <w:t>分布及甲基化状态分析</w:t>
      </w:r>
      <w:r>
        <w:t>MTBR-Pipeline</w:t>
      </w:r>
      <w:r>
        <w:rPr>
          <w:rFonts w:hint="eastAsia"/>
        </w:rPr>
        <w:t xml:space="preserve"> </w:t>
      </w:r>
      <w:hyperlink r:id="rId14" w:history="1">
        <w:r w:rsidRPr="00CE4727">
          <w:rPr>
            <w:rStyle w:val="Hyperlink"/>
          </w:rPr>
          <w:t>http://www.github.com/dlmeduli/mtbr-pipline/</w:t>
        </w:r>
      </w:hyperlink>
      <w:r>
        <w:t xml:space="preserve"> </w:t>
      </w:r>
      <w:r>
        <w:t>以及</w:t>
      </w:r>
      <w:r w:rsidRPr="006E1B89">
        <w:t>等位基因甲基差异表达区域分析</w:t>
      </w:r>
      <w:r>
        <w:t>ASM-</w:t>
      </w:r>
      <w:r w:rsidRPr="006E1B89">
        <w:t>Pipeline</w:t>
      </w:r>
      <w:r>
        <w:t xml:space="preserve"> </w:t>
      </w:r>
      <w:hyperlink r:id="rId15" w:history="1">
        <w:r w:rsidRPr="006E1B89">
          <w:rPr>
            <w:rStyle w:val="Hyperlink"/>
          </w:rPr>
          <w:t>http://www.github.com/dlmeduli/asm-pipline/</w:t>
        </w:r>
      </w:hyperlink>
      <w:r>
        <w:t>，</w:t>
      </w:r>
      <w:r>
        <w:rPr>
          <w:rFonts w:hint="eastAsia"/>
        </w:rPr>
        <w:t>同时</w:t>
      </w:r>
      <w:r>
        <w:t>也</w:t>
      </w:r>
      <w:r>
        <w:rPr>
          <w:rFonts w:hint="eastAsia"/>
        </w:rPr>
        <w:t>积累</w:t>
      </w:r>
      <w:r>
        <w:t>了大量相关的测序数据分析的算法和程序。申请人在科学计算程序算法设计及开发</w:t>
      </w:r>
      <w:r>
        <w:rPr>
          <w:rFonts w:hint="eastAsia"/>
        </w:rPr>
        <w:t>方面</w:t>
      </w:r>
      <w:r>
        <w:t>的积累，保证了在项目需要时，</w:t>
      </w:r>
      <w:r>
        <w:rPr>
          <w:rFonts w:hint="eastAsia"/>
        </w:rPr>
        <w:t>能</w:t>
      </w:r>
      <w:r>
        <w:t>发展新的</w:t>
      </w:r>
      <w:r>
        <w:rPr>
          <w:rFonts w:hint="eastAsia"/>
        </w:rPr>
        <w:t>方法</w:t>
      </w:r>
      <w:r>
        <w:t>来推进项目进度。</w:t>
      </w:r>
    </w:p>
    <w:p w14:paraId="508D5127" w14:textId="77777777" w:rsidR="006F4103" w:rsidRDefault="006F4103" w:rsidP="00F5044E">
      <w:pPr>
        <w:pStyle w:val="NSFC-4"/>
      </w:pPr>
      <w:r>
        <w:rPr>
          <w:rFonts w:hint="eastAsia"/>
        </w:rPr>
        <w:t>对称性</w:t>
      </w:r>
      <w:r>
        <w:t>及对称性破缺数学建模</w:t>
      </w:r>
    </w:p>
    <w:p w14:paraId="586F22E7" w14:textId="6023EF45" w:rsidR="006F4103" w:rsidRDefault="006F4103" w:rsidP="006F4103">
      <w:pPr>
        <w:pStyle w:val="NSFC"/>
      </w:pPr>
      <w:r>
        <w:rPr>
          <w:rFonts w:hint="eastAsia"/>
        </w:rPr>
        <w:t>本项目</w:t>
      </w:r>
      <w:r>
        <w:t>拟从对称性方</w:t>
      </w:r>
      <w:r>
        <w:rPr>
          <w:rFonts w:hint="eastAsia"/>
        </w:rPr>
        <w:t>面解释</w:t>
      </w:r>
      <w:r>
        <w:t>我们在测序数据分析中观察到的</w:t>
      </w:r>
      <w:r w:rsidR="00DD303C">
        <w:t>CpG</w:t>
      </w:r>
      <w:r w:rsidR="00871437">
        <w:rPr>
          <w:rFonts w:hint="eastAsia"/>
        </w:rPr>
        <w:t>及其甲基化状态</w:t>
      </w:r>
      <w:r w:rsidR="00DD303C">
        <w:rPr>
          <w:rFonts w:hint="eastAsia"/>
        </w:rPr>
        <w:t>向</w:t>
      </w:r>
      <w:r w:rsidR="008B6DD2">
        <w:rPr>
          <w:rFonts w:hint="eastAsia"/>
        </w:rPr>
        <w:t>非对称性变化趋势的</w:t>
      </w:r>
      <w:r>
        <w:t>现象，</w:t>
      </w:r>
      <w:r>
        <w:rPr>
          <w:rFonts w:hint="eastAsia"/>
        </w:rPr>
        <w:t>并以此</w:t>
      </w:r>
      <w:r>
        <w:t>为基础</w:t>
      </w:r>
      <w:r>
        <w:rPr>
          <w:rFonts w:hint="eastAsia"/>
        </w:rPr>
        <w:t>发展</w:t>
      </w:r>
      <w:r>
        <w:t>新的数据分析方法和手段。</w:t>
      </w:r>
      <w:r>
        <w:rPr>
          <w:rFonts w:hint="eastAsia"/>
        </w:rPr>
        <w:t>申请人在</w:t>
      </w:r>
      <w:r>
        <w:t>晶体</w:t>
      </w:r>
      <w:r>
        <w:rPr>
          <w:rFonts w:hint="eastAsia"/>
        </w:rPr>
        <w:t>结构</w:t>
      </w:r>
      <w:r>
        <w:t>学方向</w:t>
      </w:r>
      <w:r>
        <w:rPr>
          <w:rFonts w:hint="eastAsia"/>
        </w:rPr>
        <w:t>有</w:t>
      </w:r>
      <w:r>
        <w:t>开发新算法的研究经历，</w:t>
      </w:r>
      <w:r>
        <w:rPr>
          <w:rFonts w:hint="eastAsia"/>
        </w:rPr>
        <w:t>对</w:t>
      </w:r>
      <w:r>
        <w:t>其背后的物理数学知识</w:t>
      </w:r>
      <w:r>
        <w:rPr>
          <w:rFonts w:hint="eastAsia"/>
        </w:rPr>
        <w:t>包括空间群</w:t>
      </w:r>
      <w:r>
        <w:t>、</w:t>
      </w:r>
      <w:r>
        <w:rPr>
          <w:rFonts w:hint="eastAsia"/>
        </w:rPr>
        <w:t>空间变换</w:t>
      </w:r>
      <w:r>
        <w:t>、群论等等都有深刻的理解。</w:t>
      </w:r>
      <w:r>
        <w:rPr>
          <w:rFonts w:hint="eastAsia"/>
        </w:rPr>
        <w:t>这些数学</w:t>
      </w:r>
      <w:r>
        <w:t>物理方面的</w:t>
      </w:r>
      <w:r>
        <w:rPr>
          <w:rFonts w:hint="eastAsia"/>
        </w:rPr>
        <w:t>基础是</w:t>
      </w:r>
      <w:r>
        <w:t>该项目顺利能完成的基石。</w:t>
      </w:r>
    </w:p>
    <w:p w14:paraId="3A9ADAAD" w14:textId="77777777" w:rsidR="006F4103" w:rsidRDefault="006F4103" w:rsidP="00E62CF8">
      <w:pPr>
        <w:pStyle w:val="NSFC-4"/>
      </w:pPr>
      <w:r>
        <w:t>分子动力学模拟与量子化学计算</w:t>
      </w:r>
    </w:p>
    <w:p w14:paraId="61C3E1C2" w14:textId="759E6D7B" w:rsidR="006F4103" w:rsidRDefault="0028797E" w:rsidP="006F4103">
      <w:pPr>
        <w:pStyle w:val="NSFC"/>
      </w:pPr>
      <w:r>
        <w:t>申请人长期以来</w:t>
      </w:r>
      <w:r>
        <w:rPr>
          <w:rFonts w:hint="eastAsia"/>
        </w:rPr>
        <w:t>一直</w:t>
      </w:r>
      <w:r w:rsidR="006F4103">
        <w:rPr>
          <w:rFonts w:hint="eastAsia"/>
        </w:rPr>
        <w:t>从事原子</w:t>
      </w:r>
      <w:r w:rsidR="006F4103">
        <w:t>尺度的科学计算模拟研究工作。在分子动力学研究方向上，</w:t>
      </w:r>
      <w:r w:rsidR="006F4103">
        <w:rPr>
          <w:rFonts w:hint="eastAsia"/>
        </w:rPr>
        <w:t>申请人自主</w:t>
      </w:r>
      <w:r w:rsidR="006F4103">
        <w:t>开发过分子力场，</w:t>
      </w:r>
      <w:r w:rsidR="006F4103">
        <w:rPr>
          <w:rFonts w:hint="eastAsia"/>
        </w:rPr>
        <w:t>并</w:t>
      </w:r>
      <w:r w:rsidR="006F4103">
        <w:t>使用新的力场做了大量分子模拟</w:t>
      </w:r>
      <w:r w:rsidR="006F4103">
        <w:rPr>
          <w:rFonts w:hint="eastAsia"/>
        </w:rPr>
        <w:t>方向</w:t>
      </w:r>
      <w:r w:rsidR="006F4103">
        <w:t>上的研究工作。这表明申请人</w:t>
      </w:r>
      <w:r w:rsidR="006F4103">
        <w:rPr>
          <w:rFonts w:hint="eastAsia"/>
        </w:rPr>
        <w:t>不仅</w:t>
      </w:r>
      <w:r w:rsidR="006F4103">
        <w:t>有丰富的实践经验，</w:t>
      </w:r>
      <w:r w:rsidR="006F4103">
        <w:rPr>
          <w:rFonts w:hint="eastAsia"/>
        </w:rPr>
        <w:t>对</w:t>
      </w:r>
      <w:r w:rsidR="006F4103">
        <w:t>分子动力学底层机理及机制有深刻的理解，</w:t>
      </w:r>
      <w:r w:rsidR="006F4103">
        <w:rPr>
          <w:rFonts w:hint="eastAsia"/>
        </w:rPr>
        <w:t>这些</w:t>
      </w:r>
      <w:r w:rsidR="006F4103">
        <w:t>保证了项目在分子动力学方向</w:t>
      </w:r>
      <w:r w:rsidR="006F4103">
        <w:rPr>
          <w:rFonts w:hint="eastAsia"/>
        </w:rPr>
        <w:t>能</w:t>
      </w:r>
      <w:r w:rsidR="006F4103">
        <w:t>顺利进行。申请人在大分子</w:t>
      </w:r>
      <w:r w:rsidR="006F4103">
        <w:rPr>
          <w:rFonts w:hint="eastAsia"/>
        </w:rPr>
        <w:t>与</w:t>
      </w:r>
      <w:r w:rsidR="006F4103">
        <w:t>固体表面</w:t>
      </w:r>
      <w:r w:rsidR="006F4103">
        <w:rPr>
          <w:rFonts w:hint="eastAsia"/>
        </w:rPr>
        <w:t>化学</w:t>
      </w:r>
      <w:r w:rsidR="006F4103">
        <w:t>物理吸附反应的第</w:t>
      </w:r>
      <w:r w:rsidR="004961FD">
        <w:t>一性原理计算研究经历是本项目中提出的使用量子化学做局域结构修正</w:t>
      </w:r>
      <w:r w:rsidR="006F4103">
        <w:t>的</w:t>
      </w:r>
      <w:r w:rsidR="004961FD">
        <w:rPr>
          <w:rFonts w:hint="eastAsia"/>
        </w:rPr>
        <w:t>可行性</w:t>
      </w:r>
      <w:r w:rsidR="006F4103">
        <w:t>保证。</w:t>
      </w:r>
    </w:p>
    <w:p w14:paraId="32B8B12F" w14:textId="77777777" w:rsidR="006F4103" w:rsidRDefault="006F4103" w:rsidP="00E62CF8">
      <w:pPr>
        <w:pStyle w:val="NSFC-4"/>
      </w:pPr>
      <w:r>
        <w:t>计算资源</w:t>
      </w:r>
    </w:p>
    <w:p w14:paraId="72722C84" w14:textId="77777777" w:rsidR="006F4103" w:rsidRDefault="006F4103" w:rsidP="006F4103">
      <w:pPr>
        <w:pStyle w:val="NSFC"/>
      </w:pPr>
      <w:r>
        <w:lastRenderedPageBreak/>
        <w:t>申请人所在的</w:t>
      </w:r>
      <w:r>
        <w:rPr>
          <w:rFonts w:hint="eastAsia"/>
        </w:rPr>
        <w:t>实验室</w:t>
      </w:r>
      <w:r>
        <w:t>拥有完全自主的计算资源。</w:t>
      </w:r>
      <w:r>
        <w:rPr>
          <w:rFonts w:hint="eastAsia"/>
        </w:rPr>
        <w:t>目前</w:t>
      </w:r>
      <w:r>
        <w:t>实验室拥有</w:t>
      </w:r>
      <w:r>
        <w:t>12</w:t>
      </w:r>
      <w:r>
        <w:t>台高性能（</w:t>
      </w:r>
      <w:r>
        <w:t>24</w:t>
      </w:r>
      <w:r>
        <w:t>计算核心、</w:t>
      </w:r>
      <w:r>
        <w:t>128G</w:t>
      </w:r>
      <w:r>
        <w:t>内存、</w:t>
      </w:r>
      <w:r>
        <w:t>24</w:t>
      </w:r>
      <w:r>
        <w:rPr>
          <w:rFonts w:hint="eastAsia"/>
        </w:rPr>
        <w:t>T</w:t>
      </w:r>
      <w:r>
        <w:t>硬盘）完全能满足项目所设计的测序数据分析以及分子动力学计算模拟等各方面计算资源的需求。</w:t>
      </w:r>
      <w:r>
        <w:t xml:space="preserve"> </w:t>
      </w:r>
    </w:p>
    <w:p w14:paraId="2122B8FE" w14:textId="77777777" w:rsidR="006F4103" w:rsidRDefault="006F4103" w:rsidP="00E62CF8">
      <w:pPr>
        <w:pStyle w:val="NSFC-4"/>
      </w:pPr>
      <w:r>
        <w:t>研究团队</w:t>
      </w:r>
    </w:p>
    <w:p w14:paraId="4C1FB79F" w14:textId="77777777" w:rsidR="00161CF9" w:rsidRDefault="006F4103" w:rsidP="00C93597">
      <w:pPr>
        <w:pStyle w:val="NSFC"/>
        <w:ind w:firstLineChars="200" w:firstLine="480"/>
      </w:pPr>
      <w:r>
        <w:t>申请人所在的团队是一个</w:t>
      </w:r>
      <w:r>
        <w:rPr>
          <w:rFonts w:hint="eastAsia"/>
        </w:rPr>
        <w:t>积聚</w:t>
      </w:r>
      <w:r>
        <w:t>了生物、</w:t>
      </w:r>
      <w:r>
        <w:rPr>
          <w:rFonts w:hint="eastAsia"/>
        </w:rPr>
        <w:t>医学</w:t>
      </w:r>
      <w:r>
        <w:t>、</w:t>
      </w:r>
      <w:r>
        <w:rPr>
          <w:rFonts w:hint="eastAsia"/>
        </w:rPr>
        <w:t>计算机</w:t>
      </w:r>
      <w:r>
        <w:t>科学</w:t>
      </w:r>
      <w:r>
        <w:rPr>
          <w:rFonts w:hint="eastAsia"/>
        </w:rPr>
        <w:t>等等</w:t>
      </w:r>
      <w:r>
        <w:t>生物信息学相关的各个领域优秀人才的交叉学科的团队。强大的智囊</w:t>
      </w:r>
      <w:r w:rsidR="003C0749">
        <w:rPr>
          <w:rFonts w:hint="eastAsia"/>
        </w:rPr>
        <w:t>团</w:t>
      </w:r>
      <w:r>
        <w:t>与各种技术支持保证了该项目的顺利实施。</w:t>
      </w:r>
    </w:p>
    <w:p w14:paraId="77D4364F" w14:textId="77777777" w:rsidR="00392C9C" w:rsidRDefault="00392C9C" w:rsidP="00CC29E9">
      <w:pPr>
        <w:pStyle w:val="NSFC-20505"/>
        <w:spacing w:before="156" w:after="156"/>
      </w:pPr>
      <w:r w:rsidRPr="00F41D4D">
        <w:rPr>
          <w:rFonts w:hint="eastAsia"/>
        </w:rPr>
        <w:t>本项目的特色与创新之处；</w:t>
      </w:r>
    </w:p>
    <w:p w14:paraId="233475F4" w14:textId="130E5DA2" w:rsidR="00C97F19" w:rsidRDefault="00C97F19" w:rsidP="00C97F19">
      <w:pPr>
        <w:pStyle w:val="NSFC-5"/>
      </w:pPr>
      <w:r>
        <w:rPr>
          <w:rFonts w:hint="eastAsia"/>
        </w:rPr>
        <w:t>本项目</w:t>
      </w:r>
      <w:r>
        <w:t>提出从对称性及对称性破缺的角度对</w:t>
      </w:r>
      <w:r>
        <w:t>DNA</w:t>
      </w:r>
      <w:r>
        <w:t>中</w:t>
      </w:r>
      <w:r>
        <w:t>CpG</w:t>
      </w:r>
      <w:r>
        <w:t>分布及其</w:t>
      </w:r>
      <w:r>
        <w:rPr>
          <w:rFonts w:hint="eastAsia"/>
        </w:rPr>
        <w:t>甲基化</w:t>
      </w:r>
      <w:r>
        <w:t>状态进行</w:t>
      </w:r>
      <w:r w:rsidR="00D82A7B">
        <w:rPr>
          <w:rFonts w:hint="eastAsia"/>
        </w:rPr>
        <w:t>数学建模</w:t>
      </w:r>
      <w:r>
        <w:t>。</w:t>
      </w:r>
      <w:r>
        <w:rPr>
          <w:rFonts w:hint="eastAsia"/>
        </w:rPr>
        <w:t>这些</w:t>
      </w:r>
      <w:r>
        <w:t>新的数学物理视角可以推广并应用到其他测序数据（例如癌症</w:t>
      </w:r>
      <w:r>
        <w:rPr>
          <w:rFonts w:hint="eastAsia"/>
        </w:rPr>
        <w:t>测序</w:t>
      </w:r>
      <w:r>
        <w:t>数据等等）分析上</w:t>
      </w:r>
      <w:r w:rsidR="008978E2">
        <w:rPr>
          <w:rFonts w:hint="eastAsia"/>
        </w:rPr>
        <w:t>，并发展出新的分析方法</w:t>
      </w:r>
      <w:r>
        <w:t>。</w:t>
      </w:r>
    </w:p>
    <w:p w14:paraId="2E9DD1DB" w14:textId="6ECEE7F1" w:rsidR="009C4208" w:rsidRPr="00C97F19" w:rsidRDefault="00C97F19" w:rsidP="00C97F19">
      <w:pPr>
        <w:pStyle w:val="NSFC-5"/>
      </w:pPr>
      <w:r>
        <w:t>本项目尝试</w:t>
      </w:r>
      <w:r w:rsidR="00846239">
        <w:rPr>
          <w:rFonts w:hint="eastAsia"/>
        </w:rPr>
        <w:t>结合宏观的生物信息学分析技术和微观的分子动力学模拟技术，</w:t>
      </w:r>
      <w:r>
        <w:t>从</w:t>
      </w:r>
      <w:r>
        <w:rPr>
          <w:rFonts w:hint="eastAsia"/>
        </w:rPr>
        <w:t>分子</w:t>
      </w:r>
      <w:r>
        <w:t>结构与能量等</w:t>
      </w:r>
      <w:r w:rsidR="00353F43">
        <w:rPr>
          <w:rFonts w:hint="eastAsia"/>
        </w:rPr>
        <w:t>微观</w:t>
      </w:r>
      <w:r>
        <w:t>原子</w:t>
      </w:r>
      <w:r>
        <w:rPr>
          <w:rFonts w:hint="eastAsia"/>
        </w:rPr>
        <w:t>水平</w:t>
      </w:r>
      <w:r>
        <w:t>入手，</w:t>
      </w:r>
      <w:r>
        <w:rPr>
          <w:rFonts w:hint="eastAsia"/>
        </w:rPr>
        <w:t>解释</w:t>
      </w:r>
      <w:r w:rsidR="0032417E">
        <w:t>宏观测序数据观测到的结果</w:t>
      </w:r>
      <w:r w:rsidR="000308EA">
        <w:rPr>
          <w:rFonts w:hint="eastAsia"/>
        </w:rPr>
        <w:t>，该项目可以</w:t>
      </w:r>
      <w:r w:rsidR="00AA6D7C">
        <w:rPr>
          <w:rFonts w:hint="eastAsia"/>
        </w:rPr>
        <w:t>为</w:t>
      </w:r>
      <w:r w:rsidR="000308EA">
        <w:rPr>
          <w:rFonts w:hint="eastAsia"/>
        </w:rPr>
        <w:t>测序数据分析</w:t>
      </w:r>
      <w:r w:rsidR="00F46F52">
        <w:rPr>
          <w:rFonts w:hint="eastAsia"/>
        </w:rPr>
        <w:t>提供新的</w:t>
      </w:r>
      <w:r w:rsidR="0086015C">
        <w:rPr>
          <w:rFonts w:hint="eastAsia"/>
        </w:rPr>
        <w:t>研究和</w:t>
      </w:r>
      <w:r w:rsidR="00F46F52">
        <w:rPr>
          <w:rFonts w:hint="eastAsia"/>
        </w:rPr>
        <w:t>分析</w:t>
      </w:r>
      <w:r w:rsidR="000308EA">
        <w:rPr>
          <w:rFonts w:hint="eastAsia"/>
        </w:rPr>
        <w:t>思路</w:t>
      </w:r>
      <w:r>
        <w:t>。</w:t>
      </w:r>
    </w:p>
    <w:p w14:paraId="77888B95" w14:textId="77777777" w:rsidR="00392C9C" w:rsidRDefault="00392C9C" w:rsidP="00CC29E9">
      <w:pPr>
        <w:pStyle w:val="NSFC-20505"/>
        <w:spacing w:before="156" w:after="156"/>
      </w:pPr>
      <w:r w:rsidRPr="00F41D4D">
        <w:rPr>
          <w:rFonts w:hint="eastAsia"/>
          <w:b/>
          <w:bCs/>
        </w:rPr>
        <w:t>年度研究计划及预期研究结果</w:t>
      </w:r>
      <w:r w:rsidRPr="00F41D4D">
        <w:rPr>
          <w:rFonts w:hint="eastAsia"/>
        </w:rPr>
        <w:t>（包括拟组织的重要学术交流活动、国际合作与交流计划等）。</w:t>
      </w:r>
    </w:p>
    <w:p w14:paraId="4C5FC8D7" w14:textId="77777777" w:rsidR="00A61727" w:rsidRDefault="00A61727" w:rsidP="00453F63">
      <w:pPr>
        <w:pStyle w:val="NSFC-3"/>
      </w:pPr>
      <w:r>
        <w:t>年度研究计划</w:t>
      </w:r>
    </w:p>
    <w:p w14:paraId="11A8C7BC" w14:textId="7571EB13" w:rsidR="00A61727" w:rsidRPr="00E90ACC" w:rsidRDefault="00A61727" w:rsidP="00E90ACC">
      <w:pPr>
        <w:pStyle w:val="NSFC-5"/>
      </w:pPr>
      <w:r w:rsidRPr="00E90ACC">
        <w:t xml:space="preserve">2017.1 – 2017.12 </w:t>
      </w:r>
      <w:r w:rsidRPr="00E90ACC">
        <w:t>搜集更多的</w:t>
      </w:r>
      <w:r w:rsidRPr="00E90ACC">
        <w:t>Bs-seq</w:t>
      </w:r>
      <w:r w:rsidRPr="00E90ACC">
        <w:t>测序数据，编写该项目需求的更详</w:t>
      </w:r>
      <w:r w:rsidR="007E66F3">
        <w:rPr>
          <w:rFonts w:hint="eastAsia"/>
        </w:rPr>
        <w:t>尽</w:t>
      </w:r>
      <w:r w:rsidRPr="00E90ACC">
        <w:t>的数据分析</w:t>
      </w:r>
      <w:r w:rsidRPr="00E90ACC">
        <w:t>pipeline</w:t>
      </w:r>
      <w:r w:rsidRPr="00E90ACC">
        <w:t>。</w:t>
      </w:r>
      <w:r w:rsidRPr="00E90ACC">
        <w:rPr>
          <w:rFonts w:hint="eastAsia"/>
        </w:rPr>
        <w:t>完成</w:t>
      </w:r>
      <w:r w:rsidR="00EB6749">
        <w:t>更</w:t>
      </w:r>
      <w:r w:rsidR="00EB6749">
        <w:rPr>
          <w:rFonts w:hint="eastAsia"/>
        </w:rPr>
        <w:t>全面的</w:t>
      </w:r>
      <w:r w:rsidR="00F41EB2">
        <w:t>物种、更</w:t>
      </w:r>
      <w:r w:rsidR="00F41EB2">
        <w:rPr>
          <w:rFonts w:hint="eastAsia"/>
        </w:rPr>
        <w:t>丰富的</w:t>
      </w:r>
      <w:r w:rsidR="00BB1950">
        <w:t>组织</w:t>
      </w:r>
      <w:r w:rsidR="00D82481">
        <w:rPr>
          <w:rFonts w:hint="eastAsia"/>
        </w:rPr>
        <w:t>样品的</w:t>
      </w:r>
      <w:r w:rsidRPr="00E90ACC">
        <w:t>数据分析，</w:t>
      </w:r>
      <w:r w:rsidRPr="00E90ACC">
        <w:rPr>
          <w:rFonts w:hint="eastAsia"/>
        </w:rPr>
        <w:t>建立</w:t>
      </w:r>
      <w:r w:rsidRPr="00E90ACC">
        <w:t>起系统化的</w:t>
      </w:r>
      <w:r w:rsidRPr="00E90ACC">
        <w:t>CpG</w:t>
      </w:r>
      <w:r w:rsidRPr="00E90ACC">
        <w:rPr>
          <w:rFonts w:hint="eastAsia"/>
        </w:rPr>
        <w:t>及其</w:t>
      </w:r>
      <w:r w:rsidRPr="00E90ACC">
        <w:t>甲基化相关的数据</w:t>
      </w:r>
      <w:r w:rsidRPr="00E90ACC">
        <w:rPr>
          <w:rFonts w:hint="eastAsia"/>
        </w:rPr>
        <w:t>仓库</w:t>
      </w:r>
      <w:r w:rsidRPr="00E90ACC">
        <w:t>。</w:t>
      </w:r>
    </w:p>
    <w:p w14:paraId="130332CB" w14:textId="2DBDD214" w:rsidR="00A61727" w:rsidRDefault="00A61727" w:rsidP="00991CDC">
      <w:pPr>
        <w:pStyle w:val="NSFC-5"/>
      </w:pPr>
      <w:r>
        <w:t xml:space="preserve">2018.1 – 2018.12 </w:t>
      </w:r>
      <w:r>
        <w:rPr>
          <w:rFonts w:hint="eastAsia"/>
        </w:rPr>
        <w:t>建立描述</w:t>
      </w:r>
      <w:r>
        <w:t>CpG</w:t>
      </w:r>
      <w:r>
        <w:rPr>
          <w:rFonts w:hint="eastAsia"/>
        </w:rPr>
        <w:t>及其甲基化对称性与对称性破缺的数学模型，开发算法进行模拟数据的验证。同时，基于该数学模型完善特征</w:t>
      </w:r>
      <w:r>
        <w:t>DNA</w:t>
      </w:r>
      <w:r>
        <w:rPr>
          <w:rFonts w:hint="eastAsia"/>
        </w:rPr>
        <w:t>序列生成算法，完成相应的程序编写工作</w:t>
      </w:r>
      <w:r w:rsidR="00023BDC">
        <w:rPr>
          <w:rFonts w:hint="eastAsia"/>
        </w:rPr>
        <w:t>，并根据这些特征序列进行自动化分子结构模型建模。在该阶段开始尝试性</w:t>
      </w:r>
      <w:r>
        <w:rPr>
          <w:rFonts w:hint="eastAsia"/>
        </w:rPr>
        <w:t>分子动力学计算。</w:t>
      </w:r>
      <w:r>
        <w:t xml:space="preserve"> </w:t>
      </w:r>
    </w:p>
    <w:p w14:paraId="7CC051C3" w14:textId="63C778B1" w:rsidR="009F6664" w:rsidRDefault="00A61727" w:rsidP="00991CDC">
      <w:pPr>
        <w:pStyle w:val="NSFC-5"/>
      </w:pPr>
      <w:r>
        <w:t xml:space="preserve">2019.1 – 2019.12 </w:t>
      </w:r>
      <w:r>
        <w:rPr>
          <w:rFonts w:hint="eastAsia"/>
        </w:rPr>
        <w:t>使用</w:t>
      </w:r>
      <w:r>
        <w:t>VASP</w:t>
      </w:r>
      <w:r>
        <w:rPr>
          <w:rFonts w:hint="eastAsia"/>
        </w:rPr>
        <w:t>进行第一性原理计算，进行</w:t>
      </w:r>
      <w:r>
        <w:t>DNA</w:t>
      </w:r>
      <w:r>
        <w:rPr>
          <w:rFonts w:hint="eastAsia"/>
        </w:rPr>
        <w:t>甲基化反</w:t>
      </w:r>
      <w:r>
        <w:rPr>
          <w:rFonts w:hint="eastAsia"/>
        </w:rPr>
        <w:lastRenderedPageBreak/>
        <w:t>应结构调整。完善之前的分子结构模型，并开始大规模进行分子动力学的模拟与计算。获取计算结果</w:t>
      </w:r>
      <w:r w:rsidR="00B53BD0">
        <w:rPr>
          <w:rFonts w:hint="eastAsia"/>
        </w:rPr>
        <w:t>并</w:t>
      </w:r>
      <w:r>
        <w:rPr>
          <w:rFonts w:hint="eastAsia"/>
        </w:rPr>
        <w:t>对计算结果进行分析总结。</w:t>
      </w:r>
    </w:p>
    <w:p w14:paraId="790D92A2" w14:textId="77777777" w:rsidR="00A61727" w:rsidRDefault="00A61727" w:rsidP="009F6664">
      <w:pPr>
        <w:pStyle w:val="NSFC-3"/>
      </w:pPr>
      <w:r>
        <w:rPr>
          <w:rFonts w:hint="eastAsia"/>
        </w:rPr>
        <w:t>预期</w:t>
      </w:r>
      <w:r>
        <w:t>研究成果</w:t>
      </w:r>
    </w:p>
    <w:p w14:paraId="18BF472B" w14:textId="66E9A8CC" w:rsidR="00A61727" w:rsidRDefault="00A61727" w:rsidP="007B5D53">
      <w:pPr>
        <w:pStyle w:val="NSFC-5"/>
        <w:rPr>
          <w:rFonts w:hint="eastAsia"/>
        </w:rPr>
      </w:pPr>
      <w:r>
        <w:rPr>
          <w:rFonts w:hint="eastAsia"/>
        </w:rPr>
        <w:t>建立完善的</w:t>
      </w:r>
      <w:r>
        <w:t>CpG</w:t>
      </w:r>
      <w:r w:rsidR="008D2395">
        <w:rPr>
          <w:rFonts w:hint="eastAsia"/>
        </w:rPr>
        <w:t>及其甲基化状态</w:t>
      </w:r>
      <w:r w:rsidR="00C13DAA">
        <w:rPr>
          <w:rFonts w:hint="eastAsia"/>
        </w:rPr>
        <w:t>对称性与</w:t>
      </w:r>
      <w:r>
        <w:rPr>
          <w:rFonts w:hint="eastAsia"/>
        </w:rPr>
        <w:t>对称性破缺的数学模型，并基于此开发出</w:t>
      </w:r>
      <w:r w:rsidR="00793B5E">
        <w:rPr>
          <w:rFonts w:hint="eastAsia"/>
        </w:rPr>
        <w:t>面向公众</w:t>
      </w:r>
      <w:r>
        <w:rPr>
          <w:rFonts w:hint="eastAsia"/>
        </w:rPr>
        <w:t>的测序数据分析</w:t>
      </w:r>
      <w:r>
        <w:t>pipeline</w:t>
      </w:r>
      <w:r>
        <w:rPr>
          <w:rFonts w:hint="eastAsia"/>
        </w:rPr>
        <w:t>。</w:t>
      </w:r>
    </w:p>
    <w:p w14:paraId="7D19E8E6" w14:textId="65E6C333" w:rsidR="00A61727" w:rsidRDefault="00A61727" w:rsidP="007B5D53">
      <w:pPr>
        <w:pStyle w:val="NSFC-5"/>
      </w:pPr>
      <w:r>
        <w:rPr>
          <w:rFonts w:hint="eastAsia"/>
        </w:rPr>
        <w:t>从分子结构层面上阐述</w:t>
      </w:r>
      <w:r>
        <w:t>CpG</w:t>
      </w:r>
      <w:r w:rsidR="0018262B">
        <w:rPr>
          <w:rFonts w:hint="eastAsia"/>
        </w:rPr>
        <w:t>及其甲基化状态相关的对称性与</w:t>
      </w:r>
      <w:r>
        <w:rPr>
          <w:rFonts w:hint="eastAsia"/>
        </w:rPr>
        <w:t>对称性破缺的机理，并发表</w:t>
      </w:r>
      <w:r>
        <w:t>SCI</w:t>
      </w:r>
      <w:r>
        <w:rPr>
          <w:rFonts w:hint="eastAsia"/>
        </w:rPr>
        <w:t>学术论文</w:t>
      </w:r>
      <w:r w:rsidR="005D6276">
        <w:t>2</w:t>
      </w:r>
      <w:r>
        <w:t>-</w:t>
      </w:r>
      <w:r w:rsidR="005D6276">
        <w:t>3</w:t>
      </w:r>
      <w:r>
        <w:rPr>
          <w:rFonts w:hint="eastAsia"/>
        </w:rPr>
        <w:t>篇。</w:t>
      </w:r>
    </w:p>
    <w:p w14:paraId="6608CD2B" w14:textId="77777777" w:rsidR="00A61727" w:rsidRDefault="00A61727" w:rsidP="007B5D53">
      <w:pPr>
        <w:pStyle w:val="NSFC-5"/>
      </w:pPr>
      <w:r>
        <w:rPr>
          <w:rFonts w:hint="eastAsia"/>
        </w:rPr>
        <w:t>培养</w:t>
      </w:r>
      <w:r>
        <w:rPr>
          <w:rFonts w:hint="eastAsia"/>
        </w:rPr>
        <w:t>1-2</w:t>
      </w:r>
      <w:r>
        <w:rPr>
          <w:rFonts w:hint="eastAsia"/>
        </w:rPr>
        <w:t>名硕士研究生</w:t>
      </w:r>
    </w:p>
    <w:p w14:paraId="7AB3D025" w14:textId="77777777" w:rsidR="00A61727" w:rsidRDefault="00A61727" w:rsidP="002C0453">
      <w:pPr>
        <w:pStyle w:val="NSFC-3"/>
      </w:pPr>
      <w:r>
        <w:t>学术交流</w:t>
      </w:r>
    </w:p>
    <w:p w14:paraId="5F45205D" w14:textId="77777777" w:rsidR="00A61727" w:rsidRPr="00F9535D" w:rsidRDefault="00A61727" w:rsidP="007B5D53">
      <w:pPr>
        <w:pStyle w:val="NSFC-5"/>
      </w:pPr>
      <w:r w:rsidRPr="00F9535D">
        <w:t>邀请</w:t>
      </w:r>
      <w:r w:rsidR="00EE7C80">
        <w:t>1-2</w:t>
      </w:r>
      <w:r w:rsidRPr="00F9535D">
        <w:t>位统计</w:t>
      </w:r>
      <w:r>
        <w:rPr>
          <w:rFonts w:hint="eastAsia"/>
        </w:rPr>
        <w:t>生物信息学</w:t>
      </w:r>
      <w:r w:rsidRPr="00F9535D">
        <w:t>领域著名的专家教授交流</w:t>
      </w:r>
      <w:r w:rsidRPr="00F9535D">
        <w:t>1-2</w:t>
      </w:r>
      <w:r w:rsidRPr="00F9535D">
        <w:t>次。</w:t>
      </w:r>
    </w:p>
    <w:p w14:paraId="79F7729D" w14:textId="77777777" w:rsidR="00A61727" w:rsidRDefault="00A61727" w:rsidP="00AF4EE6">
      <w:pPr>
        <w:pStyle w:val="NSFC-5"/>
      </w:pPr>
      <w:r w:rsidRPr="00F9535D">
        <w:t>参加</w:t>
      </w:r>
      <w:r>
        <w:rPr>
          <w:rFonts w:hint="eastAsia"/>
        </w:rPr>
        <w:t>生物信息学或分子计算与模拟相关</w:t>
      </w:r>
      <w:r w:rsidRPr="00F9535D">
        <w:t>领域的国际会议</w:t>
      </w:r>
      <w:r w:rsidRPr="00F9535D">
        <w:t>1-2</w:t>
      </w:r>
      <w:r w:rsidRPr="00F9535D">
        <w:t>次。</w:t>
      </w:r>
    </w:p>
    <w:p w14:paraId="24F4E148" w14:textId="77777777" w:rsidR="00392C9C" w:rsidRDefault="00392C9C" w:rsidP="008E09AE">
      <w:pPr>
        <w:pStyle w:val="NSFC-1"/>
        <w:spacing w:before="156" w:after="156"/>
        <w:ind w:left="215"/>
      </w:pPr>
      <w:r w:rsidRPr="00F41D4D">
        <w:rPr>
          <w:rFonts w:hint="eastAsia"/>
        </w:rPr>
        <w:t>研究基础与工作条件</w:t>
      </w:r>
    </w:p>
    <w:p w14:paraId="61733E87" w14:textId="77777777" w:rsidR="00392C9C" w:rsidRDefault="00392C9C" w:rsidP="00CC29E9">
      <w:pPr>
        <w:pStyle w:val="NSFC-20505"/>
        <w:spacing w:before="156" w:after="156"/>
      </w:pPr>
      <w:r w:rsidRPr="00F41D4D">
        <w:rPr>
          <w:rFonts w:hint="eastAsia"/>
          <w:b/>
          <w:bCs/>
        </w:rPr>
        <w:t>研究基础</w:t>
      </w:r>
      <w:r w:rsidRPr="00F41D4D">
        <w:rPr>
          <w:rFonts w:hint="eastAsia"/>
        </w:rPr>
        <w:t>（与本项目相关的研究工作积累和已取得的研究工作成绩）；</w:t>
      </w:r>
    </w:p>
    <w:p w14:paraId="1D32A3CD" w14:textId="03344D2A" w:rsidR="007A700E" w:rsidRDefault="007A700E" w:rsidP="00481EBD">
      <w:pPr>
        <w:pStyle w:val="NSFC"/>
        <w:ind w:firstLineChars="200" w:firstLine="480"/>
      </w:pPr>
      <w:r>
        <w:t>申请人具有多年</w:t>
      </w:r>
      <w:r>
        <w:rPr>
          <w:rFonts w:hint="eastAsia"/>
        </w:rPr>
        <w:t>原子</w:t>
      </w:r>
      <w:r>
        <w:t>水平的计算模拟</w:t>
      </w:r>
      <w:r>
        <w:rPr>
          <w:rFonts w:hint="eastAsia"/>
        </w:rPr>
        <w:t>研究</w:t>
      </w:r>
      <w:r>
        <w:t>经验以及科学计算算法与程序开发经验。自</w:t>
      </w:r>
      <w:r>
        <w:t>2009</w:t>
      </w:r>
      <w:r>
        <w:rPr>
          <w:rFonts w:hint="eastAsia"/>
        </w:rPr>
        <w:t>年</w:t>
      </w:r>
      <w:r>
        <w:t>来，</w:t>
      </w:r>
      <w:r>
        <w:rPr>
          <w:rFonts w:hint="eastAsia"/>
        </w:rPr>
        <w:t>申请人</w:t>
      </w:r>
      <w:r>
        <w:t>在这些相关领域共发表</w:t>
      </w:r>
      <w:r>
        <w:rPr>
          <w:rFonts w:hint="eastAsia"/>
        </w:rPr>
        <w:t>国际</w:t>
      </w:r>
      <w:r>
        <w:t>SCI</w:t>
      </w:r>
      <w:r>
        <w:t>期刊</w:t>
      </w:r>
      <w:r>
        <w:t>6</w:t>
      </w:r>
      <w:r>
        <w:rPr>
          <w:rFonts w:hint="eastAsia"/>
        </w:rPr>
        <w:t>篇</w:t>
      </w:r>
      <w:r>
        <w:t>（其中</w:t>
      </w:r>
      <w:r w:rsidR="008220E8">
        <w:rPr>
          <w:rFonts w:hint="eastAsia"/>
        </w:rPr>
        <w:t>通讯作者及第一作者</w:t>
      </w:r>
      <w:r w:rsidR="00D16523">
        <w:rPr>
          <w:rFonts w:hint="eastAsia"/>
        </w:rPr>
        <w:t>文章</w:t>
      </w:r>
      <w:r w:rsidR="00D16523">
        <w:rPr>
          <w:rFonts w:hint="eastAsia"/>
        </w:rPr>
        <w:t>4</w:t>
      </w:r>
      <w:r w:rsidR="00D16523">
        <w:rPr>
          <w:rFonts w:hint="eastAsia"/>
        </w:rPr>
        <w:t>篇</w:t>
      </w:r>
      <w:r w:rsidR="00AA1FF9">
        <w:rPr>
          <w:rFonts w:hint="eastAsia"/>
        </w:rPr>
        <w:t>，单篇最高影响因子</w:t>
      </w:r>
      <w:r w:rsidR="00AA1FF9" w:rsidRPr="007E2BC6">
        <w:rPr>
          <w:bCs/>
        </w:rPr>
        <w:t>IF=5.152</w:t>
      </w:r>
      <w:r>
        <w:t>）。</w:t>
      </w:r>
      <w:r>
        <w:rPr>
          <w:rFonts w:hint="eastAsia"/>
        </w:rPr>
        <w:t>这些</w:t>
      </w:r>
      <w:r>
        <w:t>研究成果中有</w:t>
      </w:r>
      <w:r>
        <w:t>3</w:t>
      </w:r>
      <w:r>
        <w:t>篇是晶体结构与对称性</w:t>
      </w:r>
      <w:r w:rsidR="003F70BC">
        <w:rPr>
          <w:rFonts w:hint="eastAsia"/>
        </w:rPr>
        <w:t>方向</w:t>
      </w:r>
      <w:r>
        <w:t>的研究，</w:t>
      </w:r>
      <w:r>
        <w:t>3</w:t>
      </w:r>
      <w:r>
        <w:t>篇是分子动力学模拟以及第一性原理计算</w:t>
      </w:r>
      <w:r w:rsidR="002628D2">
        <w:rPr>
          <w:rFonts w:hint="eastAsia"/>
        </w:rPr>
        <w:t>方向</w:t>
      </w:r>
      <w:r>
        <w:t>的研究。</w:t>
      </w:r>
      <w:r w:rsidR="007D2A46">
        <w:rPr>
          <w:rFonts w:hint="eastAsia"/>
        </w:rPr>
        <w:t>除此之外</w:t>
      </w:r>
      <w:r w:rsidR="0098179E">
        <w:rPr>
          <w:rFonts w:hint="eastAsia"/>
        </w:rPr>
        <w:t>，</w:t>
      </w:r>
      <w:r w:rsidR="00301D3C">
        <w:rPr>
          <w:rFonts w:hint="eastAsia"/>
        </w:rPr>
        <w:t>申请人</w:t>
      </w:r>
      <w:r w:rsidR="001F5623">
        <w:rPr>
          <w:rFonts w:hint="eastAsia"/>
        </w:rPr>
        <w:t>还</w:t>
      </w:r>
      <w:r w:rsidR="00301D3C">
        <w:rPr>
          <w:rFonts w:hint="eastAsia"/>
        </w:rPr>
        <w:t>自主开发</w:t>
      </w:r>
      <w:r w:rsidR="00BA1FC0">
        <w:rPr>
          <w:rFonts w:hint="eastAsia"/>
        </w:rPr>
        <w:t>一套分子力场</w:t>
      </w:r>
      <w:r w:rsidR="009330E4">
        <w:rPr>
          <w:rFonts w:hint="eastAsia"/>
        </w:rPr>
        <w:t>以及</w:t>
      </w:r>
      <w:r>
        <w:t>发展了一</w:t>
      </w:r>
      <w:r>
        <w:rPr>
          <w:rFonts w:hint="eastAsia"/>
        </w:rPr>
        <w:t>套晶体</w:t>
      </w:r>
      <w:r>
        <w:t>结构相关的算法并开发了</w:t>
      </w:r>
      <w:r>
        <w:rPr>
          <w:rFonts w:hint="eastAsia"/>
        </w:rPr>
        <w:t>对应</w:t>
      </w:r>
      <w:r>
        <w:t>的的科学计算程序</w:t>
      </w:r>
      <w:r>
        <w:t>EPCRYST</w:t>
      </w:r>
      <w:r>
        <w:t>（</w:t>
      </w:r>
      <w:hyperlink r:id="rId16" w:history="1">
        <w:r w:rsidRPr="00BA6DEA">
          <w:rPr>
            <w:rStyle w:val="Hyperlink"/>
          </w:rPr>
          <w:t>http://www.epcryst.com</w:t>
        </w:r>
      </w:hyperlink>
      <w:r>
        <w:t>）。这些研究成果都表明申请人在数学物理方面尤其是对称性相关的研究方面具有非常扎实的基础，</w:t>
      </w:r>
      <w:r>
        <w:rPr>
          <w:rFonts w:hint="eastAsia"/>
        </w:rPr>
        <w:t>在</w:t>
      </w:r>
      <w:r>
        <w:t>科学计算算法设计与程序编写方面也有丰富的积累和经验。</w:t>
      </w:r>
      <w:r w:rsidR="00AA5F9D">
        <w:rPr>
          <w:rFonts w:hint="eastAsia"/>
        </w:rPr>
        <w:t>申请人的</w:t>
      </w:r>
      <w:r w:rsidR="001547BD">
        <w:rPr>
          <w:rFonts w:hint="eastAsia"/>
        </w:rPr>
        <w:t>研究经历和</w:t>
      </w:r>
      <w:r w:rsidR="00AA5F9D">
        <w:rPr>
          <w:rFonts w:hint="eastAsia"/>
        </w:rPr>
        <w:t>研究</w:t>
      </w:r>
      <w:r w:rsidR="008E71F7">
        <w:rPr>
          <w:rFonts w:hint="eastAsia"/>
        </w:rPr>
        <w:t>基础</w:t>
      </w:r>
      <w:r w:rsidR="000C52BA">
        <w:rPr>
          <w:rFonts w:hint="eastAsia"/>
        </w:rPr>
        <w:t>都</w:t>
      </w:r>
      <w:r>
        <w:t>保证了该项目能顺利开展与完成。</w:t>
      </w:r>
    </w:p>
    <w:p w14:paraId="3AC2B262" w14:textId="2B08D09D" w:rsidR="0085711B" w:rsidRDefault="0085711B" w:rsidP="0085711B">
      <w:pPr>
        <w:pStyle w:val="NSFC"/>
      </w:pPr>
      <w:r>
        <w:rPr>
          <w:rFonts w:hint="eastAsia"/>
        </w:rPr>
        <w:t>该项目已经</w:t>
      </w:r>
      <w:r>
        <w:t>在</w:t>
      </w:r>
      <w:r>
        <w:t>BS-Seq</w:t>
      </w:r>
      <w:r>
        <w:t>测序数据分析方向上做出了大量的基础</w:t>
      </w:r>
      <w:r>
        <w:rPr>
          <w:rFonts w:hint="eastAsia"/>
        </w:rPr>
        <w:t>工作</w:t>
      </w:r>
      <w:r>
        <w:t>，</w:t>
      </w:r>
      <w:r>
        <w:rPr>
          <w:rFonts w:hint="eastAsia"/>
        </w:rPr>
        <w:t>建立</w:t>
      </w:r>
      <w:r>
        <w:t>了两条完整的甲基化状态分析</w:t>
      </w:r>
      <w:r>
        <w:t>Pipeline</w:t>
      </w:r>
      <w:r>
        <w:t>（</w:t>
      </w:r>
      <w:r>
        <w:rPr>
          <w:rFonts w:hint="eastAsia"/>
        </w:rPr>
        <w:t>甲基化</w:t>
      </w:r>
      <w:r>
        <w:t>信息</w:t>
      </w:r>
      <w:r>
        <w:rPr>
          <w:rFonts w:hint="eastAsia"/>
        </w:rPr>
        <w:t>分析</w:t>
      </w:r>
      <w:r>
        <w:t>：</w:t>
      </w:r>
      <w:hyperlink r:id="rId17" w:history="1">
        <w:r w:rsidRPr="00BA6DEA">
          <w:rPr>
            <w:rStyle w:val="Hyperlink"/>
          </w:rPr>
          <w:t>https://github.com/dlmeduLi/mtbr-pipline</w:t>
        </w:r>
      </w:hyperlink>
      <w:r>
        <w:t>和等位基因甲基化差异区域分析：</w:t>
      </w:r>
      <w:hyperlink r:id="rId18" w:history="1">
        <w:r w:rsidRPr="00BA6DEA">
          <w:rPr>
            <w:rStyle w:val="Hyperlink"/>
          </w:rPr>
          <w:t>https://github.com/dlmeduLi/asm-pipeline</w:t>
        </w:r>
      </w:hyperlink>
      <w:r>
        <w:t>）</w:t>
      </w:r>
      <w:r>
        <w:rPr>
          <w:rFonts w:hint="eastAsia"/>
        </w:rPr>
        <w:t>以及</w:t>
      </w:r>
      <w:r>
        <w:t>相关的测序数据分析辅助工具（</w:t>
      </w:r>
      <w:hyperlink r:id="rId19" w:history="1">
        <w:r w:rsidRPr="00BA6DEA">
          <w:rPr>
            <w:rStyle w:val="Hyperlink"/>
          </w:rPr>
          <w:t>https://github.com/dlmeduLi</w:t>
        </w:r>
      </w:hyperlink>
      <w:r>
        <w:t>）。</w:t>
      </w:r>
      <w:r>
        <w:lastRenderedPageBreak/>
        <w:t>使用这些工具，</w:t>
      </w:r>
      <w:r>
        <w:rPr>
          <w:rFonts w:hint="eastAsia"/>
        </w:rPr>
        <w:t>申请人</w:t>
      </w:r>
      <w:r>
        <w:t>已经做了大量关于</w:t>
      </w:r>
      <w:r>
        <w:t>DNA</w:t>
      </w:r>
      <w:r>
        <w:t>中</w:t>
      </w:r>
      <w:r>
        <w:t>CpG</w:t>
      </w:r>
      <w:r>
        <w:rPr>
          <w:rFonts w:hint="eastAsia"/>
        </w:rPr>
        <w:t>位点</w:t>
      </w:r>
      <w:r>
        <w:t>分布状态</w:t>
      </w:r>
      <w:r>
        <w:rPr>
          <w:rFonts w:hint="eastAsia"/>
        </w:rPr>
        <w:t>及其</w:t>
      </w:r>
      <w:r>
        <w:t>甲基化</w:t>
      </w:r>
      <w:r>
        <w:rPr>
          <w:rFonts w:hint="eastAsia"/>
        </w:rPr>
        <w:t>状态</w:t>
      </w:r>
      <w:r>
        <w:t>的数据分析工作。我们在</w:t>
      </w:r>
      <w:r>
        <w:rPr>
          <w:rFonts w:hint="eastAsia"/>
        </w:rPr>
        <w:t>数据</w:t>
      </w:r>
      <w:r>
        <w:t>分析的结果中</w:t>
      </w:r>
      <w:r>
        <w:rPr>
          <w:rFonts w:hint="eastAsia"/>
        </w:rPr>
        <w:t>观察</w:t>
      </w:r>
      <w:r>
        <w:t>到了一些非常明显的规律性</w:t>
      </w:r>
      <w:r>
        <w:rPr>
          <w:rFonts w:hint="eastAsia"/>
        </w:rPr>
        <w:t>现象</w:t>
      </w:r>
      <w:r>
        <w:t>和趋势，该项目的根本出发点就是为了从</w:t>
      </w:r>
      <w:r>
        <w:rPr>
          <w:rFonts w:hint="eastAsia"/>
        </w:rPr>
        <w:t>分子组装</w:t>
      </w:r>
      <w:r>
        <w:t>层面更好、更深入</w:t>
      </w:r>
      <w:r>
        <w:rPr>
          <w:rFonts w:hint="eastAsia"/>
        </w:rPr>
        <w:t>地对这些</w:t>
      </w:r>
      <w:r w:rsidR="00EF6639">
        <w:t>现象和规律性趋势进行</w:t>
      </w:r>
      <w:r w:rsidR="00EF6639">
        <w:rPr>
          <w:rFonts w:hint="eastAsia"/>
        </w:rPr>
        <w:t>阐述</w:t>
      </w:r>
      <w:r>
        <w:t>，</w:t>
      </w:r>
      <w:r>
        <w:rPr>
          <w:rFonts w:hint="eastAsia"/>
        </w:rPr>
        <w:t>并</w:t>
      </w:r>
      <w:r>
        <w:t>据此对我们后续的</w:t>
      </w:r>
      <w:r>
        <w:rPr>
          <w:rFonts w:hint="eastAsia"/>
        </w:rPr>
        <w:t>分析</w:t>
      </w:r>
      <w:r>
        <w:t>提供</w:t>
      </w:r>
      <w:r>
        <w:rPr>
          <w:rFonts w:hint="eastAsia"/>
        </w:rPr>
        <w:t>更好</w:t>
      </w:r>
      <w:r>
        <w:t>的理论基础和指导方向。</w:t>
      </w:r>
      <w:r>
        <w:rPr>
          <w:rFonts w:hint="eastAsia"/>
        </w:rPr>
        <w:t>在</w:t>
      </w:r>
      <w:r>
        <w:t>该项目拟采用的</w:t>
      </w:r>
      <w:r>
        <w:rPr>
          <w:rFonts w:hint="eastAsia"/>
        </w:rPr>
        <w:t>分子</w:t>
      </w:r>
      <w:r>
        <w:t>动力学方面，申请人已经完成了</w:t>
      </w:r>
      <w:r>
        <w:rPr>
          <w:rFonts w:hint="eastAsia"/>
        </w:rPr>
        <w:t>基于</w:t>
      </w:r>
      <w:r>
        <w:t>NAB</w:t>
      </w:r>
      <w:r>
        <w:t>的自动化</w:t>
      </w:r>
      <w:r>
        <w:t>DNA</w:t>
      </w:r>
      <w:r>
        <w:rPr>
          <w:rFonts w:hint="eastAsia"/>
        </w:rPr>
        <w:t>结构</w:t>
      </w:r>
      <w:r>
        <w:t>模型建立及甲基化修饰的程序开发工作。</w:t>
      </w:r>
    </w:p>
    <w:p w14:paraId="5A423B4F" w14:textId="77777777" w:rsidR="0085711B" w:rsidRDefault="00F3647D" w:rsidP="0085711B">
      <w:pPr>
        <w:pStyle w:val="NSFC"/>
      </w:pPr>
      <w:r>
        <w:rPr>
          <w:rFonts w:hint="eastAsia"/>
        </w:rPr>
        <w:t>下面我们将介绍一下</w:t>
      </w:r>
      <w:r w:rsidR="0085711B">
        <w:rPr>
          <w:rFonts w:hint="eastAsia"/>
        </w:rPr>
        <w:t>该</w:t>
      </w:r>
      <w:r w:rsidR="005663A4">
        <w:t>项目</w:t>
      </w:r>
      <w:r w:rsidR="005663A4">
        <w:rPr>
          <w:rFonts w:hint="eastAsia"/>
        </w:rPr>
        <w:t>已经完成的一些工作</w:t>
      </w:r>
      <w:r w:rsidR="004E0FDD">
        <w:rPr>
          <w:rFonts w:hint="eastAsia"/>
        </w:rPr>
        <w:t>和发现</w:t>
      </w:r>
      <w:r w:rsidR="0085711B">
        <w:t>：</w:t>
      </w:r>
    </w:p>
    <w:p w14:paraId="39EA1A25" w14:textId="5E3106A8" w:rsidR="00F55B07" w:rsidRDefault="00B233A6" w:rsidP="00F55B07">
      <w:pPr>
        <w:pStyle w:val="NSFC-4"/>
      </w:pPr>
      <w:r>
        <w:rPr>
          <w:rFonts w:hint="eastAsia"/>
        </w:rPr>
        <w:t>进化中</w:t>
      </w:r>
      <w:r w:rsidR="0085711B">
        <w:t>DNA</w:t>
      </w:r>
      <w:r w:rsidR="0085711B">
        <w:t>中</w:t>
      </w:r>
      <w:r w:rsidR="0085711B">
        <w:t>CpG</w:t>
      </w:r>
      <w:r w:rsidR="0085711B">
        <w:rPr>
          <w:rFonts w:hint="eastAsia"/>
        </w:rPr>
        <w:t>位点</w:t>
      </w:r>
      <w:r w:rsidR="00264BF6">
        <w:t>的含量与分布</w:t>
      </w:r>
      <w:r w:rsidR="00264BF6">
        <w:rPr>
          <w:rFonts w:hint="eastAsia"/>
        </w:rPr>
        <w:t>向</w:t>
      </w:r>
      <w:r w:rsidR="00AE3ACA">
        <w:rPr>
          <w:rFonts w:hint="eastAsia"/>
        </w:rPr>
        <w:t>不均匀性</w:t>
      </w:r>
      <w:r w:rsidR="00A05643">
        <w:rPr>
          <w:rFonts w:hint="eastAsia"/>
        </w:rPr>
        <w:t>方向变化的</w:t>
      </w:r>
      <w:r w:rsidR="007E712D">
        <w:rPr>
          <w:rFonts w:hint="eastAsia"/>
        </w:rPr>
        <w:t>趋势</w:t>
      </w:r>
      <w:r w:rsidR="0085711B">
        <w:t>。</w:t>
      </w:r>
    </w:p>
    <w:p w14:paraId="64F9CC1D" w14:textId="741F2CA9" w:rsidR="0085711B" w:rsidRDefault="0085711B" w:rsidP="0085711B">
      <w:pPr>
        <w:pStyle w:val="NSFC"/>
      </w:pPr>
      <w:r>
        <w:t>DNA</w:t>
      </w:r>
      <w:r>
        <w:t>中的</w:t>
      </w:r>
      <w:r>
        <w:t>CpG</w:t>
      </w:r>
      <w:r>
        <w:rPr>
          <w:rFonts w:hint="eastAsia"/>
        </w:rPr>
        <w:t>位点</w:t>
      </w:r>
      <w:r>
        <w:t>分布呈现与其它二核苷酸序列不同的趋势。</w:t>
      </w:r>
      <w:r>
        <w:rPr>
          <w:rFonts w:hint="eastAsia"/>
        </w:rPr>
        <w:t>首先</w:t>
      </w:r>
      <w:r>
        <w:t>，</w:t>
      </w:r>
      <w:r>
        <w:t>CpG</w:t>
      </w:r>
      <w:r>
        <w:rPr>
          <w:rFonts w:hint="eastAsia"/>
        </w:rPr>
        <w:t>在</w:t>
      </w:r>
      <w:r>
        <w:t>DNA</w:t>
      </w:r>
      <w:r>
        <w:t>中的含量</w:t>
      </w:r>
      <w:r>
        <w:rPr>
          <w:rFonts w:hint="eastAsia"/>
        </w:rPr>
        <w:t>明显</w:t>
      </w:r>
      <w:r>
        <w:t>偏低</w:t>
      </w:r>
      <w:r w:rsidR="00463358">
        <w:rPr>
          <w:rFonts w:hint="eastAsia"/>
        </w:rPr>
        <w:t>，如</w:t>
      </w:r>
      <w:r w:rsidR="009A0396">
        <w:fldChar w:fldCharType="begin"/>
      </w:r>
      <w:r w:rsidR="009A0396">
        <w:instrText xml:space="preserve"> </w:instrText>
      </w:r>
      <w:r w:rsidR="009A0396">
        <w:rPr>
          <w:rFonts w:hint="eastAsia"/>
        </w:rPr>
        <w:instrText>REF _Ref444801583 \h</w:instrText>
      </w:r>
      <w:r w:rsidR="009A0396">
        <w:instrText xml:space="preserve"> </w:instrText>
      </w:r>
      <w:r w:rsidR="009A0396">
        <w:fldChar w:fldCharType="separate"/>
      </w:r>
      <w:r w:rsidR="00BB7CFA">
        <w:rPr>
          <w:rFonts w:hint="eastAsia"/>
        </w:rPr>
        <w:t>图</w:t>
      </w:r>
      <w:r w:rsidR="00BB7CFA">
        <w:rPr>
          <w:rFonts w:hint="eastAsia"/>
        </w:rPr>
        <w:t xml:space="preserve"> </w:t>
      </w:r>
      <w:r w:rsidR="00BB7CFA">
        <w:rPr>
          <w:noProof/>
        </w:rPr>
        <w:t>7</w:t>
      </w:r>
      <w:r w:rsidR="009A0396">
        <w:fldChar w:fldCharType="end"/>
      </w:r>
      <w:r w:rsidR="00DC28C1">
        <w:rPr>
          <w:rFonts w:hint="eastAsia"/>
        </w:rPr>
        <w:t xml:space="preserve">A </w:t>
      </w:r>
      <w:r w:rsidR="009A0396">
        <w:rPr>
          <w:rFonts w:hint="eastAsia"/>
        </w:rPr>
        <w:t>所示</w:t>
      </w:r>
      <w:r>
        <w:t>。</w:t>
      </w:r>
      <w:r w:rsidR="000E325D">
        <w:rPr>
          <w:rFonts w:hint="eastAsia"/>
        </w:rPr>
        <w:t>按照随机理论</w:t>
      </w:r>
      <w:r>
        <w:t>，</w:t>
      </w:r>
      <w:r>
        <w:t>DNA</w:t>
      </w:r>
      <w:r>
        <w:t>中不同二</w:t>
      </w:r>
      <w:r>
        <w:rPr>
          <w:rFonts w:hint="eastAsia"/>
        </w:rPr>
        <w:t>核苷酸</w:t>
      </w:r>
      <w:r>
        <w:t>序列的含量应该</w:t>
      </w:r>
      <w:r>
        <w:rPr>
          <w:rFonts w:hint="eastAsia"/>
        </w:rPr>
        <w:t>呈现出</w:t>
      </w:r>
      <w:r>
        <w:t>均匀分布</w:t>
      </w:r>
      <w:r w:rsidR="000B5B04">
        <w:rPr>
          <w:rFonts w:hint="eastAsia"/>
        </w:rPr>
        <w:t>的趋势</w:t>
      </w:r>
      <w:r>
        <w:t>，</w:t>
      </w:r>
      <w:r>
        <w:rPr>
          <w:rFonts w:hint="eastAsia"/>
        </w:rPr>
        <w:t>但是</w:t>
      </w:r>
      <w:r>
        <w:t>在实际生物</w:t>
      </w:r>
      <w:r>
        <w:t>DNA</w:t>
      </w:r>
      <w:r>
        <w:t>序列中</w:t>
      </w:r>
      <w:r>
        <w:t>CpG</w:t>
      </w:r>
      <w:r>
        <w:rPr>
          <w:rFonts w:hint="eastAsia"/>
        </w:rPr>
        <w:t>的</w:t>
      </w:r>
      <w:r>
        <w:t>含量明显偏低。而且</w:t>
      </w:r>
      <w:r>
        <w:rPr>
          <w:rFonts w:hint="eastAsia"/>
        </w:rPr>
        <w:t>随着</w:t>
      </w:r>
      <w:r>
        <w:t>生物从低等到高等的</w:t>
      </w:r>
      <w:r>
        <w:rPr>
          <w:rFonts w:hint="eastAsia"/>
        </w:rPr>
        <w:t>进化</w:t>
      </w:r>
      <w:r>
        <w:t>，</w:t>
      </w:r>
      <w:r>
        <w:t>DNA</w:t>
      </w:r>
      <w:r>
        <w:t>含量的这种变化趋势越来越显著。</w:t>
      </w:r>
      <w:r w:rsidR="00BF7820">
        <w:t>对于有着固定字母集合的语言</w:t>
      </w:r>
      <w:r>
        <w:t>，</w:t>
      </w:r>
      <w:r>
        <w:rPr>
          <w:rFonts w:hint="eastAsia"/>
        </w:rPr>
        <w:t>其</w:t>
      </w:r>
      <w:r>
        <w:t>字母的使用</w:t>
      </w:r>
      <w:r>
        <w:rPr>
          <w:rFonts w:hint="eastAsia"/>
        </w:rPr>
        <w:t>频率</w:t>
      </w:r>
      <w:r>
        <w:t>有着非常明显的不对称现象，</w:t>
      </w:r>
      <w:r>
        <w:rPr>
          <w:rFonts w:hint="eastAsia"/>
        </w:rPr>
        <w:t>这种</w:t>
      </w:r>
      <w:r>
        <w:t>不对称现象代表着有序性和信息量。同</w:t>
      </w:r>
      <w:r>
        <w:rPr>
          <w:rFonts w:hint="eastAsia"/>
        </w:rPr>
        <w:t>样</w:t>
      </w:r>
      <w:r>
        <w:t>，</w:t>
      </w:r>
      <w:r>
        <w:t>DNA</w:t>
      </w:r>
      <w:r>
        <w:t>中</w:t>
      </w:r>
      <w:r>
        <w:rPr>
          <w:rFonts w:hint="eastAsia"/>
        </w:rPr>
        <w:t>的</w:t>
      </w:r>
      <w:r>
        <w:t>这种</w:t>
      </w:r>
      <w:r>
        <w:t>CpG</w:t>
      </w:r>
      <w:r>
        <w:rPr>
          <w:rFonts w:hint="eastAsia"/>
        </w:rPr>
        <w:t>碱基</w:t>
      </w:r>
      <w:r>
        <w:t>序列含量对称性</w:t>
      </w:r>
      <w:r>
        <w:rPr>
          <w:rFonts w:hint="eastAsia"/>
        </w:rPr>
        <w:t>破缺现象及</w:t>
      </w:r>
      <w:r>
        <w:t>趋势也代表着</w:t>
      </w:r>
      <w:r>
        <w:t>DNA</w:t>
      </w:r>
      <w:r>
        <w:t>序列信息量的变化。不对称性的程度越高，信息商越大，</w:t>
      </w:r>
      <w:r>
        <w:rPr>
          <w:rFonts w:hint="eastAsia"/>
        </w:rPr>
        <w:t>信息</w:t>
      </w:r>
      <w:r>
        <w:t>含量也越大。其次，</w:t>
      </w:r>
      <w:r>
        <w:t>CpG</w:t>
      </w:r>
      <w:r>
        <w:t>在</w:t>
      </w:r>
      <w:r>
        <w:t>DNA</w:t>
      </w:r>
      <w:r>
        <w:rPr>
          <w:rFonts w:hint="eastAsia"/>
        </w:rPr>
        <w:t>序列</w:t>
      </w:r>
      <w:r>
        <w:t>中呈明显的</w:t>
      </w:r>
      <w:r>
        <w:rPr>
          <w:rFonts w:hint="eastAsia"/>
        </w:rPr>
        <w:t>团簇化</w:t>
      </w:r>
      <w:r>
        <w:t>效应</w:t>
      </w:r>
      <w:r w:rsidR="00353BE4">
        <w:rPr>
          <w:rFonts w:hint="eastAsia"/>
        </w:rPr>
        <w:t>，如</w:t>
      </w:r>
      <w:r w:rsidR="006828DE">
        <w:fldChar w:fldCharType="begin"/>
      </w:r>
      <w:r w:rsidR="006828DE">
        <w:instrText xml:space="preserve"> </w:instrText>
      </w:r>
      <w:r w:rsidR="006828DE">
        <w:rPr>
          <w:rFonts w:hint="eastAsia"/>
        </w:rPr>
        <w:instrText>REF _Ref444801583 \h</w:instrText>
      </w:r>
      <w:r w:rsidR="006828DE">
        <w:instrText xml:space="preserve"> </w:instrText>
      </w:r>
      <w:r w:rsidR="006828DE">
        <w:fldChar w:fldCharType="separate"/>
      </w:r>
      <w:r w:rsidR="00BB7CFA">
        <w:rPr>
          <w:rFonts w:hint="eastAsia"/>
        </w:rPr>
        <w:t>图</w:t>
      </w:r>
      <w:r w:rsidR="00BB7CFA">
        <w:rPr>
          <w:rFonts w:hint="eastAsia"/>
        </w:rPr>
        <w:t xml:space="preserve"> </w:t>
      </w:r>
      <w:r w:rsidR="00BB7CFA">
        <w:rPr>
          <w:noProof/>
        </w:rPr>
        <w:t>7</w:t>
      </w:r>
      <w:r w:rsidR="006828DE">
        <w:fldChar w:fldCharType="end"/>
      </w:r>
      <w:r w:rsidR="006828DE">
        <w:t xml:space="preserve">B </w:t>
      </w:r>
      <w:r w:rsidR="006828DE">
        <w:rPr>
          <w:rFonts w:hint="eastAsia"/>
        </w:rPr>
        <w:t>所示</w:t>
      </w:r>
      <w:r>
        <w:t>。</w:t>
      </w:r>
      <w:r>
        <w:t>DNA</w:t>
      </w:r>
      <w:r>
        <w:t>序列中</w:t>
      </w:r>
      <w:r>
        <w:rPr>
          <w:rFonts w:hint="eastAsia"/>
        </w:rPr>
        <w:t>大部分</w:t>
      </w:r>
      <w:r>
        <w:t>的二核苷酸的间距分布都呈现典型的正态分布状态，但是</w:t>
      </w:r>
      <w:r>
        <w:t>CpG</w:t>
      </w:r>
      <w:r>
        <w:t>的间距却呈现出非常明显的团簇</w:t>
      </w:r>
      <w:r>
        <w:rPr>
          <w:rFonts w:hint="eastAsia"/>
        </w:rPr>
        <w:t>化</w:t>
      </w:r>
      <w:r>
        <w:t>现象（</w:t>
      </w:r>
      <w:r>
        <w:rPr>
          <w:rFonts w:hint="eastAsia"/>
        </w:rPr>
        <w:t>例如</w:t>
      </w:r>
      <w:r>
        <w:t>趋向于</w:t>
      </w:r>
      <w:r>
        <w:rPr>
          <w:rFonts w:hint="eastAsia"/>
        </w:rPr>
        <w:t>形成</w:t>
      </w:r>
      <w:r>
        <w:t>CpG</w:t>
      </w:r>
      <w:r>
        <w:t>岛等等），</w:t>
      </w:r>
      <w:r>
        <w:rPr>
          <w:rFonts w:hint="eastAsia"/>
        </w:rPr>
        <w:t>其</w:t>
      </w:r>
      <w:r>
        <w:t>间距的分布也</w:t>
      </w:r>
      <w:r>
        <w:rPr>
          <w:rFonts w:hint="eastAsia"/>
        </w:rPr>
        <w:t>表现为</w:t>
      </w:r>
      <w:r>
        <w:t>非对称性分布状态，</w:t>
      </w:r>
      <w:r>
        <w:rPr>
          <w:rFonts w:hint="eastAsia"/>
        </w:rPr>
        <w:t>而且</w:t>
      </w:r>
      <w:r>
        <w:t>随着生物的进化，</w:t>
      </w:r>
      <w:r>
        <w:rPr>
          <w:rFonts w:hint="eastAsia"/>
        </w:rPr>
        <w:t>其分布</w:t>
      </w:r>
      <w:r w:rsidR="00D4648E">
        <w:rPr>
          <w:rFonts w:hint="eastAsia"/>
        </w:rPr>
        <w:t>非</w:t>
      </w:r>
      <w:r>
        <w:t>对称性程度越来越明显。</w:t>
      </w:r>
    </w:p>
    <w:p w14:paraId="5E186A19" w14:textId="77777777" w:rsidR="004E21B9" w:rsidRDefault="00227B37" w:rsidP="004E21B9">
      <w:pPr>
        <w:pStyle w:val="NSFC"/>
        <w:ind w:firstLineChars="0" w:firstLine="0"/>
      </w:pPr>
      <w:r w:rsidRPr="00F15C41">
        <w:rPr>
          <w:noProof/>
        </w:rPr>
        <w:lastRenderedPageBreak/>
        <w:drawing>
          <wp:inline distT="0" distB="0" distL="0" distR="0" wp14:anchorId="6BF3F3BF" wp14:editId="08DAD6B5">
            <wp:extent cx="5266690" cy="3785870"/>
            <wp:effectExtent l="0" t="0" r="0" b="0"/>
            <wp:docPr id="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6690" cy="3785870"/>
                    </a:xfrm>
                    <a:prstGeom prst="rect">
                      <a:avLst/>
                    </a:prstGeom>
                    <a:noFill/>
                    <a:ln>
                      <a:noFill/>
                    </a:ln>
                  </pic:spPr>
                </pic:pic>
              </a:graphicData>
            </a:graphic>
          </wp:inline>
        </w:drawing>
      </w:r>
    </w:p>
    <w:p w14:paraId="69AB1AB2" w14:textId="3E45AE31" w:rsidR="001974A0" w:rsidRDefault="004E21B9" w:rsidP="00B8083E">
      <w:pPr>
        <w:pStyle w:val="NSFC0"/>
      </w:pPr>
      <w:bookmarkStart w:id="8" w:name="_Ref444801583"/>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7</w:t>
      </w:r>
      <w:r w:rsidR="00BF2ADB">
        <w:fldChar w:fldCharType="end"/>
      </w:r>
      <w:bookmarkEnd w:id="8"/>
      <w:r>
        <w:t xml:space="preserve"> CpG</w:t>
      </w:r>
      <w:r>
        <w:t>含量及分布的对称性破缺现象。</w:t>
      </w:r>
      <w:r>
        <w:t>A) DNA</w:t>
      </w:r>
      <w:r>
        <w:t>中二核苷酸</w:t>
      </w:r>
      <w:r>
        <w:rPr>
          <w:rFonts w:hint="eastAsia"/>
        </w:rPr>
        <w:t>含量</w:t>
      </w:r>
      <w:r>
        <w:t>的热图，可以看到</w:t>
      </w:r>
      <w:r>
        <w:t xml:space="preserve"> CpG</w:t>
      </w:r>
      <w:r>
        <w:t>的</w:t>
      </w:r>
      <w:r>
        <w:rPr>
          <w:rFonts w:hint="eastAsia"/>
        </w:rPr>
        <w:t>含量</w:t>
      </w:r>
      <w:r>
        <w:t>明显比其他二核苷酸低，而且随着物种的进化程度这种含量变低的趋势越来越明显；</w:t>
      </w:r>
      <w:r>
        <w:t>B) CpG</w:t>
      </w:r>
      <w:r>
        <w:t>与</w:t>
      </w:r>
      <w:r>
        <w:t>ApT</w:t>
      </w:r>
      <w:r>
        <w:rPr>
          <w:rFonts w:hint="eastAsia"/>
        </w:rPr>
        <w:t>含量</w:t>
      </w:r>
      <w:r>
        <w:t>分布</w:t>
      </w:r>
      <w:r>
        <w:t>Hilbert</w:t>
      </w:r>
      <w:r>
        <w:t>图以及</w:t>
      </w:r>
      <w:r>
        <w:rPr>
          <w:rFonts w:hint="eastAsia"/>
        </w:rPr>
        <w:t>密度和</w:t>
      </w:r>
      <w:r>
        <w:t>间距分布图。与</w:t>
      </w:r>
      <w:r>
        <w:t>ApT</w:t>
      </w:r>
      <w:r>
        <w:t>相比，</w:t>
      </w:r>
      <w:r>
        <w:t>CpG</w:t>
      </w:r>
      <w:r>
        <w:t>的</w:t>
      </w:r>
      <w:r>
        <w:t>Hilbert</w:t>
      </w:r>
      <w:r>
        <w:t>图呈现出明显的团簇化现象。</w:t>
      </w:r>
      <w:r>
        <w:rPr>
          <w:rFonts w:hint="eastAsia"/>
        </w:rPr>
        <w:t>同时</w:t>
      </w:r>
      <w:r>
        <w:t>CpG</w:t>
      </w:r>
      <w:r>
        <w:t>的分布也比</w:t>
      </w:r>
      <w:r>
        <w:t>ApT</w:t>
      </w:r>
      <w:r>
        <w:t>表现出更明显的非对称性。</w:t>
      </w:r>
      <w:r>
        <w:rPr>
          <w:rFonts w:hint="eastAsia"/>
        </w:rPr>
        <w:t>随着</w:t>
      </w:r>
      <w:r>
        <w:t>物种的进化程度</w:t>
      </w:r>
      <w:r>
        <w:t>CpG</w:t>
      </w:r>
      <w:r>
        <w:t>分布的非对称性越来越明显；</w:t>
      </w:r>
      <w:r>
        <w:t>C) UCSC Genome Broswer</w:t>
      </w:r>
      <w:r>
        <w:t>上</w:t>
      </w:r>
      <w:r>
        <w:t>CpG</w:t>
      </w:r>
      <w:r>
        <w:t>与</w:t>
      </w:r>
      <w:r>
        <w:t>ApT</w:t>
      </w:r>
      <w:r>
        <w:t>密度对比图，</w:t>
      </w:r>
      <w:r>
        <w:rPr>
          <w:rFonts w:hint="eastAsia"/>
        </w:rPr>
        <w:t>可以</w:t>
      </w:r>
      <w:r>
        <w:t>看到</w:t>
      </w:r>
      <w:r>
        <w:t>ApT</w:t>
      </w:r>
      <w:r>
        <w:rPr>
          <w:rFonts w:hint="eastAsia"/>
        </w:rPr>
        <w:t>呈现出</w:t>
      </w:r>
      <w:r>
        <w:t>更加均匀的分布状态，</w:t>
      </w:r>
      <w:r>
        <w:rPr>
          <w:rFonts w:hint="eastAsia"/>
        </w:rPr>
        <w:t>而</w:t>
      </w:r>
      <w:r>
        <w:t>CpG</w:t>
      </w:r>
      <w:r>
        <w:t>的</w:t>
      </w:r>
      <w:r>
        <w:rPr>
          <w:rFonts w:hint="eastAsia"/>
        </w:rPr>
        <w:t>密度</w:t>
      </w:r>
      <w:r>
        <w:t>偏低</w:t>
      </w:r>
      <w:r>
        <w:rPr>
          <w:rFonts w:hint="eastAsia"/>
        </w:rPr>
        <w:t>而且</w:t>
      </w:r>
      <w:r>
        <w:t>更加不均匀，</w:t>
      </w:r>
      <w:r>
        <w:rPr>
          <w:rFonts w:hint="eastAsia"/>
        </w:rPr>
        <w:t>这种</w:t>
      </w:r>
      <w:r>
        <w:t>不均匀性随着物种的进化程度而逐渐显著。</w:t>
      </w:r>
    </w:p>
    <w:p w14:paraId="642C01CB" w14:textId="4D1CFCE6" w:rsidR="000D54F3" w:rsidRDefault="0085711B" w:rsidP="000D54F3">
      <w:pPr>
        <w:pStyle w:val="NSFC-4"/>
      </w:pPr>
      <w:r>
        <w:t>DNA</w:t>
      </w:r>
      <w:r>
        <w:t>中</w:t>
      </w:r>
      <w:r>
        <w:t>CpG</w:t>
      </w:r>
      <w:r>
        <w:t>的密度与其甲基化状态呈现出明显</w:t>
      </w:r>
      <w:r w:rsidR="008572FD">
        <w:rPr>
          <w:rFonts w:hint="eastAsia"/>
        </w:rPr>
        <w:t>的负相关</w:t>
      </w:r>
      <w:r>
        <w:t>。</w:t>
      </w:r>
    </w:p>
    <w:p w14:paraId="074DAE81" w14:textId="3E272D20" w:rsidR="00ED228B" w:rsidRDefault="0085711B" w:rsidP="00ED228B">
      <w:pPr>
        <w:pStyle w:val="NSFC"/>
      </w:pPr>
      <w:r>
        <w:t>从信息论的角度</w:t>
      </w:r>
      <w:r>
        <w:rPr>
          <w:rFonts w:hint="eastAsia"/>
        </w:rPr>
        <w:t>来</w:t>
      </w:r>
      <w:r>
        <w:t>定义，</w:t>
      </w:r>
      <w:r>
        <w:rPr>
          <w:rFonts w:hint="eastAsia"/>
        </w:rPr>
        <w:t>信息</w:t>
      </w:r>
      <w:r>
        <w:t>对称性是指</w:t>
      </w:r>
      <w:r>
        <w:rPr>
          <w:rFonts w:hint="eastAsia"/>
        </w:rPr>
        <w:t>随机变量</w:t>
      </w:r>
      <m:oMath>
        <m:r>
          <w:rPr>
            <w:rFonts w:ascii="Cambria Math" w:hAnsi="Cambria Math"/>
          </w:rPr>
          <m:t>X</m:t>
        </m:r>
      </m:oMath>
      <w:r>
        <w:rPr>
          <w:rFonts w:hint="eastAsia"/>
        </w:rPr>
        <w:t>中</w:t>
      </w:r>
      <w:r>
        <w:t>所包含的关于</w:t>
      </w:r>
      <w:r>
        <w:rPr>
          <w:rFonts w:hint="eastAsia"/>
        </w:rPr>
        <w:t>随机变量</w:t>
      </w:r>
      <m:oMath>
        <m:r>
          <w:rPr>
            <w:rFonts w:ascii="Cambria Math" w:hAnsi="Cambria Math"/>
          </w:rPr>
          <m:t>Y</m:t>
        </m:r>
      </m:oMath>
      <w:r>
        <w:t>的</w:t>
      </w:r>
      <w:r>
        <w:rPr>
          <w:rFonts w:hint="eastAsia"/>
        </w:rPr>
        <w:t>互信息量</w:t>
      </w:r>
      <m:oMath>
        <m:r>
          <w:rPr>
            <w:rFonts w:ascii="Cambria Math" w:hAnsi="Cambria Math"/>
          </w:rPr>
          <m:t>I</m:t>
        </m:r>
        <m:d>
          <m:dPr>
            <m:ctrlPr>
              <w:rPr>
                <w:rFonts w:ascii="Cambria Math" w:hAnsi="Cambria Math"/>
                <w:i/>
              </w:rPr>
            </m:ctrlPr>
          </m:dPr>
          <m:e>
            <m:r>
              <w:rPr>
                <w:rFonts w:ascii="Cambria Math" w:hAnsi="Cambria Math"/>
              </w:rPr>
              <m:t>X:Y</m:t>
            </m:r>
          </m:e>
        </m:d>
      </m:oMath>
      <w:r>
        <w:t>与</w:t>
      </w:r>
      <w:r>
        <w:rPr>
          <w:rFonts w:hint="eastAsia"/>
        </w:rPr>
        <w:t>随机变量</w:t>
      </w:r>
      <m:oMath>
        <m:r>
          <w:rPr>
            <w:rFonts w:ascii="Cambria Math" w:hAnsi="Cambria Math"/>
          </w:rPr>
          <m:t>Y</m:t>
        </m:r>
      </m:oMath>
      <w:r>
        <w:rPr>
          <w:rFonts w:hint="eastAsia"/>
        </w:rPr>
        <w:t>中</w:t>
      </w:r>
      <w:r>
        <w:t>所包含的</w:t>
      </w:r>
      <w:r>
        <w:rPr>
          <w:rFonts w:hint="eastAsia"/>
        </w:rPr>
        <w:t>随机变量</w:t>
      </w:r>
      <m:oMath>
        <m:r>
          <w:rPr>
            <w:rFonts w:ascii="Cambria Math" w:hAnsi="Cambria Math"/>
          </w:rPr>
          <m:t>X</m:t>
        </m:r>
      </m:oMath>
      <w:r>
        <w:rPr>
          <w:rFonts w:hint="eastAsia"/>
        </w:rPr>
        <w:t>的互信息量</w:t>
      </w:r>
      <w:r>
        <w:t>有相等或者相近似的关系（实际中非完美对称性关系），</w:t>
      </w:r>
      <w:r>
        <w:rPr>
          <w:rFonts w:hint="eastAsia"/>
        </w:rPr>
        <w:t>即</w:t>
      </w:r>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I(Y:X)</m:t>
        </m:r>
      </m:oMath>
      <w:r>
        <w:t>或者</w:t>
      </w:r>
      <m:oMath>
        <m:r>
          <w:rPr>
            <w:rFonts w:ascii="Cambria Math" w:hAnsi="Cambria Math"/>
          </w:rPr>
          <m:t>I(x:y)≈I(y:x)</m:t>
        </m:r>
      </m:oMath>
      <w:r>
        <w:t>，</w:t>
      </w:r>
      <w:r>
        <w:rPr>
          <w:rFonts w:hint="eastAsia"/>
        </w:rPr>
        <w:t>其中</w:t>
      </w:r>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Y|X)</m:t>
        </m:r>
      </m:oMath>
      <w:r w:rsidRPr="0085711B">
        <w:fldChar w:fldCharType="begin"/>
      </w:r>
      <w:r w:rsidRPr="0085711B">
        <w:instrText xml:space="preserve"> QUOTE </w:instrText>
      </w:r>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Y|X)</m:t>
        </m:r>
      </m:oMath>
      <w:r w:rsidRPr="0085711B">
        <w:instrText xml:space="preserve"> </w:instrText>
      </w:r>
      <w:r w:rsidRPr="0085711B">
        <w:fldChar w:fldCharType="separate"/>
      </w:r>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Y|X)</m:t>
        </m:r>
      </m:oMath>
      <w:r w:rsidRPr="0085711B">
        <w:fldChar w:fldCharType="end"/>
      </w:r>
      <w:r>
        <w:t>，</w:t>
      </w:r>
      <m:oMath>
        <m:r>
          <w:rPr>
            <w:rFonts w:ascii="Cambria Math" w:hAnsi="Cambria Math"/>
          </w:rPr>
          <m:t>H</m:t>
        </m:r>
      </m:oMath>
      <w:r>
        <w:t>为香农熵。总体上看来</w:t>
      </w:r>
      <w:r>
        <w:t>DNA</w:t>
      </w:r>
      <w:r>
        <w:t>中</w:t>
      </w:r>
      <w:r>
        <w:t>CpG</w:t>
      </w:r>
      <w:r>
        <w:rPr>
          <w:rFonts w:hint="eastAsia"/>
        </w:rPr>
        <w:t>位点</w:t>
      </w:r>
      <w:r>
        <w:t>的密度与</w:t>
      </w:r>
      <w:r>
        <w:rPr>
          <w:rFonts w:hint="eastAsia"/>
        </w:rPr>
        <w:t>该点</w:t>
      </w:r>
      <w:r>
        <w:t>的甲基化水平有着非常明显的负相关性</w:t>
      </w:r>
      <w:r w:rsidR="00064E9C">
        <w:rPr>
          <w:rFonts w:hint="eastAsia"/>
        </w:rPr>
        <w:t>，如</w:t>
      </w:r>
      <w:r w:rsidR="00DA4DB5">
        <w:fldChar w:fldCharType="begin"/>
      </w:r>
      <w:r w:rsidR="00DA4DB5">
        <w:instrText xml:space="preserve"> </w:instrText>
      </w:r>
      <w:r w:rsidR="00DA4DB5">
        <w:rPr>
          <w:rFonts w:hint="eastAsia"/>
        </w:rPr>
        <w:instrText>REF _Ref444801743 \h</w:instrText>
      </w:r>
      <w:r w:rsidR="00DA4DB5">
        <w:instrText xml:space="preserve"> </w:instrText>
      </w:r>
      <w:r w:rsidR="00DA4DB5">
        <w:fldChar w:fldCharType="separate"/>
      </w:r>
      <w:r w:rsidR="00BB7CFA">
        <w:rPr>
          <w:rFonts w:hint="eastAsia"/>
        </w:rPr>
        <w:t>图</w:t>
      </w:r>
      <w:r w:rsidR="00BB7CFA">
        <w:rPr>
          <w:rFonts w:hint="eastAsia"/>
        </w:rPr>
        <w:t xml:space="preserve"> </w:t>
      </w:r>
      <w:r w:rsidR="00BB7CFA">
        <w:rPr>
          <w:noProof/>
        </w:rPr>
        <w:t>8</w:t>
      </w:r>
      <w:r w:rsidR="00DA4DB5">
        <w:fldChar w:fldCharType="end"/>
      </w:r>
      <w:r w:rsidR="00DA4DB5">
        <w:rPr>
          <w:rFonts w:hint="eastAsia"/>
        </w:rPr>
        <w:t>所示</w:t>
      </w:r>
      <w:r w:rsidR="005E2627">
        <w:t>，</w:t>
      </w:r>
      <w:r w:rsidR="005E2627">
        <w:rPr>
          <w:rFonts w:hint="eastAsia"/>
        </w:rPr>
        <w:t>这表明</w:t>
      </w:r>
      <w:r>
        <w:t>CpG</w:t>
      </w:r>
      <w:r>
        <w:t>位点的密度与其甲基化状态是具有</w:t>
      </w:r>
      <w:r w:rsidR="0035117B">
        <w:rPr>
          <w:rFonts w:hint="eastAsia"/>
        </w:rPr>
        <w:t>内在的</w:t>
      </w:r>
      <w:r w:rsidR="002B151D">
        <w:t>信息对称性</w:t>
      </w:r>
      <w:r>
        <w:t>。</w:t>
      </w:r>
    </w:p>
    <w:p w14:paraId="4A2C319A" w14:textId="77777777" w:rsidR="00180C93" w:rsidRDefault="00227B37" w:rsidP="00180C93">
      <w:pPr>
        <w:pStyle w:val="NSFC"/>
        <w:ind w:firstLineChars="0" w:firstLine="0"/>
      </w:pPr>
      <w:r w:rsidRPr="00F15C41">
        <w:rPr>
          <w:noProof/>
        </w:rPr>
        <w:lastRenderedPageBreak/>
        <w:drawing>
          <wp:inline distT="0" distB="0" distL="0" distR="0" wp14:anchorId="4E6B9C05" wp14:editId="114D437C">
            <wp:extent cx="5193665" cy="4133215"/>
            <wp:effectExtent l="0" t="0" r="0" b="0"/>
            <wp:docPr id="9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93665" cy="4133215"/>
                    </a:xfrm>
                    <a:prstGeom prst="rect">
                      <a:avLst/>
                    </a:prstGeom>
                    <a:noFill/>
                    <a:ln>
                      <a:noFill/>
                    </a:ln>
                  </pic:spPr>
                </pic:pic>
              </a:graphicData>
            </a:graphic>
          </wp:inline>
        </w:drawing>
      </w:r>
    </w:p>
    <w:p w14:paraId="1C77B744" w14:textId="1A504E4A" w:rsidR="00935759" w:rsidRDefault="00180C93" w:rsidP="001E5A2E">
      <w:pPr>
        <w:pStyle w:val="NSFC0"/>
      </w:pPr>
      <w:bookmarkStart w:id="9" w:name="_Ref444801743"/>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8</w:t>
      </w:r>
      <w:r w:rsidR="00BF2ADB">
        <w:fldChar w:fldCharType="end"/>
      </w:r>
      <w:bookmarkEnd w:id="9"/>
      <w:r>
        <w:t xml:space="preserve"> CpG</w:t>
      </w:r>
      <w:r>
        <w:t>密度与其甲基化水平的负相关性及信息对称性（互补特性）。</w:t>
      </w:r>
      <w:r>
        <w:t>A) UCSC Genome Browswer</w:t>
      </w:r>
      <w:r>
        <w:t>截图显示</w:t>
      </w:r>
      <w:r>
        <w:t>CpG</w:t>
      </w:r>
      <w:r>
        <w:t>密度与其甲基化水平具有非常明显的信息对称性（互补特性），</w:t>
      </w:r>
      <w:r>
        <w:t>CpG</w:t>
      </w:r>
      <w:r>
        <w:t>密度高的区域甲基化水平偏低</w:t>
      </w:r>
      <w:r>
        <w:rPr>
          <w:rFonts w:hint="eastAsia"/>
        </w:rPr>
        <w:t>而</w:t>
      </w:r>
      <w:r>
        <w:t>，</w:t>
      </w:r>
      <w:r>
        <w:t>CpG</w:t>
      </w:r>
      <w:r>
        <w:t>密度低的区域甲基化水平偏高；</w:t>
      </w:r>
      <w:r>
        <w:t>B)</w:t>
      </w:r>
      <w:r>
        <w:t>小鼠（</w:t>
      </w:r>
      <w:r>
        <w:t>19</w:t>
      </w:r>
      <w:r>
        <w:rPr>
          <w:rFonts w:hint="eastAsia"/>
        </w:rPr>
        <w:t>号</w:t>
      </w:r>
      <w:r>
        <w:t>染色体）</w:t>
      </w:r>
      <w:r>
        <w:t>DNA</w:t>
      </w:r>
      <w:r>
        <w:rPr>
          <w:rFonts w:hint="eastAsia"/>
        </w:rPr>
        <w:t>中</w:t>
      </w:r>
      <w:r>
        <w:t xml:space="preserve"> CpG</w:t>
      </w:r>
      <w:r>
        <w:t>密度与其甲基化水平的总体分布图。</w:t>
      </w:r>
      <w:r>
        <w:t xml:space="preserve"> </w:t>
      </w:r>
      <w:r>
        <w:t>我们可以很</w:t>
      </w:r>
      <w:r>
        <w:rPr>
          <w:rFonts w:hint="eastAsia"/>
        </w:rPr>
        <w:t>明显</w:t>
      </w:r>
      <w:r>
        <w:t>地看出，</w:t>
      </w:r>
      <w:r>
        <w:t>CpG</w:t>
      </w:r>
      <w:r>
        <w:t>密度与其甲基化</w:t>
      </w:r>
      <w:r>
        <w:rPr>
          <w:rFonts w:hint="eastAsia"/>
        </w:rPr>
        <w:t>有</w:t>
      </w:r>
      <w:r>
        <w:t>显著的负相关性，</w:t>
      </w:r>
      <w:r>
        <w:rPr>
          <w:rFonts w:hint="eastAsia"/>
        </w:rPr>
        <w:t>而且</w:t>
      </w:r>
      <w:r>
        <w:t>大部分数据都集中分布在甲基化水平偏高而</w:t>
      </w:r>
      <w:r>
        <w:t>CpG</w:t>
      </w:r>
      <w:r>
        <w:t>密度偏低的区域。</w:t>
      </w:r>
      <w:r>
        <w:t>C) CpG</w:t>
      </w:r>
      <w:r>
        <w:t>密度与其甲基化水平的负相关性曲线，</w:t>
      </w:r>
      <w:r>
        <w:rPr>
          <w:rFonts w:hint="eastAsia"/>
        </w:rPr>
        <w:t>二者</w:t>
      </w:r>
      <w:r>
        <w:t>负相关性</w:t>
      </w:r>
      <w:r>
        <w:rPr>
          <w:rFonts w:hint="eastAsia"/>
        </w:rPr>
        <w:t>高达</w:t>
      </w:r>
      <w:r>
        <w:t>-0.82</w:t>
      </w:r>
      <w:r>
        <w:t>。</w:t>
      </w:r>
    </w:p>
    <w:p w14:paraId="37BE68C5" w14:textId="6947538F" w:rsidR="006C662A" w:rsidRDefault="0085711B" w:rsidP="00ED228B">
      <w:pPr>
        <w:pStyle w:val="NSFC"/>
        <w:ind w:firstLineChars="200" w:firstLine="480"/>
      </w:pPr>
      <w:r>
        <w:t>然而，</w:t>
      </w:r>
      <w:r>
        <w:rPr>
          <w:rFonts w:hint="eastAsia"/>
        </w:rPr>
        <w:t>这种</w:t>
      </w:r>
      <w:r>
        <w:t>对称性关系也</w:t>
      </w:r>
      <w:r w:rsidR="00002D96">
        <w:rPr>
          <w:rFonts w:hint="eastAsia"/>
        </w:rPr>
        <w:t>在一些重要的</w:t>
      </w:r>
      <w:r w:rsidR="00175B17">
        <w:rPr>
          <w:rFonts w:hint="eastAsia"/>
        </w:rPr>
        <w:t>功能区域</w:t>
      </w:r>
      <w:r>
        <w:t>存在破缺现象</w:t>
      </w:r>
      <w:r w:rsidR="00DD67EE">
        <w:rPr>
          <w:rFonts w:hint="eastAsia"/>
        </w:rPr>
        <w:t>，</w:t>
      </w:r>
      <w:r w:rsidR="00456E5A">
        <w:rPr>
          <w:rFonts w:hint="eastAsia"/>
        </w:rPr>
        <w:t>如</w:t>
      </w:r>
      <w:r w:rsidR="00EF28A8">
        <w:fldChar w:fldCharType="begin"/>
      </w:r>
      <w:r w:rsidR="00EF28A8">
        <w:instrText xml:space="preserve"> </w:instrText>
      </w:r>
      <w:r w:rsidR="00EF28A8">
        <w:rPr>
          <w:rFonts w:hint="eastAsia"/>
        </w:rPr>
        <w:instrText>REF _Ref444801767 \h</w:instrText>
      </w:r>
      <w:r w:rsidR="00EF28A8">
        <w:instrText xml:space="preserve"> </w:instrText>
      </w:r>
      <w:r w:rsidR="00EF28A8">
        <w:fldChar w:fldCharType="separate"/>
      </w:r>
      <w:r w:rsidR="00BB7CFA">
        <w:rPr>
          <w:rFonts w:hint="eastAsia"/>
        </w:rPr>
        <w:t>图</w:t>
      </w:r>
      <w:r w:rsidR="00BB7CFA">
        <w:rPr>
          <w:rFonts w:hint="eastAsia"/>
        </w:rPr>
        <w:t xml:space="preserve"> </w:t>
      </w:r>
      <w:r w:rsidR="00BB7CFA">
        <w:rPr>
          <w:noProof/>
        </w:rPr>
        <w:t>9</w:t>
      </w:r>
      <w:r w:rsidR="00EF28A8">
        <w:fldChar w:fldCharType="end"/>
      </w:r>
      <w:r w:rsidR="00EF28A8">
        <w:rPr>
          <w:rFonts w:hint="eastAsia"/>
        </w:rPr>
        <w:t>所示</w:t>
      </w:r>
      <w:r>
        <w:t>。</w:t>
      </w:r>
    </w:p>
    <w:p w14:paraId="1EC628D5" w14:textId="77777777" w:rsidR="006119AF" w:rsidRPr="005E0B3B" w:rsidRDefault="00227B37" w:rsidP="006119AF">
      <w:pPr>
        <w:pStyle w:val="NSFC"/>
        <w:ind w:firstLineChars="0" w:firstLine="0"/>
      </w:pPr>
      <w:r w:rsidRPr="00F15C41">
        <w:rPr>
          <w:noProof/>
        </w:rPr>
        <w:lastRenderedPageBreak/>
        <w:drawing>
          <wp:inline distT="0" distB="0" distL="0" distR="0" wp14:anchorId="5C22B374" wp14:editId="3A4B46F4">
            <wp:extent cx="5203190" cy="4809490"/>
            <wp:effectExtent l="0" t="0" r="0" b="0"/>
            <wp:docPr id="9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3190" cy="4809490"/>
                    </a:xfrm>
                    <a:prstGeom prst="rect">
                      <a:avLst/>
                    </a:prstGeom>
                    <a:noFill/>
                    <a:ln>
                      <a:noFill/>
                    </a:ln>
                  </pic:spPr>
                </pic:pic>
              </a:graphicData>
            </a:graphic>
          </wp:inline>
        </w:drawing>
      </w:r>
    </w:p>
    <w:p w14:paraId="33192FFF" w14:textId="37413F05" w:rsidR="006C662A" w:rsidRDefault="006119AF" w:rsidP="00B6266C">
      <w:pPr>
        <w:pStyle w:val="NSFC0"/>
      </w:pPr>
      <w:bookmarkStart w:id="10" w:name="_Ref444801767"/>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9</w:t>
      </w:r>
      <w:r w:rsidR="00BF2ADB">
        <w:fldChar w:fldCharType="end"/>
      </w:r>
      <w:bookmarkEnd w:id="10"/>
      <w:r>
        <w:t xml:space="preserve"> DNA</w:t>
      </w:r>
      <w:r>
        <w:t>中特征区域</w:t>
      </w:r>
      <w:r>
        <w:t>CpG</w:t>
      </w:r>
      <w:r>
        <w:t>密度与甲基化水平的对称性（互补性）以及</w:t>
      </w:r>
      <w:r w:rsidR="00EB4B46">
        <w:rPr>
          <w:rFonts w:hint="eastAsia"/>
        </w:rPr>
        <w:t>非</w:t>
      </w:r>
      <w:r>
        <w:t>对称性现象。</w:t>
      </w:r>
      <w:r>
        <w:t>DNA</w:t>
      </w:r>
      <w:r>
        <w:t>中</w:t>
      </w:r>
      <w:r>
        <w:t>CpG</w:t>
      </w:r>
      <w:r>
        <w:rPr>
          <w:rFonts w:hint="eastAsia"/>
        </w:rPr>
        <w:t>密度</w:t>
      </w:r>
      <w:r>
        <w:t>与其甲基化水平有着明显的对称性（互补性），</w:t>
      </w:r>
      <w:r>
        <w:t xml:space="preserve"> </w:t>
      </w:r>
      <w:r>
        <w:t>在一些特征区域，</w:t>
      </w:r>
      <w:r>
        <w:rPr>
          <w:rFonts w:hint="eastAsia"/>
        </w:rPr>
        <w:t>这些</w:t>
      </w:r>
      <w:r>
        <w:t>互补性或者得到增强</w:t>
      </w:r>
      <w:r>
        <w:rPr>
          <w:rFonts w:hint="eastAsia"/>
        </w:rPr>
        <w:t>例如</w:t>
      </w:r>
      <w:r>
        <w:t>基因（</w:t>
      </w:r>
      <w:r>
        <w:t>Gene</w:t>
      </w:r>
      <w:r>
        <w:t>）区域，或者发生对称性破缺现象例如重复序列区域</w:t>
      </w:r>
      <w:r>
        <w:t>LINE</w:t>
      </w:r>
      <w:r>
        <w:t>（</w:t>
      </w:r>
      <w:r w:rsidRPr="00E46EA1">
        <w:t>Long interspersed nuclear elements</w:t>
      </w:r>
      <w:r>
        <w:t>）和</w:t>
      </w:r>
      <w:r>
        <w:t>LTR</w:t>
      </w:r>
      <w:r>
        <w:t>（</w:t>
      </w:r>
      <w:r w:rsidRPr="0063737C">
        <w:t>Long terminal repeat elements</w:t>
      </w:r>
      <w:r>
        <w:t>），</w:t>
      </w:r>
      <w:r>
        <w:rPr>
          <w:rFonts w:hint="eastAsia"/>
        </w:rPr>
        <w:t>这</w:t>
      </w:r>
      <w:r>
        <w:t>表明</w:t>
      </w:r>
      <w:r>
        <w:t>CpG</w:t>
      </w:r>
      <w:r>
        <w:t>密度与其</w:t>
      </w:r>
      <w:r>
        <w:rPr>
          <w:rFonts w:hint="eastAsia"/>
        </w:rPr>
        <w:t>甲基化</w:t>
      </w:r>
      <w:r>
        <w:t>水平之间的对称性或者对称性破缺与</w:t>
      </w:r>
      <w:r>
        <w:t>DNA</w:t>
      </w:r>
      <w:r>
        <w:t>功能区域密切相关。</w:t>
      </w:r>
    </w:p>
    <w:p w14:paraId="68532173" w14:textId="00F38B43" w:rsidR="0085711B" w:rsidRDefault="0085711B" w:rsidP="000D54F3">
      <w:pPr>
        <w:pStyle w:val="NSFC"/>
      </w:pPr>
      <w:r>
        <w:rPr>
          <w:rFonts w:hint="eastAsia"/>
        </w:rPr>
        <w:t>我们</w:t>
      </w:r>
      <w:r>
        <w:t>将</w:t>
      </w:r>
      <w:r>
        <w:t>CpG</w:t>
      </w:r>
      <w:r>
        <w:t>与其甲基化之间的对应关系分为</w:t>
      </w:r>
      <w:r>
        <w:t>Overlap</w:t>
      </w:r>
      <w:r>
        <w:t>区域（</w:t>
      </w:r>
      <m:oMath>
        <m:r>
          <w:rPr>
            <w:rFonts w:ascii="Cambria Math" w:hAnsi="Cambria Math"/>
          </w:rPr>
          <m:t>OR</m:t>
        </m:r>
      </m:oMath>
      <w:r>
        <w:t>）、</w:t>
      </w:r>
      <w:r>
        <w:t>Gap</w:t>
      </w:r>
      <w:r>
        <w:t>区域（</w:t>
      </w:r>
      <m:oMath>
        <m:r>
          <w:rPr>
            <w:rFonts w:ascii="Cambria Math" w:hAnsi="Cambria Math"/>
          </w:rPr>
          <m:t>GR</m:t>
        </m:r>
      </m:oMath>
      <w:r>
        <w:t>）以及互补性区域或对称性区域（</w:t>
      </w:r>
      <m:oMath>
        <m:r>
          <w:rPr>
            <w:rFonts w:ascii="Cambria Math" w:hAnsi="Cambria Math"/>
          </w:rPr>
          <m:t>CR</m:t>
        </m:r>
      </m:oMath>
      <w:r>
        <w:t>），</w:t>
      </w:r>
      <w:r>
        <w:rPr>
          <w:rFonts w:hint="eastAsia"/>
        </w:rPr>
        <w:t>其中</w:t>
      </w:r>
      <m:oMath>
        <m:r>
          <w:rPr>
            <w:rFonts w:ascii="Cambria Math" w:hAnsi="Cambria Math"/>
          </w:rPr>
          <m:t>CR</m:t>
        </m:r>
      </m:oMath>
      <w:r>
        <w:rPr>
          <w:rFonts w:hint="eastAsia"/>
        </w:rPr>
        <w:t>占据</w:t>
      </w:r>
      <w:r>
        <w:t>了</w:t>
      </w:r>
      <w:r>
        <w:rPr>
          <w:rFonts w:hint="eastAsia"/>
        </w:rPr>
        <w:t>整个</w:t>
      </w:r>
      <w:r w:rsidR="00C40183">
        <w:t>体系绝大</w:t>
      </w:r>
      <w:r w:rsidR="00C40183">
        <w:rPr>
          <w:rFonts w:hint="eastAsia"/>
        </w:rPr>
        <w:t>部分</w:t>
      </w:r>
      <w:r w:rsidR="00DD67EE">
        <w:rPr>
          <w:rFonts w:hint="eastAsia"/>
        </w:rPr>
        <w:t>，如</w:t>
      </w:r>
      <w:r w:rsidR="00CB53FF">
        <w:fldChar w:fldCharType="begin"/>
      </w:r>
      <w:r w:rsidR="00CB53FF">
        <w:instrText xml:space="preserve"> </w:instrText>
      </w:r>
      <w:r w:rsidR="00CB53FF">
        <w:rPr>
          <w:rFonts w:hint="eastAsia"/>
        </w:rPr>
        <w:instrText>REF _Ref444801789 \h</w:instrText>
      </w:r>
      <w:r w:rsidR="00CB53FF">
        <w:instrText xml:space="preserve"> </w:instrText>
      </w:r>
      <w:r w:rsidR="00CB53FF">
        <w:fldChar w:fldCharType="separate"/>
      </w:r>
      <w:r w:rsidR="00BB7CFA">
        <w:rPr>
          <w:rFonts w:hint="eastAsia"/>
        </w:rPr>
        <w:t>图</w:t>
      </w:r>
      <w:r w:rsidR="00BB7CFA">
        <w:rPr>
          <w:rFonts w:hint="eastAsia"/>
        </w:rPr>
        <w:t xml:space="preserve"> </w:t>
      </w:r>
      <w:r w:rsidR="00BB7CFA">
        <w:rPr>
          <w:noProof/>
        </w:rPr>
        <w:t>10</w:t>
      </w:r>
      <w:r w:rsidR="00CB53FF">
        <w:fldChar w:fldCharType="end"/>
      </w:r>
      <w:r w:rsidR="00CB53FF">
        <w:rPr>
          <w:rFonts w:hint="eastAsia"/>
        </w:rPr>
        <w:t>所示</w:t>
      </w:r>
      <w:r>
        <w:t>。</w:t>
      </w:r>
      <w:r>
        <w:rPr>
          <w:rFonts w:hint="eastAsia"/>
        </w:rPr>
        <w:t>我们</w:t>
      </w:r>
      <w:r>
        <w:t>在</w:t>
      </w:r>
      <w:r>
        <w:rPr>
          <w:rFonts w:hint="eastAsia"/>
        </w:rPr>
        <w:t>研究中</w:t>
      </w:r>
      <w:r>
        <w:t>发现，</w:t>
      </w:r>
      <w:r>
        <w:rPr>
          <w:rFonts w:hint="eastAsia"/>
        </w:rPr>
        <w:t>这些</w:t>
      </w:r>
      <w:r>
        <w:t>不对称性关系可能与组织基因的差异性表达有非常密切的关系。</w:t>
      </w:r>
    </w:p>
    <w:p w14:paraId="5837347C" w14:textId="77777777" w:rsidR="00BC7067" w:rsidRDefault="00227B37" w:rsidP="00BC7067">
      <w:pPr>
        <w:pStyle w:val="NSFC"/>
        <w:ind w:firstLineChars="0" w:firstLine="0"/>
      </w:pPr>
      <w:r w:rsidRPr="00F15C41">
        <w:rPr>
          <w:noProof/>
        </w:rPr>
        <w:lastRenderedPageBreak/>
        <w:drawing>
          <wp:inline distT="0" distB="0" distL="0" distR="0" wp14:anchorId="74EDC200" wp14:editId="60385F27">
            <wp:extent cx="5212080" cy="6812280"/>
            <wp:effectExtent l="0" t="0" r="0" b="0"/>
            <wp:docPr id="9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2080" cy="6812280"/>
                    </a:xfrm>
                    <a:prstGeom prst="rect">
                      <a:avLst/>
                    </a:prstGeom>
                    <a:noFill/>
                    <a:ln>
                      <a:noFill/>
                    </a:ln>
                  </pic:spPr>
                </pic:pic>
              </a:graphicData>
            </a:graphic>
          </wp:inline>
        </w:drawing>
      </w:r>
    </w:p>
    <w:p w14:paraId="58E54E9D" w14:textId="472EDACE" w:rsidR="00704584" w:rsidRPr="00F860FD" w:rsidRDefault="00BC7067" w:rsidP="00CA6639">
      <w:pPr>
        <w:pStyle w:val="NSFC0"/>
      </w:pPr>
      <w:bookmarkStart w:id="11" w:name="_Ref444801789"/>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10</w:t>
      </w:r>
      <w:r w:rsidR="00BF2ADB">
        <w:fldChar w:fldCharType="end"/>
      </w:r>
      <w:bookmarkEnd w:id="11"/>
      <w:r>
        <w:t xml:space="preserve"> CpG</w:t>
      </w:r>
      <w:r>
        <w:t>密度与其甲基化水平对称性数学描述。</w:t>
      </w:r>
      <w:r>
        <w:t xml:space="preserve">A) </w:t>
      </w:r>
      <w:r>
        <w:t>根据</w:t>
      </w:r>
      <w:r>
        <w:rPr>
          <w:rFonts w:hint="eastAsia"/>
        </w:rPr>
        <w:t>项目</w:t>
      </w:r>
      <w:r>
        <w:t>提出的算法，对</w:t>
      </w:r>
      <w:r>
        <w:t>CpG</w:t>
      </w:r>
      <w:r>
        <w:rPr>
          <w:rFonts w:hint="eastAsia"/>
        </w:rPr>
        <w:t>及其</w:t>
      </w:r>
      <w:r>
        <w:t>甲基化水平的信息对称性进行数学化描述。</w:t>
      </w:r>
      <w:r>
        <w:rPr>
          <w:rFonts w:hint="eastAsia"/>
        </w:rPr>
        <w:t>变化前</w:t>
      </w:r>
      <w:r>
        <w:t>二者分别使用不同的量度，</w:t>
      </w:r>
      <w:r>
        <w:rPr>
          <w:rFonts w:hint="eastAsia"/>
        </w:rPr>
        <w:t>变换后</w:t>
      </w:r>
      <w:r>
        <w:t>二者使用</w:t>
      </w:r>
      <w:r>
        <w:rPr>
          <w:rFonts w:hint="eastAsia"/>
        </w:rPr>
        <w:t>同一</w:t>
      </w:r>
      <w:r>
        <w:t>量度；</w:t>
      </w:r>
      <w:r>
        <w:t xml:space="preserve">B) </w:t>
      </w:r>
      <w:r>
        <w:rPr>
          <w:rFonts w:hint="eastAsia"/>
        </w:rPr>
        <w:t>对</w:t>
      </w:r>
      <w:r>
        <w:t>非完美对称性进行容差性分析，</w:t>
      </w:r>
      <w:r>
        <w:rPr>
          <w:rFonts w:hint="eastAsia"/>
        </w:rPr>
        <w:t>根据</w:t>
      </w:r>
      <w:r>
        <w:t>非对称性程度将其分为三大类型</w:t>
      </w:r>
      <w:r>
        <w:t>Gap</w:t>
      </w:r>
      <w:r>
        <w:t>（</w:t>
      </w:r>
      <w:r>
        <w:t>GR</w:t>
      </w:r>
      <w:r>
        <w:t>）、互补（对称性</w:t>
      </w:r>
      <w:r>
        <w:t>CR</w:t>
      </w:r>
      <w:r>
        <w:t>）以及</w:t>
      </w:r>
      <w:r>
        <w:t>Overlap</w:t>
      </w:r>
      <w:r>
        <w:t>（</w:t>
      </w:r>
      <w:r>
        <w:t>OR</w:t>
      </w:r>
      <w:r>
        <w:t>），</w:t>
      </w:r>
      <w:r>
        <w:rPr>
          <w:rFonts w:hint="eastAsia"/>
        </w:rPr>
        <w:t>右图</w:t>
      </w:r>
      <w:r>
        <w:t>为其非对称性程度的分布曲线；</w:t>
      </w:r>
      <w:r>
        <w:t xml:space="preserve">C) </w:t>
      </w:r>
      <w:r>
        <w:t>使用随机数据（项目提出的根据置换操作所生成的模拟</w:t>
      </w:r>
      <w:r>
        <w:t>DNA</w:t>
      </w:r>
      <w:r>
        <w:t>序列数据）来规范三大类型区域的定义范围，</w:t>
      </w:r>
      <w:r>
        <w:rPr>
          <w:rFonts w:hint="eastAsia"/>
        </w:rPr>
        <w:t>右图</w:t>
      </w:r>
      <w:r>
        <w:t>为</w:t>
      </w:r>
      <w:r>
        <w:t>100</w:t>
      </w:r>
      <w:r>
        <w:rPr>
          <w:rFonts w:hint="eastAsia"/>
        </w:rPr>
        <w:t>组</w:t>
      </w:r>
      <w:r>
        <w:t>随机数据完全对称性比例的组织分布图。这表明</w:t>
      </w:r>
      <w:r>
        <w:rPr>
          <w:rFonts w:hint="eastAsia"/>
        </w:rPr>
        <w:t>实际测序</w:t>
      </w:r>
      <w:r>
        <w:t>数据（</w:t>
      </w:r>
      <w:r>
        <w:t>75%</w:t>
      </w:r>
      <w:r>
        <w:t>完全对称性比例）具有很高的非随机性可信度。</w:t>
      </w:r>
    </w:p>
    <w:p w14:paraId="7005C781" w14:textId="77777777" w:rsidR="0085711B" w:rsidRDefault="0085711B" w:rsidP="004B34D9">
      <w:pPr>
        <w:pStyle w:val="NSFC-4"/>
      </w:pPr>
      <w:r>
        <w:t>特征</w:t>
      </w:r>
      <w:r>
        <w:t>DNA</w:t>
      </w:r>
      <w:r>
        <w:t>序列</w:t>
      </w:r>
      <w:r>
        <w:rPr>
          <w:rFonts w:hint="eastAsia"/>
        </w:rPr>
        <w:t>分子动力学</w:t>
      </w:r>
      <w:r>
        <w:t>建模</w:t>
      </w:r>
    </w:p>
    <w:p w14:paraId="28C3A457" w14:textId="77777777" w:rsidR="0085711B" w:rsidRDefault="0085711B" w:rsidP="004B34D9">
      <w:pPr>
        <w:pStyle w:val="NSFC"/>
      </w:pPr>
      <w:r>
        <w:lastRenderedPageBreak/>
        <w:t>申请人已经完成了分子</w:t>
      </w:r>
      <w:r>
        <w:rPr>
          <w:rFonts w:hint="eastAsia"/>
        </w:rPr>
        <w:t>动力学</w:t>
      </w:r>
      <w:r>
        <w:t>计算模型的建立。项目采用</w:t>
      </w:r>
      <w:r>
        <w:t>AmberTools</w:t>
      </w:r>
      <w:r>
        <w:t>的</w:t>
      </w:r>
      <w:r>
        <w:t>NAB</w:t>
      </w:r>
      <w:r>
        <w:t>程序建立</w:t>
      </w:r>
      <w:r>
        <w:t>DNA</w:t>
      </w:r>
      <w:r>
        <w:t>分子结构模型。</w:t>
      </w:r>
      <w:r>
        <w:t>NAB</w:t>
      </w:r>
      <w:r>
        <w:t>（</w:t>
      </w:r>
      <w:r w:rsidRPr="0000140C">
        <w:t>Nucleic acid builder</w:t>
      </w:r>
      <w:r>
        <w:t>）提供了一种建立核酸模型的高级语言，它具有与</w:t>
      </w:r>
      <w:r>
        <w:t xml:space="preserve"> C</w:t>
      </w:r>
      <w:r>
        <w:t>语言</w:t>
      </w:r>
      <w:r>
        <w:rPr>
          <w:rFonts w:hint="eastAsia"/>
        </w:rPr>
        <w:t>类似</w:t>
      </w:r>
      <w:r>
        <w:t>的</w:t>
      </w:r>
      <w:r>
        <w:rPr>
          <w:rFonts w:hint="eastAsia"/>
        </w:rPr>
        <w:t>语法</w:t>
      </w:r>
      <w:r>
        <w:t>，并基于大的分子和分子片段来建立核酸</w:t>
      </w:r>
      <w:r>
        <w:rPr>
          <w:rFonts w:hint="eastAsia"/>
        </w:rPr>
        <w:t>模型</w:t>
      </w:r>
      <w:r>
        <w:t>。</w:t>
      </w:r>
      <w:r>
        <w:rPr>
          <w:rFonts w:hint="eastAsia"/>
        </w:rPr>
        <w:t>使用</w:t>
      </w:r>
      <w:r>
        <w:t>NAB</w:t>
      </w:r>
      <w:r>
        <w:rPr>
          <w:rFonts w:hint="eastAsia"/>
        </w:rPr>
        <w:t>提供</w:t>
      </w:r>
      <w:r>
        <w:t>的语言可以通过编程完成几乎所有非常规的核酸结构模型的建立。</w:t>
      </w:r>
      <w:r>
        <w:rPr>
          <w:rFonts w:hint="eastAsia"/>
        </w:rPr>
        <w:t>目前</w:t>
      </w:r>
      <w:r>
        <w:t>，</w:t>
      </w:r>
      <w:r>
        <w:rPr>
          <w:rFonts w:hint="eastAsia"/>
        </w:rPr>
        <w:t>申请人</w:t>
      </w:r>
      <w:r>
        <w:t>已经完成了</w:t>
      </w:r>
      <w:r>
        <w:rPr>
          <w:rFonts w:hint="eastAsia"/>
        </w:rPr>
        <w:t>特征</w:t>
      </w:r>
      <w:r>
        <w:t>DNA</w:t>
      </w:r>
      <w:r>
        <w:t>序列及其不同甲基化状态的自动结构模型生成程序</w:t>
      </w:r>
      <w:r w:rsidR="007E16F4">
        <w:rPr>
          <w:rFonts w:hint="eastAsia"/>
        </w:rPr>
        <w:t>，</w:t>
      </w:r>
      <w:r w:rsidR="007E16F4">
        <w:fldChar w:fldCharType="begin"/>
      </w:r>
      <w:r w:rsidR="007E16F4">
        <w:instrText xml:space="preserve"> </w:instrText>
      </w:r>
      <w:r w:rsidR="007E16F4">
        <w:rPr>
          <w:rFonts w:hint="eastAsia"/>
        </w:rPr>
        <w:instrText>REF _Ref444801846 \h</w:instrText>
      </w:r>
      <w:r w:rsidR="007E16F4">
        <w:instrText xml:space="preserve"> </w:instrText>
      </w:r>
      <w:r w:rsidR="007E16F4">
        <w:fldChar w:fldCharType="separate"/>
      </w:r>
      <w:r w:rsidR="00BB7CFA">
        <w:rPr>
          <w:rFonts w:hint="eastAsia"/>
        </w:rPr>
        <w:t>图</w:t>
      </w:r>
      <w:r w:rsidR="00BB7CFA">
        <w:rPr>
          <w:rFonts w:hint="eastAsia"/>
        </w:rPr>
        <w:t xml:space="preserve"> </w:t>
      </w:r>
      <w:r w:rsidR="00BB7CFA">
        <w:rPr>
          <w:noProof/>
        </w:rPr>
        <w:t>11</w:t>
      </w:r>
      <w:r w:rsidR="007E16F4">
        <w:fldChar w:fldCharType="end"/>
      </w:r>
      <w:r w:rsidR="007E16F4">
        <w:rPr>
          <w:rFonts w:hint="eastAsia"/>
        </w:rPr>
        <w:t>给出了一个特征</w:t>
      </w:r>
      <w:r w:rsidR="007E16F4">
        <w:t>DN</w:t>
      </w:r>
      <w:r w:rsidR="007E16F4">
        <w:rPr>
          <w:rFonts w:hint="eastAsia"/>
        </w:rPr>
        <w:t>A</w:t>
      </w:r>
      <w:r w:rsidR="007E16F4">
        <w:rPr>
          <w:rFonts w:hint="eastAsia"/>
        </w:rPr>
        <w:t>序列的普通结构模型和甲基化之后的模型</w:t>
      </w:r>
      <w:r>
        <w:t>。</w:t>
      </w:r>
    </w:p>
    <w:p w14:paraId="74845679" w14:textId="77777777" w:rsidR="000A6D22" w:rsidRDefault="00227B37" w:rsidP="000A6D22">
      <w:pPr>
        <w:pStyle w:val="NSFC"/>
        <w:ind w:firstLineChars="0" w:firstLine="0"/>
      </w:pPr>
      <w:r w:rsidRPr="00F15C41">
        <w:rPr>
          <w:noProof/>
        </w:rPr>
        <w:drawing>
          <wp:inline distT="0" distB="0" distL="0" distR="0" wp14:anchorId="6DA73D66" wp14:editId="43EB50EA">
            <wp:extent cx="5193665" cy="3813175"/>
            <wp:effectExtent l="0" t="0" r="0" b="0"/>
            <wp:docPr id="9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3665" cy="3813175"/>
                    </a:xfrm>
                    <a:prstGeom prst="rect">
                      <a:avLst/>
                    </a:prstGeom>
                    <a:noFill/>
                    <a:ln>
                      <a:noFill/>
                    </a:ln>
                  </pic:spPr>
                </pic:pic>
              </a:graphicData>
            </a:graphic>
          </wp:inline>
        </w:drawing>
      </w:r>
    </w:p>
    <w:p w14:paraId="13F65AFE" w14:textId="71F2FC88" w:rsidR="0085711B" w:rsidRPr="008263C9" w:rsidRDefault="000A6D22" w:rsidP="00C52F97">
      <w:pPr>
        <w:pStyle w:val="NSFC0"/>
        <w:wordWrap w:val="0"/>
      </w:pPr>
      <w:bookmarkStart w:id="12" w:name="_Ref444801846"/>
      <w:r>
        <w:rPr>
          <w:rFonts w:hint="eastAsia"/>
        </w:rPr>
        <w:t>图</w:t>
      </w:r>
      <w:r>
        <w:rPr>
          <w:rFonts w:hint="eastAsia"/>
        </w:rPr>
        <w:t xml:space="preserve"> </w:t>
      </w:r>
      <w:r w:rsidR="00BF2ADB">
        <w:fldChar w:fldCharType="begin"/>
      </w:r>
      <w:r w:rsidR="00BF2ADB">
        <w:instrText xml:space="preserve"> </w:instrText>
      </w:r>
      <w:r w:rsidR="00BF2ADB">
        <w:rPr>
          <w:rFonts w:hint="eastAsia"/>
        </w:rPr>
        <w:instrText xml:space="preserve">SEQ </w:instrText>
      </w:r>
      <w:r w:rsidR="00BF2ADB">
        <w:rPr>
          <w:rFonts w:hint="eastAsia"/>
        </w:rPr>
        <w:instrText>图</w:instrText>
      </w:r>
      <w:r w:rsidR="00BF2ADB">
        <w:rPr>
          <w:rFonts w:hint="eastAsia"/>
        </w:rPr>
        <w:instrText xml:space="preserve"> \* ARABIC</w:instrText>
      </w:r>
      <w:r w:rsidR="00BF2ADB">
        <w:instrText xml:space="preserve"> </w:instrText>
      </w:r>
      <w:r w:rsidR="00BF2ADB">
        <w:fldChar w:fldCharType="separate"/>
      </w:r>
      <w:r w:rsidR="00BB7CFA">
        <w:rPr>
          <w:noProof/>
        </w:rPr>
        <w:t>11</w:t>
      </w:r>
      <w:r w:rsidR="00BF2ADB">
        <w:fldChar w:fldCharType="end"/>
      </w:r>
      <w:bookmarkEnd w:id="12"/>
      <w:r>
        <w:t xml:space="preserve"> </w:t>
      </w:r>
      <w:r>
        <w:t>项目计算模拟拟采用的</w:t>
      </w:r>
      <w:r>
        <w:t>DNA</w:t>
      </w:r>
      <w:r>
        <w:t>结构模型图。该项目已经开发</w:t>
      </w:r>
      <w:r>
        <w:rPr>
          <w:rFonts w:hint="eastAsia"/>
        </w:rPr>
        <w:t>完成</w:t>
      </w:r>
      <w:r>
        <w:t>了</w:t>
      </w:r>
      <w:r>
        <w:rPr>
          <w:rFonts w:hint="eastAsia"/>
        </w:rPr>
        <w:t>根据</w:t>
      </w:r>
      <w:r>
        <w:t>特征序列进行结构模型建立的程序，</w:t>
      </w:r>
      <w:r>
        <w:rPr>
          <w:rFonts w:hint="eastAsia"/>
        </w:rPr>
        <w:t>图</w:t>
      </w:r>
      <w:r>
        <w:t>为特征序列为</w:t>
      </w:r>
      <w:r>
        <w:t>d(</w:t>
      </w:r>
      <w:r w:rsidRPr="005B47FD">
        <w:t>CGTCCAGCCTTGGGACGGAAGTCGGCCCGGCCAAGGTTGTAGATCTGTGAGGAGAAGCGCAGCAAGCGCCGGTACCCGTAGGGCCAGTCCATGTGATCAGCGGACTTGGAAAGGCAGTTTTCCTCGTGAGCACAGTACAGCATGCTGAGTGGACGATCCTCCAAGTACGCCGTCTCTTGTACCAGCTGGGCGTTCATCACG</w:t>
      </w:r>
      <w:r>
        <w:t>)</w:t>
      </w:r>
      <w:r>
        <w:t>的结构模型图。</w:t>
      </w:r>
      <w:r>
        <w:t>A) CpG</w:t>
      </w:r>
      <w:r>
        <w:rPr>
          <w:rFonts w:hint="eastAsia"/>
        </w:rPr>
        <w:t>未</w:t>
      </w:r>
      <w:r>
        <w:t>甲基化的结构模型；</w:t>
      </w:r>
      <w:r>
        <w:t>B) CpG</w:t>
      </w:r>
      <w:r>
        <w:t>甲基化之后的结构模型。</w:t>
      </w:r>
    </w:p>
    <w:p w14:paraId="6D0D7FA3" w14:textId="77777777" w:rsidR="008E09AE" w:rsidRPr="00F41D4D" w:rsidRDefault="008E09AE" w:rsidP="00392C9C">
      <w:pPr>
        <w:snapToGrid w:val="0"/>
        <w:spacing w:line="440" w:lineRule="exact"/>
        <w:ind w:firstLineChars="196" w:firstLine="470"/>
        <w:rPr>
          <w:rFonts w:ascii="宋体" w:hAnsi="宋体" w:hint="eastAsia"/>
          <w:sz w:val="24"/>
          <w:szCs w:val="24"/>
        </w:rPr>
      </w:pPr>
    </w:p>
    <w:p w14:paraId="39E6875A" w14:textId="77777777" w:rsidR="00392C9C" w:rsidRDefault="008E09AE" w:rsidP="00CC29E9">
      <w:pPr>
        <w:pStyle w:val="NSFC-20505"/>
        <w:spacing w:before="156" w:after="156"/>
      </w:pPr>
      <w:r>
        <w:rPr>
          <w:b/>
          <w:bCs/>
        </w:rPr>
        <w:br w:type="page"/>
      </w:r>
      <w:r w:rsidR="00392C9C" w:rsidRPr="00F41D4D">
        <w:rPr>
          <w:rFonts w:hint="eastAsia"/>
          <w:b/>
          <w:bCs/>
        </w:rPr>
        <w:lastRenderedPageBreak/>
        <w:t>工作条件</w:t>
      </w:r>
      <w:r w:rsidR="00392C9C" w:rsidRPr="00F41D4D">
        <w:rPr>
          <w:rFonts w:hint="eastAsia"/>
        </w:rPr>
        <w:t>（包括已具备的实验条件，尚缺少的实验条件和拟解决的途径，包括利用国家实验室、国家重点实验室和部门重点实验室等研究基地的计划与落实情况）；</w:t>
      </w:r>
    </w:p>
    <w:p w14:paraId="5BE35A57" w14:textId="77777777" w:rsidR="007D44F1" w:rsidRDefault="00EF3937" w:rsidP="00EF3937">
      <w:pPr>
        <w:pStyle w:val="NSFC"/>
      </w:pPr>
      <w:r>
        <w:t>申请人所在的实验室隶属于大连医科大学肿瘤干细胞研究院下的基因组中心。针对国家对于精准医疗的战略发展需求，</w:t>
      </w:r>
      <w:r>
        <w:rPr>
          <w:rFonts w:hint="eastAsia"/>
        </w:rPr>
        <w:t>基因组</w:t>
      </w:r>
      <w:r>
        <w:t>中心建设了</w:t>
      </w:r>
      <w:r>
        <w:rPr>
          <w:rFonts w:hint="eastAsia"/>
        </w:rPr>
        <w:t>计算集群</w:t>
      </w:r>
      <w:r>
        <w:t>中心。目前基因组中心拥有超过</w:t>
      </w:r>
      <w:r>
        <w:t>500</w:t>
      </w:r>
      <w:r>
        <w:rPr>
          <w:rFonts w:hint="eastAsia"/>
        </w:rPr>
        <w:t>核</w:t>
      </w:r>
      <w:r>
        <w:t>的计算能力，拥有</w:t>
      </w:r>
      <w:r>
        <w:t>300Tb</w:t>
      </w:r>
      <w:r>
        <w:t>以上的数据存储能力，</w:t>
      </w:r>
      <w:r>
        <w:rPr>
          <w:rFonts w:hint="eastAsia"/>
        </w:rPr>
        <w:t>完全</w:t>
      </w:r>
      <w:r>
        <w:t>可以满足对</w:t>
      </w:r>
      <w:r>
        <w:rPr>
          <w:rFonts w:hint="eastAsia"/>
        </w:rPr>
        <w:t>二代测序</w:t>
      </w:r>
      <w:r>
        <w:t>数据的</w:t>
      </w:r>
      <w:r>
        <w:rPr>
          <w:rFonts w:hint="eastAsia"/>
        </w:rPr>
        <w:t>大数据</w:t>
      </w:r>
      <w:r>
        <w:t>挖掘与分析需求。</w:t>
      </w:r>
      <w:r>
        <w:rPr>
          <w:rFonts w:hint="eastAsia"/>
        </w:rPr>
        <w:t>在</w:t>
      </w:r>
      <w:r>
        <w:t>研究</w:t>
      </w:r>
      <w:r>
        <w:rPr>
          <w:rFonts w:hint="eastAsia"/>
        </w:rPr>
        <w:t>院</w:t>
      </w:r>
      <w:r>
        <w:t>发展计划中，</w:t>
      </w:r>
      <w:r>
        <w:rPr>
          <w:rFonts w:hint="eastAsia"/>
        </w:rPr>
        <w:t>超过</w:t>
      </w:r>
      <w:r>
        <w:t>千核的大型计算</w:t>
      </w:r>
      <w:r>
        <w:rPr>
          <w:rFonts w:hint="eastAsia"/>
        </w:rPr>
        <w:t>集群</w:t>
      </w:r>
      <w:r>
        <w:t>也正在筹备当中。基因组中心</w:t>
      </w:r>
      <w:r>
        <w:rPr>
          <w:rFonts w:hint="eastAsia"/>
        </w:rPr>
        <w:t>同时</w:t>
      </w:r>
      <w:r>
        <w:t>还配备了各种建库及测序仪器以及相应的工作人员，</w:t>
      </w:r>
      <w:r>
        <w:rPr>
          <w:rFonts w:hint="eastAsia"/>
        </w:rPr>
        <w:t>能</w:t>
      </w:r>
      <w:r>
        <w:t>按照项目需求自行设计实验</w:t>
      </w:r>
      <w:r>
        <w:rPr>
          <w:rFonts w:hint="eastAsia"/>
        </w:rPr>
        <w:t>获取</w:t>
      </w:r>
      <w:r>
        <w:t>测序数据。申请人所在实验室以及基因组中心有多名</w:t>
      </w:r>
      <w:r>
        <w:rPr>
          <w:rFonts w:hint="eastAsia"/>
        </w:rPr>
        <w:t>生物信息学</w:t>
      </w:r>
      <w:r>
        <w:t>以及计算机相关的科研人员。</w:t>
      </w:r>
      <w:r>
        <w:rPr>
          <w:rFonts w:hint="eastAsia"/>
        </w:rPr>
        <w:t>这些</w:t>
      </w:r>
      <w:r>
        <w:t>工作人员</w:t>
      </w:r>
      <w:r>
        <w:rPr>
          <w:rFonts w:hint="eastAsia"/>
        </w:rPr>
        <w:t>有</w:t>
      </w:r>
      <w:r>
        <w:t>丰富的</w:t>
      </w:r>
      <w:r>
        <w:rPr>
          <w:rFonts w:hint="eastAsia"/>
        </w:rPr>
        <w:t>测序</w:t>
      </w:r>
      <w:r>
        <w:t>数据分析以及程序编写经验。</w:t>
      </w:r>
      <w:r>
        <w:rPr>
          <w:rFonts w:hint="eastAsia"/>
        </w:rPr>
        <w:t>这些</w:t>
      </w:r>
      <w:r>
        <w:t>人员及技术储备，</w:t>
      </w:r>
      <w:r>
        <w:rPr>
          <w:rFonts w:hint="eastAsia"/>
        </w:rPr>
        <w:t>是</w:t>
      </w:r>
      <w:r>
        <w:t>本项目顺利实施的重要保证。</w:t>
      </w:r>
    </w:p>
    <w:p w14:paraId="3C0DA2DB" w14:textId="77777777" w:rsidR="00392C9C" w:rsidRDefault="00392C9C" w:rsidP="00CC29E9">
      <w:pPr>
        <w:pStyle w:val="NSFC-20505"/>
        <w:spacing w:before="156" w:after="156"/>
      </w:pPr>
      <w:r w:rsidRPr="00F41D4D">
        <w:rPr>
          <w:rFonts w:hint="eastAsia"/>
          <w:b/>
          <w:bCs/>
        </w:rPr>
        <w:t>正在承担的与本项目相关的科研项目情况</w:t>
      </w:r>
      <w:r w:rsidRPr="00F41D4D">
        <w:rPr>
          <w:rFonts w:hint="eastAsia"/>
        </w:rPr>
        <w:t>（申请人和项目组主要参与者正在承担的与本项目相关的科研项目情况，包括国家自然科学基金的项目和国家其他科技计划项目，要注明项目的名称和编号、经费来源、起止年月、与本项目的关系及负责的内容等）；</w:t>
      </w:r>
    </w:p>
    <w:p w14:paraId="722D90EF" w14:textId="77777777" w:rsidR="00EE74B4" w:rsidRPr="00EE74B4" w:rsidRDefault="00A542FB" w:rsidP="00E64F18">
      <w:pPr>
        <w:snapToGrid w:val="0"/>
        <w:spacing w:line="440" w:lineRule="exact"/>
        <w:ind w:firstLineChars="196" w:firstLine="470"/>
        <w:rPr>
          <w:rFonts w:ascii="楷体" w:eastAsia="楷体" w:hAnsi="楷体"/>
          <w:sz w:val="24"/>
          <w:szCs w:val="24"/>
        </w:rPr>
      </w:pPr>
      <w:r>
        <w:rPr>
          <w:rFonts w:ascii="楷体" w:eastAsia="楷体" w:hAnsi="楷体" w:hint="eastAsia"/>
          <w:sz w:val="24"/>
          <w:szCs w:val="24"/>
        </w:rPr>
        <w:t>无</w:t>
      </w:r>
    </w:p>
    <w:p w14:paraId="591E17CF" w14:textId="77777777" w:rsidR="00392C9C" w:rsidRDefault="00392C9C" w:rsidP="00CC29E9">
      <w:pPr>
        <w:pStyle w:val="NSFC-20505"/>
        <w:spacing w:before="156" w:after="156"/>
      </w:pPr>
      <w:r w:rsidRPr="00F41D4D">
        <w:rPr>
          <w:rFonts w:hint="eastAsia"/>
          <w:b/>
          <w:bCs/>
        </w:rPr>
        <w:t>完成国家自然科学基金项目情况</w:t>
      </w:r>
      <w:r w:rsidRPr="00F41D4D">
        <w:rPr>
          <w:rFonts w:hint="eastAsia"/>
        </w:rPr>
        <w:t>（对申请人负责的前一个已结题科学基金项目（项目名称及批准号）完成情况、后续研究进展及与本申请项目的关系加以详细说明。另附该已结题项目研究工作总结摘要（限</w:t>
      </w:r>
      <w:r w:rsidRPr="00F41D4D">
        <w:t>500</w:t>
      </w:r>
      <w:r w:rsidRPr="00F41D4D">
        <w:rPr>
          <w:rFonts w:hint="eastAsia"/>
        </w:rPr>
        <w:t>字）和相关成果的详细目录）。</w:t>
      </w:r>
    </w:p>
    <w:p w14:paraId="72844B1E" w14:textId="77777777" w:rsidR="00392C9C" w:rsidRPr="00CE61C7" w:rsidRDefault="00F7495A" w:rsidP="00E63B50">
      <w:pPr>
        <w:pStyle w:val="NSFC"/>
      </w:pPr>
      <w:r>
        <w:rPr>
          <w:rFonts w:hint="eastAsia"/>
        </w:rPr>
        <w:t>无</w:t>
      </w:r>
    </w:p>
    <w:p w14:paraId="5842C5D1" w14:textId="77777777" w:rsidR="00392C9C" w:rsidRPr="00F41D4D" w:rsidRDefault="00392C9C" w:rsidP="001077B8">
      <w:pPr>
        <w:pStyle w:val="NSFC-1"/>
        <w:spacing w:before="156" w:after="156"/>
        <w:ind w:left="215"/>
      </w:pPr>
      <w:r w:rsidRPr="00F41D4D">
        <w:rPr>
          <w:rFonts w:hint="eastAsia"/>
        </w:rPr>
        <w:t>其他需要说明的问题</w:t>
      </w:r>
    </w:p>
    <w:p w14:paraId="14ABCFF3" w14:textId="77777777" w:rsidR="00392C9C" w:rsidRDefault="00392C9C" w:rsidP="00CC29E9">
      <w:pPr>
        <w:pStyle w:val="NSFC-20505"/>
        <w:spacing w:before="156" w:after="156"/>
      </w:pPr>
      <w:r w:rsidRPr="00F41D4D">
        <w:rPr>
          <w:rFonts w:hint="eastAsia"/>
        </w:rPr>
        <w:t>申请人同年申请不同类型的国家自然科学基金项目情况（列明同年申请的其他项目的项目类型、项目名称信息，并说明与本项目之间的区别与联系</w:t>
      </w:r>
      <w:r>
        <w:rPr>
          <w:rFonts w:hint="eastAsia"/>
        </w:rPr>
        <w:t>）</w:t>
      </w:r>
      <w:r w:rsidRPr="00F41D4D">
        <w:rPr>
          <w:rFonts w:hint="eastAsia"/>
        </w:rPr>
        <w:t>。</w:t>
      </w:r>
      <w:r w:rsidRPr="00F41D4D">
        <w:t xml:space="preserve"> </w:t>
      </w:r>
    </w:p>
    <w:p w14:paraId="1E555BC5" w14:textId="77777777" w:rsidR="00392C9C" w:rsidRPr="00F41D4D" w:rsidRDefault="006A4B19" w:rsidP="00817940">
      <w:pPr>
        <w:pStyle w:val="NSFC"/>
      </w:pPr>
      <w:r>
        <w:rPr>
          <w:rFonts w:hint="eastAsia"/>
        </w:rPr>
        <w:t>无</w:t>
      </w:r>
    </w:p>
    <w:p w14:paraId="4BAE5AC6" w14:textId="77777777" w:rsidR="00392C9C" w:rsidRDefault="00392C9C" w:rsidP="00CC29E9">
      <w:pPr>
        <w:pStyle w:val="NSFC-20505"/>
        <w:spacing w:before="156" w:after="156"/>
      </w:pPr>
      <w:r w:rsidRPr="00F41D4D">
        <w:rPr>
          <w:rFonts w:hint="eastAsia"/>
        </w:rPr>
        <w:t>具有高级专业技术职务（职称）的申请人或者主要参与者是否存在同年申请或者参与申请国家自然科学基金项目的单位不一致的情况；如存在上述情况，列明所涉及人员的姓名，申请或参与申</w:t>
      </w:r>
      <w:r w:rsidRPr="00F41D4D">
        <w:rPr>
          <w:rFonts w:hint="eastAsia"/>
        </w:rPr>
        <w:lastRenderedPageBreak/>
        <w:t>请的其他项目的项目类型、项目名称、单位名称、上述人员在该项目中是申请人还是参与者，并说明单位不一致原因。</w:t>
      </w:r>
    </w:p>
    <w:p w14:paraId="7ADD3F55" w14:textId="77777777" w:rsidR="00392C9C" w:rsidRPr="00F41D4D" w:rsidRDefault="004C7233" w:rsidP="00817940">
      <w:pPr>
        <w:pStyle w:val="NSFC"/>
      </w:pPr>
      <w:r>
        <w:rPr>
          <w:rFonts w:hint="eastAsia"/>
        </w:rPr>
        <w:t>无</w:t>
      </w:r>
    </w:p>
    <w:p w14:paraId="14D3A52E" w14:textId="77777777" w:rsidR="00392C9C" w:rsidRDefault="00392C9C" w:rsidP="00CC29E9">
      <w:pPr>
        <w:pStyle w:val="NSFC-20505"/>
        <w:spacing w:before="156" w:after="156"/>
      </w:pPr>
      <w:r w:rsidRPr="00F41D4D">
        <w:rPr>
          <w:rFonts w:hint="eastAsia"/>
        </w:rPr>
        <w:t>具有高级专业技术职务（职称）的申请人或者主要参与者是否存在与正在承担的国家自然科学基金项目的单位不一致的情况；如存在上述情况，列明所涉及人员的姓名，正在承担项目的批准号、项目类型、项目名称、单位名称、起止年月，并说明单位不一致原因。</w:t>
      </w:r>
    </w:p>
    <w:p w14:paraId="16748E96" w14:textId="77777777" w:rsidR="00392C9C" w:rsidRPr="00F41D4D" w:rsidRDefault="003011EA" w:rsidP="00817940">
      <w:pPr>
        <w:pStyle w:val="NSFC"/>
      </w:pPr>
      <w:r>
        <w:rPr>
          <w:rFonts w:hint="eastAsia"/>
        </w:rPr>
        <w:t>无</w:t>
      </w:r>
    </w:p>
    <w:p w14:paraId="108EBECD" w14:textId="77777777" w:rsidR="00392C9C" w:rsidRDefault="00392C9C" w:rsidP="00CC29E9">
      <w:pPr>
        <w:pStyle w:val="NSFC-20505"/>
        <w:spacing w:before="156" w:after="156"/>
      </w:pPr>
      <w:r w:rsidRPr="00F41D4D">
        <w:rPr>
          <w:rFonts w:hint="eastAsia"/>
        </w:rPr>
        <w:t>其他</w:t>
      </w:r>
      <w:r>
        <w:rPr>
          <w:rFonts w:hint="eastAsia"/>
        </w:rPr>
        <w:t>。</w:t>
      </w:r>
    </w:p>
    <w:p w14:paraId="4F3A7BB0" w14:textId="77777777" w:rsidR="004B5396" w:rsidRDefault="003011EA" w:rsidP="00817940">
      <w:pPr>
        <w:pStyle w:val="NSFC"/>
      </w:pPr>
      <w:r>
        <w:rPr>
          <w:rFonts w:hint="eastAsia"/>
        </w:rPr>
        <w:t>无</w:t>
      </w:r>
    </w:p>
    <w:sectPr w:rsidR="004B5396" w:rsidSect="008F5200">
      <w:pgSz w:w="11906" w:h="16838"/>
      <w:pgMar w:top="1440" w:right="1814" w:bottom="1440" w:left="1814"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A8639A" w14:textId="77777777" w:rsidR="00196411" w:rsidRDefault="00196411" w:rsidP="00E97FDE">
      <w:r>
        <w:separator/>
      </w:r>
    </w:p>
  </w:endnote>
  <w:endnote w:type="continuationSeparator" w:id="0">
    <w:p w14:paraId="76F61249" w14:textId="77777777" w:rsidR="00196411" w:rsidRDefault="00196411" w:rsidP="00E97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楷体">
    <w:charset w:val="86"/>
    <w:family w:val="auto"/>
    <w:pitch w:val="variable"/>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仿宋">
    <w:charset w:val="86"/>
    <w:family w:val="auto"/>
    <w:pitch w:val="variable"/>
    <w:sig w:usb0="800002BF" w:usb1="38CF7CFA" w:usb2="00000016" w:usb3="00000000" w:csb0="00040001" w:csb1="00000000"/>
  </w:font>
  <w:font w:name="Calibri">
    <w:panose1 w:val="020F0502020204030204"/>
    <w:charset w:val="00"/>
    <w:family w:val="auto"/>
    <w:pitch w:val="variable"/>
    <w:sig w:usb0="E00002FF" w:usb1="4000ACFF" w:usb2="00000001" w:usb3="00000000" w:csb0="0000019F" w:csb1="00000000"/>
  </w:font>
  <w:font w:name="楷体_GB2312-WinCharSetFFFF-H">
    <w:altName w:val="等线"/>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7653F" w14:textId="77777777" w:rsidR="00196411" w:rsidRDefault="00196411" w:rsidP="00E97FDE">
      <w:r>
        <w:separator/>
      </w:r>
    </w:p>
  </w:footnote>
  <w:footnote w:type="continuationSeparator" w:id="0">
    <w:p w14:paraId="3E8781EC" w14:textId="77777777" w:rsidR="00196411" w:rsidRDefault="00196411" w:rsidP="00E97F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1152D4"/>
    <w:multiLevelType w:val="multilevel"/>
    <w:tmpl w:val="55F628F4"/>
    <w:lvl w:ilvl="0">
      <w:start w:val="1"/>
      <w:numFmt w:val="chineseCountingThousand"/>
      <w:pStyle w:val="NSFC-1"/>
      <w:lvlText w:val="（%1）"/>
      <w:lvlJc w:val="left"/>
      <w:pPr>
        <w:ind w:left="425" w:hanging="425"/>
      </w:pPr>
      <w:rPr>
        <w:rFonts w:hint="eastAsia"/>
      </w:rPr>
    </w:lvl>
    <w:lvl w:ilvl="1">
      <w:start w:val="1"/>
      <w:numFmt w:val="decimal"/>
      <w:pStyle w:val="NSFC-2"/>
      <w:lvlText w:val="%2."/>
      <w:lvlJc w:val="left"/>
      <w:pPr>
        <w:ind w:left="992" w:hanging="567"/>
      </w:pPr>
      <w:rPr>
        <w:rFonts w:hint="eastAsia"/>
      </w:rPr>
    </w:lvl>
    <w:lvl w:ilvl="2">
      <w:start w:val="1"/>
      <w:numFmt w:val="decimal"/>
      <w:pStyle w:val="NSFC-3"/>
      <w:lvlText w:val="%2.%3"/>
      <w:lvlJc w:val="left"/>
      <w:pPr>
        <w:ind w:left="567" w:hanging="567"/>
      </w:pPr>
      <w:rPr>
        <w:rFonts w:hint="eastAsia"/>
      </w:rPr>
    </w:lvl>
    <w:lvl w:ilvl="3">
      <w:start w:val="1"/>
      <w:numFmt w:val="decimal"/>
      <w:pStyle w:val="NSFC-4"/>
      <w:lvlText w:val="%4）"/>
      <w:lvlJc w:val="left"/>
      <w:pPr>
        <w:ind w:left="0" w:firstLine="0"/>
      </w:pPr>
      <w:rPr>
        <w:rFonts w:hint="eastAsia"/>
      </w:rPr>
    </w:lvl>
    <w:lvl w:ilvl="4">
      <w:start w:val="1"/>
      <w:numFmt w:val="upperLetter"/>
      <w:pStyle w:val="NSFC-5"/>
      <w:lvlText w:val="%5."/>
      <w:lvlJc w:val="left"/>
      <w:pPr>
        <w:ind w:left="0" w:firstLine="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0D9099C"/>
    <w:multiLevelType w:val="hybridMultilevel"/>
    <w:tmpl w:val="D7C2CACA"/>
    <w:lvl w:ilvl="0" w:tplc="3BE8C45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BE97BD8"/>
    <w:multiLevelType w:val="hybridMultilevel"/>
    <w:tmpl w:val="285489D8"/>
    <w:lvl w:ilvl="0" w:tplc="15E2CDF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D904182"/>
    <w:multiLevelType w:val="multilevel"/>
    <w:tmpl w:val="BE0A27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2597851"/>
    <w:multiLevelType w:val="hybridMultilevel"/>
    <w:tmpl w:val="3D1267B0"/>
    <w:lvl w:ilvl="0" w:tplc="6C4885EC">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5CE44E7"/>
    <w:multiLevelType w:val="hybridMultilevel"/>
    <w:tmpl w:val="3E1E87D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00D6B50"/>
    <w:multiLevelType w:val="hybridMultilevel"/>
    <w:tmpl w:val="AFDC27E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5"/>
  </w:num>
  <w:num w:numId="3">
    <w:abstractNumId w:val="1"/>
  </w:num>
  <w:num w:numId="4">
    <w:abstractNumId w:val="2"/>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B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25sw9dcw9vv2exppepv0srsaxxw0pvatpv&quot;&gt;MSXM2016&lt;record-ids&gt;&lt;item&gt;1&lt;/item&gt;&lt;item&gt;2&lt;/item&gt;&lt;item&gt;3&lt;/item&gt;&lt;item&gt;4&lt;/item&gt;&lt;item&gt;7&lt;/item&gt;&lt;item&gt;9&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392C9C"/>
    <w:rsid w:val="00001CB3"/>
    <w:rsid w:val="00002D96"/>
    <w:rsid w:val="00003101"/>
    <w:rsid w:val="000043D2"/>
    <w:rsid w:val="000046EA"/>
    <w:rsid w:val="00005409"/>
    <w:rsid w:val="000068C1"/>
    <w:rsid w:val="00010D4A"/>
    <w:rsid w:val="00011CAE"/>
    <w:rsid w:val="000120F2"/>
    <w:rsid w:val="00012C59"/>
    <w:rsid w:val="0001303C"/>
    <w:rsid w:val="00013B23"/>
    <w:rsid w:val="00013F3A"/>
    <w:rsid w:val="00017EE1"/>
    <w:rsid w:val="0002022C"/>
    <w:rsid w:val="0002097B"/>
    <w:rsid w:val="00020EFC"/>
    <w:rsid w:val="000212FB"/>
    <w:rsid w:val="00021ED3"/>
    <w:rsid w:val="00022798"/>
    <w:rsid w:val="00023670"/>
    <w:rsid w:val="00023BDC"/>
    <w:rsid w:val="000263EF"/>
    <w:rsid w:val="00026483"/>
    <w:rsid w:val="000268A5"/>
    <w:rsid w:val="00027008"/>
    <w:rsid w:val="00030721"/>
    <w:rsid w:val="000308EA"/>
    <w:rsid w:val="00030BE0"/>
    <w:rsid w:val="00030C42"/>
    <w:rsid w:val="000313B0"/>
    <w:rsid w:val="000313C1"/>
    <w:rsid w:val="00035EFE"/>
    <w:rsid w:val="000366B3"/>
    <w:rsid w:val="00036A1F"/>
    <w:rsid w:val="000404C1"/>
    <w:rsid w:val="00041052"/>
    <w:rsid w:val="000417DD"/>
    <w:rsid w:val="00042456"/>
    <w:rsid w:val="00042FAF"/>
    <w:rsid w:val="00043214"/>
    <w:rsid w:val="00043D29"/>
    <w:rsid w:val="0004466A"/>
    <w:rsid w:val="00045369"/>
    <w:rsid w:val="000459CC"/>
    <w:rsid w:val="00046646"/>
    <w:rsid w:val="00046EAA"/>
    <w:rsid w:val="00050802"/>
    <w:rsid w:val="00050C6A"/>
    <w:rsid w:val="00050CAA"/>
    <w:rsid w:val="00050D21"/>
    <w:rsid w:val="00050F71"/>
    <w:rsid w:val="00051074"/>
    <w:rsid w:val="00051D32"/>
    <w:rsid w:val="00051E4C"/>
    <w:rsid w:val="0005375D"/>
    <w:rsid w:val="00054A84"/>
    <w:rsid w:val="00057114"/>
    <w:rsid w:val="0005721A"/>
    <w:rsid w:val="0006073A"/>
    <w:rsid w:val="0006143F"/>
    <w:rsid w:val="00062C4A"/>
    <w:rsid w:val="0006326B"/>
    <w:rsid w:val="00064827"/>
    <w:rsid w:val="00064D9C"/>
    <w:rsid w:val="00064E9C"/>
    <w:rsid w:val="00066B39"/>
    <w:rsid w:val="00066E82"/>
    <w:rsid w:val="000701BA"/>
    <w:rsid w:val="00070626"/>
    <w:rsid w:val="00070754"/>
    <w:rsid w:val="0007342C"/>
    <w:rsid w:val="0007471A"/>
    <w:rsid w:val="000758CC"/>
    <w:rsid w:val="00075BFC"/>
    <w:rsid w:val="0008036B"/>
    <w:rsid w:val="00080D1E"/>
    <w:rsid w:val="0008140D"/>
    <w:rsid w:val="000821D3"/>
    <w:rsid w:val="0008321E"/>
    <w:rsid w:val="00084C8B"/>
    <w:rsid w:val="00084DCB"/>
    <w:rsid w:val="00086024"/>
    <w:rsid w:val="00086B68"/>
    <w:rsid w:val="00086BBD"/>
    <w:rsid w:val="00086ED8"/>
    <w:rsid w:val="0009048D"/>
    <w:rsid w:val="0009274F"/>
    <w:rsid w:val="00092779"/>
    <w:rsid w:val="00092CD7"/>
    <w:rsid w:val="00092D13"/>
    <w:rsid w:val="00094815"/>
    <w:rsid w:val="00094CF7"/>
    <w:rsid w:val="0009773D"/>
    <w:rsid w:val="00097EDD"/>
    <w:rsid w:val="000A008D"/>
    <w:rsid w:val="000A0D4F"/>
    <w:rsid w:val="000A3303"/>
    <w:rsid w:val="000A33ED"/>
    <w:rsid w:val="000A4251"/>
    <w:rsid w:val="000A4F91"/>
    <w:rsid w:val="000A6D22"/>
    <w:rsid w:val="000B0844"/>
    <w:rsid w:val="000B0B92"/>
    <w:rsid w:val="000B0CDF"/>
    <w:rsid w:val="000B126C"/>
    <w:rsid w:val="000B26E3"/>
    <w:rsid w:val="000B2C4F"/>
    <w:rsid w:val="000B3518"/>
    <w:rsid w:val="000B3887"/>
    <w:rsid w:val="000B5786"/>
    <w:rsid w:val="000B5B04"/>
    <w:rsid w:val="000B5BD0"/>
    <w:rsid w:val="000B64E9"/>
    <w:rsid w:val="000B7C35"/>
    <w:rsid w:val="000C1020"/>
    <w:rsid w:val="000C1E6F"/>
    <w:rsid w:val="000C45ED"/>
    <w:rsid w:val="000C52BA"/>
    <w:rsid w:val="000C697B"/>
    <w:rsid w:val="000C70FB"/>
    <w:rsid w:val="000C783C"/>
    <w:rsid w:val="000D0CF7"/>
    <w:rsid w:val="000D1A16"/>
    <w:rsid w:val="000D1F2F"/>
    <w:rsid w:val="000D200F"/>
    <w:rsid w:val="000D2992"/>
    <w:rsid w:val="000D48DF"/>
    <w:rsid w:val="000D4988"/>
    <w:rsid w:val="000D54F3"/>
    <w:rsid w:val="000D5BF4"/>
    <w:rsid w:val="000D5CA3"/>
    <w:rsid w:val="000D6815"/>
    <w:rsid w:val="000D6E9C"/>
    <w:rsid w:val="000D70B5"/>
    <w:rsid w:val="000D7556"/>
    <w:rsid w:val="000D784E"/>
    <w:rsid w:val="000E0982"/>
    <w:rsid w:val="000E1FC0"/>
    <w:rsid w:val="000E2A87"/>
    <w:rsid w:val="000E325D"/>
    <w:rsid w:val="000E4637"/>
    <w:rsid w:val="000E6327"/>
    <w:rsid w:val="000E64C1"/>
    <w:rsid w:val="000E6B59"/>
    <w:rsid w:val="000E7158"/>
    <w:rsid w:val="000F0F22"/>
    <w:rsid w:val="000F0FA1"/>
    <w:rsid w:val="000F1636"/>
    <w:rsid w:val="000F2477"/>
    <w:rsid w:val="000F3191"/>
    <w:rsid w:val="000F33C5"/>
    <w:rsid w:val="000F3D58"/>
    <w:rsid w:val="000F3D60"/>
    <w:rsid w:val="000F467A"/>
    <w:rsid w:val="000F4719"/>
    <w:rsid w:val="000F49F0"/>
    <w:rsid w:val="000F5611"/>
    <w:rsid w:val="000F5AEE"/>
    <w:rsid w:val="000F5D36"/>
    <w:rsid w:val="000F6682"/>
    <w:rsid w:val="000F73B7"/>
    <w:rsid w:val="000F7542"/>
    <w:rsid w:val="000F7ED5"/>
    <w:rsid w:val="00100338"/>
    <w:rsid w:val="0010267D"/>
    <w:rsid w:val="001027B0"/>
    <w:rsid w:val="00102D49"/>
    <w:rsid w:val="00103D50"/>
    <w:rsid w:val="00105A8A"/>
    <w:rsid w:val="00106162"/>
    <w:rsid w:val="00107658"/>
    <w:rsid w:val="001077B8"/>
    <w:rsid w:val="00113B44"/>
    <w:rsid w:val="00114799"/>
    <w:rsid w:val="00114C17"/>
    <w:rsid w:val="00114F4C"/>
    <w:rsid w:val="0011516F"/>
    <w:rsid w:val="001153B5"/>
    <w:rsid w:val="00117C2A"/>
    <w:rsid w:val="00117C63"/>
    <w:rsid w:val="00117D19"/>
    <w:rsid w:val="00117EA3"/>
    <w:rsid w:val="00120174"/>
    <w:rsid w:val="001203A7"/>
    <w:rsid w:val="00120C0C"/>
    <w:rsid w:val="00121118"/>
    <w:rsid w:val="0012158D"/>
    <w:rsid w:val="00121BC5"/>
    <w:rsid w:val="00121D51"/>
    <w:rsid w:val="00121E7C"/>
    <w:rsid w:val="001222B5"/>
    <w:rsid w:val="00122485"/>
    <w:rsid w:val="0012251F"/>
    <w:rsid w:val="001233B1"/>
    <w:rsid w:val="00123470"/>
    <w:rsid w:val="00123519"/>
    <w:rsid w:val="0012438C"/>
    <w:rsid w:val="00124527"/>
    <w:rsid w:val="001248D4"/>
    <w:rsid w:val="00124FAD"/>
    <w:rsid w:val="001251EF"/>
    <w:rsid w:val="00125667"/>
    <w:rsid w:val="00126436"/>
    <w:rsid w:val="00127611"/>
    <w:rsid w:val="001309E1"/>
    <w:rsid w:val="0013137B"/>
    <w:rsid w:val="00131815"/>
    <w:rsid w:val="00131BD2"/>
    <w:rsid w:val="00133BFE"/>
    <w:rsid w:val="00134397"/>
    <w:rsid w:val="00134601"/>
    <w:rsid w:val="00135D6E"/>
    <w:rsid w:val="00140008"/>
    <w:rsid w:val="0014046D"/>
    <w:rsid w:val="00141E13"/>
    <w:rsid w:val="00145517"/>
    <w:rsid w:val="0014598F"/>
    <w:rsid w:val="00146024"/>
    <w:rsid w:val="00147236"/>
    <w:rsid w:val="00147830"/>
    <w:rsid w:val="00147C62"/>
    <w:rsid w:val="00151418"/>
    <w:rsid w:val="00151937"/>
    <w:rsid w:val="00152A38"/>
    <w:rsid w:val="00153893"/>
    <w:rsid w:val="001538C5"/>
    <w:rsid w:val="001547BD"/>
    <w:rsid w:val="001553BC"/>
    <w:rsid w:val="00155ECA"/>
    <w:rsid w:val="001569F8"/>
    <w:rsid w:val="00156BB7"/>
    <w:rsid w:val="001571BF"/>
    <w:rsid w:val="001605DA"/>
    <w:rsid w:val="0016152D"/>
    <w:rsid w:val="00161CF9"/>
    <w:rsid w:val="001621FC"/>
    <w:rsid w:val="00163692"/>
    <w:rsid w:val="00163928"/>
    <w:rsid w:val="00164387"/>
    <w:rsid w:val="001653B4"/>
    <w:rsid w:val="00165811"/>
    <w:rsid w:val="001665AE"/>
    <w:rsid w:val="00167144"/>
    <w:rsid w:val="0016726E"/>
    <w:rsid w:val="00170123"/>
    <w:rsid w:val="0017133D"/>
    <w:rsid w:val="0017205B"/>
    <w:rsid w:val="00173BD8"/>
    <w:rsid w:val="00175B16"/>
    <w:rsid w:val="00175B17"/>
    <w:rsid w:val="0017692E"/>
    <w:rsid w:val="00176EC2"/>
    <w:rsid w:val="00180C93"/>
    <w:rsid w:val="00181933"/>
    <w:rsid w:val="00181AEF"/>
    <w:rsid w:val="0018262B"/>
    <w:rsid w:val="00182CA0"/>
    <w:rsid w:val="00182FDC"/>
    <w:rsid w:val="0018322E"/>
    <w:rsid w:val="00183489"/>
    <w:rsid w:val="00183F51"/>
    <w:rsid w:val="001854FE"/>
    <w:rsid w:val="00185571"/>
    <w:rsid w:val="00185B30"/>
    <w:rsid w:val="00187B7E"/>
    <w:rsid w:val="00190E74"/>
    <w:rsid w:val="0019136C"/>
    <w:rsid w:val="001936BC"/>
    <w:rsid w:val="0019400D"/>
    <w:rsid w:val="001951E8"/>
    <w:rsid w:val="0019559E"/>
    <w:rsid w:val="001955A8"/>
    <w:rsid w:val="0019582C"/>
    <w:rsid w:val="00195F3B"/>
    <w:rsid w:val="00195FAB"/>
    <w:rsid w:val="00196411"/>
    <w:rsid w:val="00196E6F"/>
    <w:rsid w:val="001970D6"/>
    <w:rsid w:val="001974A0"/>
    <w:rsid w:val="00197D8E"/>
    <w:rsid w:val="001A062F"/>
    <w:rsid w:val="001A14F4"/>
    <w:rsid w:val="001A4077"/>
    <w:rsid w:val="001A43BA"/>
    <w:rsid w:val="001A5D48"/>
    <w:rsid w:val="001A60AE"/>
    <w:rsid w:val="001B154F"/>
    <w:rsid w:val="001B2435"/>
    <w:rsid w:val="001B2474"/>
    <w:rsid w:val="001B24B1"/>
    <w:rsid w:val="001B3BDB"/>
    <w:rsid w:val="001B3E5E"/>
    <w:rsid w:val="001B3E7B"/>
    <w:rsid w:val="001B3E94"/>
    <w:rsid w:val="001B4A4F"/>
    <w:rsid w:val="001B53BA"/>
    <w:rsid w:val="001B5F2A"/>
    <w:rsid w:val="001B6113"/>
    <w:rsid w:val="001B6BF3"/>
    <w:rsid w:val="001B6E83"/>
    <w:rsid w:val="001B70B6"/>
    <w:rsid w:val="001B7934"/>
    <w:rsid w:val="001B7CBE"/>
    <w:rsid w:val="001B7FEC"/>
    <w:rsid w:val="001C0D04"/>
    <w:rsid w:val="001C443D"/>
    <w:rsid w:val="001C64B5"/>
    <w:rsid w:val="001C6845"/>
    <w:rsid w:val="001C6B86"/>
    <w:rsid w:val="001C7F60"/>
    <w:rsid w:val="001D0B11"/>
    <w:rsid w:val="001D0D89"/>
    <w:rsid w:val="001D20A2"/>
    <w:rsid w:val="001D2A70"/>
    <w:rsid w:val="001D2ACD"/>
    <w:rsid w:val="001D3BC3"/>
    <w:rsid w:val="001D4FE0"/>
    <w:rsid w:val="001D5323"/>
    <w:rsid w:val="001D55BD"/>
    <w:rsid w:val="001D594C"/>
    <w:rsid w:val="001D5F38"/>
    <w:rsid w:val="001D6546"/>
    <w:rsid w:val="001D677A"/>
    <w:rsid w:val="001D7035"/>
    <w:rsid w:val="001D79FC"/>
    <w:rsid w:val="001E3F5B"/>
    <w:rsid w:val="001E4627"/>
    <w:rsid w:val="001E4700"/>
    <w:rsid w:val="001E4891"/>
    <w:rsid w:val="001E5A2E"/>
    <w:rsid w:val="001E5CF1"/>
    <w:rsid w:val="001E6AE4"/>
    <w:rsid w:val="001E742E"/>
    <w:rsid w:val="001F0102"/>
    <w:rsid w:val="001F107A"/>
    <w:rsid w:val="001F2401"/>
    <w:rsid w:val="001F27CF"/>
    <w:rsid w:val="001F2F69"/>
    <w:rsid w:val="001F3927"/>
    <w:rsid w:val="001F401D"/>
    <w:rsid w:val="001F4399"/>
    <w:rsid w:val="001F493E"/>
    <w:rsid w:val="001F51B4"/>
    <w:rsid w:val="001F5623"/>
    <w:rsid w:val="001F5A83"/>
    <w:rsid w:val="001F5C4F"/>
    <w:rsid w:val="001F668E"/>
    <w:rsid w:val="001F7D75"/>
    <w:rsid w:val="001F7D7F"/>
    <w:rsid w:val="001F7EE6"/>
    <w:rsid w:val="00200A2C"/>
    <w:rsid w:val="0020192F"/>
    <w:rsid w:val="00203F0F"/>
    <w:rsid w:val="00204362"/>
    <w:rsid w:val="00204BBD"/>
    <w:rsid w:val="002050FA"/>
    <w:rsid w:val="002058AB"/>
    <w:rsid w:val="00210297"/>
    <w:rsid w:val="00210920"/>
    <w:rsid w:val="00211ED3"/>
    <w:rsid w:val="0021252A"/>
    <w:rsid w:val="00212C7C"/>
    <w:rsid w:val="00212D92"/>
    <w:rsid w:val="00213358"/>
    <w:rsid w:val="00213CE5"/>
    <w:rsid w:val="0021429E"/>
    <w:rsid w:val="00214930"/>
    <w:rsid w:val="00214ABC"/>
    <w:rsid w:val="00214F11"/>
    <w:rsid w:val="00216165"/>
    <w:rsid w:val="002161B3"/>
    <w:rsid w:val="00216CC6"/>
    <w:rsid w:val="00217901"/>
    <w:rsid w:val="00220067"/>
    <w:rsid w:val="0022015A"/>
    <w:rsid w:val="00220A30"/>
    <w:rsid w:val="002216A0"/>
    <w:rsid w:val="002226BB"/>
    <w:rsid w:val="00222BF4"/>
    <w:rsid w:val="00222BF7"/>
    <w:rsid w:val="00223577"/>
    <w:rsid w:val="00226C62"/>
    <w:rsid w:val="00227045"/>
    <w:rsid w:val="002270FD"/>
    <w:rsid w:val="00227B37"/>
    <w:rsid w:val="00230A61"/>
    <w:rsid w:val="00233039"/>
    <w:rsid w:val="002355BA"/>
    <w:rsid w:val="00236967"/>
    <w:rsid w:val="00236E57"/>
    <w:rsid w:val="002404D9"/>
    <w:rsid w:val="00241A3A"/>
    <w:rsid w:val="00241F58"/>
    <w:rsid w:val="00242302"/>
    <w:rsid w:val="00243E85"/>
    <w:rsid w:val="002440A3"/>
    <w:rsid w:val="002440BA"/>
    <w:rsid w:val="00244467"/>
    <w:rsid w:val="00244830"/>
    <w:rsid w:val="002461CE"/>
    <w:rsid w:val="00246EBE"/>
    <w:rsid w:val="00247AD1"/>
    <w:rsid w:val="00251E39"/>
    <w:rsid w:val="00252577"/>
    <w:rsid w:val="002532C2"/>
    <w:rsid w:val="00253ECB"/>
    <w:rsid w:val="0025442F"/>
    <w:rsid w:val="002548CD"/>
    <w:rsid w:val="00256422"/>
    <w:rsid w:val="00257198"/>
    <w:rsid w:val="00257649"/>
    <w:rsid w:val="00257A4C"/>
    <w:rsid w:val="00257A78"/>
    <w:rsid w:val="00257A8F"/>
    <w:rsid w:val="00257DDE"/>
    <w:rsid w:val="00260577"/>
    <w:rsid w:val="0026076B"/>
    <w:rsid w:val="00260EF1"/>
    <w:rsid w:val="0026195D"/>
    <w:rsid w:val="002619A4"/>
    <w:rsid w:val="0026240B"/>
    <w:rsid w:val="002628D2"/>
    <w:rsid w:val="00263047"/>
    <w:rsid w:val="002637CA"/>
    <w:rsid w:val="002643D4"/>
    <w:rsid w:val="00264610"/>
    <w:rsid w:val="00264700"/>
    <w:rsid w:val="00264BF6"/>
    <w:rsid w:val="00265096"/>
    <w:rsid w:val="002653D9"/>
    <w:rsid w:val="00265DB7"/>
    <w:rsid w:val="002663EA"/>
    <w:rsid w:val="00266845"/>
    <w:rsid w:val="002675E2"/>
    <w:rsid w:val="00267E7E"/>
    <w:rsid w:val="002702A3"/>
    <w:rsid w:val="00271BBB"/>
    <w:rsid w:val="002734BC"/>
    <w:rsid w:val="002748D9"/>
    <w:rsid w:val="002766BA"/>
    <w:rsid w:val="00276FB6"/>
    <w:rsid w:val="00277047"/>
    <w:rsid w:val="002778E1"/>
    <w:rsid w:val="00280183"/>
    <w:rsid w:val="00280722"/>
    <w:rsid w:val="00282F47"/>
    <w:rsid w:val="00283F01"/>
    <w:rsid w:val="00284676"/>
    <w:rsid w:val="002847EC"/>
    <w:rsid w:val="0028623E"/>
    <w:rsid w:val="0028639E"/>
    <w:rsid w:val="002866BE"/>
    <w:rsid w:val="00286D0B"/>
    <w:rsid w:val="00287567"/>
    <w:rsid w:val="0028797E"/>
    <w:rsid w:val="00290760"/>
    <w:rsid w:val="00290C68"/>
    <w:rsid w:val="002913CF"/>
    <w:rsid w:val="0029161A"/>
    <w:rsid w:val="0029194D"/>
    <w:rsid w:val="002925EB"/>
    <w:rsid w:val="00293A94"/>
    <w:rsid w:val="00294650"/>
    <w:rsid w:val="00294ADD"/>
    <w:rsid w:val="00296511"/>
    <w:rsid w:val="002A0372"/>
    <w:rsid w:val="002A09DB"/>
    <w:rsid w:val="002A0EAC"/>
    <w:rsid w:val="002A32D1"/>
    <w:rsid w:val="002A36E9"/>
    <w:rsid w:val="002A3A95"/>
    <w:rsid w:val="002A44AC"/>
    <w:rsid w:val="002A48E4"/>
    <w:rsid w:val="002A528F"/>
    <w:rsid w:val="002A5A13"/>
    <w:rsid w:val="002A6523"/>
    <w:rsid w:val="002A660D"/>
    <w:rsid w:val="002A6DD5"/>
    <w:rsid w:val="002A70EB"/>
    <w:rsid w:val="002A7863"/>
    <w:rsid w:val="002B0355"/>
    <w:rsid w:val="002B1129"/>
    <w:rsid w:val="002B151D"/>
    <w:rsid w:val="002B1582"/>
    <w:rsid w:val="002B16F6"/>
    <w:rsid w:val="002B27D3"/>
    <w:rsid w:val="002B2F3C"/>
    <w:rsid w:val="002B308E"/>
    <w:rsid w:val="002B3BA3"/>
    <w:rsid w:val="002B3C30"/>
    <w:rsid w:val="002B4293"/>
    <w:rsid w:val="002B4560"/>
    <w:rsid w:val="002B4E76"/>
    <w:rsid w:val="002B509B"/>
    <w:rsid w:val="002B5A49"/>
    <w:rsid w:val="002B6192"/>
    <w:rsid w:val="002C0453"/>
    <w:rsid w:val="002C05B8"/>
    <w:rsid w:val="002C2521"/>
    <w:rsid w:val="002C38B0"/>
    <w:rsid w:val="002C394C"/>
    <w:rsid w:val="002C39B9"/>
    <w:rsid w:val="002C3E56"/>
    <w:rsid w:val="002C6AC1"/>
    <w:rsid w:val="002C76B4"/>
    <w:rsid w:val="002D1194"/>
    <w:rsid w:val="002D181B"/>
    <w:rsid w:val="002D1FCA"/>
    <w:rsid w:val="002D208E"/>
    <w:rsid w:val="002D25BE"/>
    <w:rsid w:val="002D3097"/>
    <w:rsid w:val="002D45FA"/>
    <w:rsid w:val="002D4C52"/>
    <w:rsid w:val="002D4E92"/>
    <w:rsid w:val="002D50E3"/>
    <w:rsid w:val="002D5340"/>
    <w:rsid w:val="002D6129"/>
    <w:rsid w:val="002E0118"/>
    <w:rsid w:val="002E0E60"/>
    <w:rsid w:val="002E102F"/>
    <w:rsid w:val="002E1F4D"/>
    <w:rsid w:val="002E24CE"/>
    <w:rsid w:val="002E26E6"/>
    <w:rsid w:val="002E2A04"/>
    <w:rsid w:val="002E345D"/>
    <w:rsid w:val="002E359D"/>
    <w:rsid w:val="002E3E7C"/>
    <w:rsid w:val="002E3F0C"/>
    <w:rsid w:val="002E42DA"/>
    <w:rsid w:val="002E457A"/>
    <w:rsid w:val="002E47F9"/>
    <w:rsid w:val="002E5AA8"/>
    <w:rsid w:val="002E7402"/>
    <w:rsid w:val="002F19F5"/>
    <w:rsid w:val="002F37BA"/>
    <w:rsid w:val="002F4ECD"/>
    <w:rsid w:val="002F6379"/>
    <w:rsid w:val="002F7CBA"/>
    <w:rsid w:val="00300DC6"/>
    <w:rsid w:val="003011EA"/>
    <w:rsid w:val="00301D3C"/>
    <w:rsid w:val="003020B7"/>
    <w:rsid w:val="0030490A"/>
    <w:rsid w:val="00304BC0"/>
    <w:rsid w:val="00304E6C"/>
    <w:rsid w:val="003058A7"/>
    <w:rsid w:val="0030611D"/>
    <w:rsid w:val="00307066"/>
    <w:rsid w:val="00307090"/>
    <w:rsid w:val="00310B58"/>
    <w:rsid w:val="00313FBE"/>
    <w:rsid w:val="00314723"/>
    <w:rsid w:val="00315962"/>
    <w:rsid w:val="00315975"/>
    <w:rsid w:val="00315C94"/>
    <w:rsid w:val="00317047"/>
    <w:rsid w:val="00320BDC"/>
    <w:rsid w:val="00320EB9"/>
    <w:rsid w:val="00321177"/>
    <w:rsid w:val="00322D10"/>
    <w:rsid w:val="00323420"/>
    <w:rsid w:val="0032417E"/>
    <w:rsid w:val="0032443D"/>
    <w:rsid w:val="00324FDB"/>
    <w:rsid w:val="0032570B"/>
    <w:rsid w:val="003262B7"/>
    <w:rsid w:val="003263DD"/>
    <w:rsid w:val="00327295"/>
    <w:rsid w:val="003276E9"/>
    <w:rsid w:val="00331311"/>
    <w:rsid w:val="00332295"/>
    <w:rsid w:val="003327FD"/>
    <w:rsid w:val="00332DF2"/>
    <w:rsid w:val="00334745"/>
    <w:rsid w:val="003358EF"/>
    <w:rsid w:val="00336631"/>
    <w:rsid w:val="00337715"/>
    <w:rsid w:val="00337917"/>
    <w:rsid w:val="00341C5D"/>
    <w:rsid w:val="00341F17"/>
    <w:rsid w:val="003424E1"/>
    <w:rsid w:val="00342522"/>
    <w:rsid w:val="00342C40"/>
    <w:rsid w:val="00342E58"/>
    <w:rsid w:val="00343B47"/>
    <w:rsid w:val="0034410F"/>
    <w:rsid w:val="003441B5"/>
    <w:rsid w:val="00344F8D"/>
    <w:rsid w:val="00345BC5"/>
    <w:rsid w:val="00345EF0"/>
    <w:rsid w:val="00346E76"/>
    <w:rsid w:val="00346FF9"/>
    <w:rsid w:val="003473AC"/>
    <w:rsid w:val="00347C0F"/>
    <w:rsid w:val="0035117B"/>
    <w:rsid w:val="00353BE4"/>
    <w:rsid w:val="00353F43"/>
    <w:rsid w:val="00354251"/>
    <w:rsid w:val="003543F5"/>
    <w:rsid w:val="0035492F"/>
    <w:rsid w:val="00354B0E"/>
    <w:rsid w:val="003553BB"/>
    <w:rsid w:val="003554C0"/>
    <w:rsid w:val="00356277"/>
    <w:rsid w:val="0035685A"/>
    <w:rsid w:val="00357538"/>
    <w:rsid w:val="00357B6A"/>
    <w:rsid w:val="00357E31"/>
    <w:rsid w:val="00360942"/>
    <w:rsid w:val="003614EA"/>
    <w:rsid w:val="00361ECE"/>
    <w:rsid w:val="0036298E"/>
    <w:rsid w:val="00362F38"/>
    <w:rsid w:val="0036302E"/>
    <w:rsid w:val="00363782"/>
    <w:rsid w:val="0036506E"/>
    <w:rsid w:val="00365245"/>
    <w:rsid w:val="00366DD6"/>
    <w:rsid w:val="0036784B"/>
    <w:rsid w:val="00367896"/>
    <w:rsid w:val="0037074E"/>
    <w:rsid w:val="003707CF"/>
    <w:rsid w:val="00371C52"/>
    <w:rsid w:val="00371F25"/>
    <w:rsid w:val="0037201B"/>
    <w:rsid w:val="00372A7E"/>
    <w:rsid w:val="00374B20"/>
    <w:rsid w:val="00376328"/>
    <w:rsid w:val="00377685"/>
    <w:rsid w:val="00380212"/>
    <w:rsid w:val="00381560"/>
    <w:rsid w:val="003828DD"/>
    <w:rsid w:val="00382A52"/>
    <w:rsid w:val="0038414D"/>
    <w:rsid w:val="00384565"/>
    <w:rsid w:val="003847B5"/>
    <w:rsid w:val="00384828"/>
    <w:rsid w:val="003848B4"/>
    <w:rsid w:val="00384AB0"/>
    <w:rsid w:val="00385E19"/>
    <w:rsid w:val="00385EA8"/>
    <w:rsid w:val="00386DDC"/>
    <w:rsid w:val="003872DC"/>
    <w:rsid w:val="00387C87"/>
    <w:rsid w:val="003902AA"/>
    <w:rsid w:val="0039058C"/>
    <w:rsid w:val="00392C9C"/>
    <w:rsid w:val="00392CDF"/>
    <w:rsid w:val="00394140"/>
    <w:rsid w:val="00394A0A"/>
    <w:rsid w:val="0039509F"/>
    <w:rsid w:val="00395AD0"/>
    <w:rsid w:val="0039673F"/>
    <w:rsid w:val="0039725B"/>
    <w:rsid w:val="00397282"/>
    <w:rsid w:val="003A09AC"/>
    <w:rsid w:val="003A1A22"/>
    <w:rsid w:val="003A1D4C"/>
    <w:rsid w:val="003A24BA"/>
    <w:rsid w:val="003A272F"/>
    <w:rsid w:val="003A2863"/>
    <w:rsid w:val="003A2FAD"/>
    <w:rsid w:val="003A3363"/>
    <w:rsid w:val="003A4234"/>
    <w:rsid w:val="003A4DD4"/>
    <w:rsid w:val="003A56BB"/>
    <w:rsid w:val="003A61A0"/>
    <w:rsid w:val="003A6D49"/>
    <w:rsid w:val="003A7B53"/>
    <w:rsid w:val="003B054E"/>
    <w:rsid w:val="003B078E"/>
    <w:rsid w:val="003B0E27"/>
    <w:rsid w:val="003B1ECE"/>
    <w:rsid w:val="003B2B2C"/>
    <w:rsid w:val="003B2E9F"/>
    <w:rsid w:val="003B2FC4"/>
    <w:rsid w:val="003B531E"/>
    <w:rsid w:val="003B6819"/>
    <w:rsid w:val="003B694B"/>
    <w:rsid w:val="003B6D52"/>
    <w:rsid w:val="003B6E05"/>
    <w:rsid w:val="003C0749"/>
    <w:rsid w:val="003C0B54"/>
    <w:rsid w:val="003C164E"/>
    <w:rsid w:val="003C2DAC"/>
    <w:rsid w:val="003C32E1"/>
    <w:rsid w:val="003C3586"/>
    <w:rsid w:val="003C5B43"/>
    <w:rsid w:val="003C70AC"/>
    <w:rsid w:val="003C7907"/>
    <w:rsid w:val="003D086A"/>
    <w:rsid w:val="003D0DF8"/>
    <w:rsid w:val="003D2C04"/>
    <w:rsid w:val="003D2E22"/>
    <w:rsid w:val="003D3139"/>
    <w:rsid w:val="003D3E6C"/>
    <w:rsid w:val="003D4853"/>
    <w:rsid w:val="003D5707"/>
    <w:rsid w:val="003D5888"/>
    <w:rsid w:val="003E04E1"/>
    <w:rsid w:val="003E0984"/>
    <w:rsid w:val="003E2602"/>
    <w:rsid w:val="003E2A26"/>
    <w:rsid w:val="003E5DB3"/>
    <w:rsid w:val="003E683D"/>
    <w:rsid w:val="003F0352"/>
    <w:rsid w:val="003F0E4A"/>
    <w:rsid w:val="003F4040"/>
    <w:rsid w:val="003F48F4"/>
    <w:rsid w:val="003F4AFE"/>
    <w:rsid w:val="003F547C"/>
    <w:rsid w:val="003F5A71"/>
    <w:rsid w:val="003F5ABD"/>
    <w:rsid w:val="003F70BC"/>
    <w:rsid w:val="003F7468"/>
    <w:rsid w:val="003F7E39"/>
    <w:rsid w:val="004000E4"/>
    <w:rsid w:val="0040012C"/>
    <w:rsid w:val="004004FE"/>
    <w:rsid w:val="00400676"/>
    <w:rsid w:val="00402293"/>
    <w:rsid w:val="00402FBE"/>
    <w:rsid w:val="004034C1"/>
    <w:rsid w:val="00403770"/>
    <w:rsid w:val="004038AF"/>
    <w:rsid w:val="00403D08"/>
    <w:rsid w:val="00405DE6"/>
    <w:rsid w:val="0040642C"/>
    <w:rsid w:val="00406C51"/>
    <w:rsid w:val="00410586"/>
    <w:rsid w:val="0041100C"/>
    <w:rsid w:val="0041473D"/>
    <w:rsid w:val="00415847"/>
    <w:rsid w:val="004169CF"/>
    <w:rsid w:val="00416B86"/>
    <w:rsid w:val="00420075"/>
    <w:rsid w:val="00420457"/>
    <w:rsid w:val="00422593"/>
    <w:rsid w:val="004252F3"/>
    <w:rsid w:val="00425396"/>
    <w:rsid w:val="00427011"/>
    <w:rsid w:val="00427AD1"/>
    <w:rsid w:val="00427D0E"/>
    <w:rsid w:val="00427E36"/>
    <w:rsid w:val="00427ED9"/>
    <w:rsid w:val="004311F3"/>
    <w:rsid w:val="004321BC"/>
    <w:rsid w:val="00432259"/>
    <w:rsid w:val="00433054"/>
    <w:rsid w:val="00434C95"/>
    <w:rsid w:val="00434E1B"/>
    <w:rsid w:val="004357CA"/>
    <w:rsid w:val="00435D0A"/>
    <w:rsid w:val="00436590"/>
    <w:rsid w:val="004367E5"/>
    <w:rsid w:val="0043775C"/>
    <w:rsid w:val="00437A96"/>
    <w:rsid w:val="004403EC"/>
    <w:rsid w:val="0044103E"/>
    <w:rsid w:val="004416D5"/>
    <w:rsid w:val="00443A25"/>
    <w:rsid w:val="00443E1F"/>
    <w:rsid w:val="0044469E"/>
    <w:rsid w:val="004446EC"/>
    <w:rsid w:val="00445F03"/>
    <w:rsid w:val="00447257"/>
    <w:rsid w:val="0044781B"/>
    <w:rsid w:val="00447A42"/>
    <w:rsid w:val="00447EFF"/>
    <w:rsid w:val="004502AF"/>
    <w:rsid w:val="004502FD"/>
    <w:rsid w:val="004505C8"/>
    <w:rsid w:val="00450710"/>
    <w:rsid w:val="00450F06"/>
    <w:rsid w:val="00451394"/>
    <w:rsid w:val="004516AA"/>
    <w:rsid w:val="00451C96"/>
    <w:rsid w:val="00452873"/>
    <w:rsid w:val="00452DEF"/>
    <w:rsid w:val="00453096"/>
    <w:rsid w:val="00453373"/>
    <w:rsid w:val="00453712"/>
    <w:rsid w:val="00453F63"/>
    <w:rsid w:val="004545BD"/>
    <w:rsid w:val="00454D70"/>
    <w:rsid w:val="00455160"/>
    <w:rsid w:val="004569C4"/>
    <w:rsid w:val="00456E5A"/>
    <w:rsid w:val="00457E26"/>
    <w:rsid w:val="0046060A"/>
    <w:rsid w:val="0046095B"/>
    <w:rsid w:val="00461683"/>
    <w:rsid w:val="00461F7E"/>
    <w:rsid w:val="00461FBB"/>
    <w:rsid w:val="004623C8"/>
    <w:rsid w:val="0046267D"/>
    <w:rsid w:val="00462A61"/>
    <w:rsid w:val="00462AAF"/>
    <w:rsid w:val="00463358"/>
    <w:rsid w:val="00463804"/>
    <w:rsid w:val="00464844"/>
    <w:rsid w:val="00464F32"/>
    <w:rsid w:val="00465CBE"/>
    <w:rsid w:val="00467159"/>
    <w:rsid w:val="004672F8"/>
    <w:rsid w:val="00467BB2"/>
    <w:rsid w:val="0047216F"/>
    <w:rsid w:val="00472BA5"/>
    <w:rsid w:val="00472D31"/>
    <w:rsid w:val="00472E4B"/>
    <w:rsid w:val="004738A3"/>
    <w:rsid w:val="0047391D"/>
    <w:rsid w:val="00473EEA"/>
    <w:rsid w:val="004740A4"/>
    <w:rsid w:val="004743D9"/>
    <w:rsid w:val="00474C8E"/>
    <w:rsid w:val="00475442"/>
    <w:rsid w:val="00475F6C"/>
    <w:rsid w:val="00476AA5"/>
    <w:rsid w:val="00476B36"/>
    <w:rsid w:val="00480B41"/>
    <w:rsid w:val="0048112B"/>
    <w:rsid w:val="00481EBD"/>
    <w:rsid w:val="0048233C"/>
    <w:rsid w:val="00482FD4"/>
    <w:rsid w:val="004837E9"/>
    <w:rsid w:val="00483970"/>
    <w:rsid w:val="0048411A"/>
    <w:rsid w:val="00485240"/>
    <w:rsid w:val="00485FCC"/>
    <w:rsid w:val="004860B2"/>
    <w:rsid w:val="004860FD"/>
    <w:rsid w:val="0048613E"/>
    <w:rsid w:val="004902B9"/>
    <w:rsid w:val="0049126B"/>
    <w:rsid w:val="00491B1E"/>
    <w:rsid w:val="00492202"/>
    <w:rsid w:val="0049242E"/>
    <w:rsid w:val="0049508D"/>
    <w:rsid w:val="00495502"/>
    <w:rsid w:val="004955C3"/>
    <w:rsid w:val="004959E3"/>
    <w:rsid w:val="004961FD"/>
    <w:rsid w:val="00497A6C"/>
    <w:rsid w:val="004A07BC"/>
    <w:rsid w:val="004A3477"/>
    <w:rsid w:val="004A5D81"/>
    <w:rsid w:val="004A60A4"/>
    <w:rsid w:val="004A6C6F"/>
    <w:rsid w:val="004A7ECC"/>
    <w:rsid w:val="004B0D3D"/>
    <w:rsid w:val="004B14CF"/>
    <w:rsid w:val="004B28C0"/>
    <w:rsid w:val="004B34D9"/>
    <w:rsid w:val="004B496D"/>
    <w:rsid w:val="004B5396"/>
    <w:rsid w:val="004B578E"/>
    <w:rsid w:val="004B70E5"/>
    <w:rsid w:val="004B7A70"/>
    <w:rsid w:val="004C0BB2"/>
    <w:rsid w:val="004C1049"/>
    <w:rsid w:val="004C19EC"/>
    <w:rsid w:val="004C254F"/>
    <w:rsid w:val="004C285F"/>
    <w:rsid w:val="004C2930"/>
    <w:rsid w:val="004C3099"/>
    <w:rsid w:val="004C3915"/>
    <w:rsid w:val="004C3EA0"/>
    <w:rsid w:val="004C430E"/>
    <w:rsid w:val="004C69BA"/>
    <w:rsid w:val="004C7233"/>
    <w:rsid w:val="004D06B4"/>
    <w:rsid w:val="004D124C"/>
    <w:rsid w:val="004D1AE5"/>
    <w:rsid w:val="004D26FC"/>
    <w:rsid w:val="004D3CCB"/>
    <w:rsid w:val="004D438F"/>
    <w:rsid w:val="004D55B6"/>
    <w:rsid w:val="004D5C45"/>
    <w:rsid w:val="004D6A27"/>
    <w:rsid w:val="004D7391"/>
    <w:rsid w:val="004D73A6"/>
    <w:rsid w:val="004E0FDD"/>
    <w:rsid w:val="004E1487"/>
    <w:rsid w:val="004E21B9"/>
    <w:rsid w:val="004E2260"/>
    <w:rsid w:val="004E2E5F"/>
    <w:rsid w:val="004E4CD3"/>
    <w:rsid w:val="004E50C0"/>
    <w:rsid w:val="004E50EA"/>
    <w:rsid w:val="004E7D6A"/>
    <w:rsid w:val="004F11B1"/>
    <w:rsid w:val="004F1E5D"/>
    <w:rsid w:val="004F4147"/>
    <w:rsid w:val="004F599D"/>
    <w:rsid w:val="004F6013"/>
    <w:rsid w:val="004F718C"/>
    <w:rsid w:val="004F71B0"/>
    <w:rsid w:val="005007A4"/>
    <w:rsid w:val="00500B8E"/>
    <w:rsid w:val="005014C2"/>
    <w:rsid w:val="00501577"/>
    <w:rsid w:val="00501DEC"/>
    <w:rsid w:val="00502709"/>
    <w:rsid w:val="00502AC2"/>
    <w:rsid w:val="00502AF4"/>
    <w:rsid w:val="005042A9"/>
    <w:rsid w:val="005056EC"/>
    <w:rsid w:val="00506A42"/>
    <w:rsid w:val="00507891"/>
    <w:rsid w:val="00510650"/>
    <w:rsid w:val="00511345"/>
    <w:rsid w:val="00511740"/>
    <w:rsid w:val="00511E56"/>
    <w:rsid w:val="0051256E"/>
    <w:rsid w:val="005126CB"/>
    <w:rsid w:val="0051288F"/>
    <w:rsid w:val="00513B6E"/>
    <w:rsid w:val="00514AEF"/>
    <w:rsid w:val="005163E4"/>
    <w:rsid w:val="00517A4B"/>
    <w:rsid w:val="00517BEB"/>
    <w:rsid w:val="0052016A"/>
    <w:rsid w:val="00522C75"/>
    <w:rsid w:val="00523E0B"/>
    <w:rsid w:val="00524556"/>
    <w:rsid w:val="00524DCA"/>
    <w:rsid w:val="00530601"/>
    <w:rsid w:val="005308FD"/>
    <w:rsid w:val="005320D9"/>
    <w:rsid w:val="00533DC0"/>
    <w:rsid w:val="005345FB"/>
    <w:rsid w:val="00534BF1"/>
    <w:rsid w:val="00535783"/>
    <w:rsid w:val="005357CF"/>
    <w:rsid w:val="00535C21"/>
    <w:rsid w:val="005400F2"/>
    <w:rsid w:val="0054093A"/>
    <w:rsid w:val="00541C01"/>
    <w:rsid w:val="00541C20"/>
    <w:rsid w:val="005426C4"/>
    <w:rsid w:val="005428FD"/>
    <w:rsid w:val="00542CD1"/>
    <w:rsid w:val="005438D6"/>
    <w:rsid w:val="005439AD"/>
    <w:rsid w:val="0054439E"/>
    <w:rsid w:val="00544AE7"/>
    <w:rsid w:val="0054670D"/>
    <w:rsid w:val="00547096"/>
    <w:rsid w:val="0054728D"/>
    <w:rsid w:val="00547F03"/>
    <w:rsid w:val="00550F6B"/>
    <w:rsid w:val="00551F5B"/>
    <w:rsid w:val="00552A87"/>
    <w:rsid w:val="005537E7"/>
    <w:rsid w:val="00554CBD"/>
    <w:rsid w:val="00555109"/>
    <w:rsid w:val="00555768"/>
    <w:rsid w:val="00556AC6"/>
    <w:rsid w:val="00557532"/>
    <w:rsid w:val="005577F1"/>
    <w:rsid w:val="00557CD6"/>
    <w:rsid w:val="00557DDA"/>
    <w:rsid w:val="00560195"/>
    <w:rsid w:val="00561032"/>
    <w:rsid w:val="00561FE8"/>
    <w:rsid w:val="0056216B"/>
    <w:rsid w:val="00562AE6"/>
    <w:rsid w:val="00564521"/>
    <w:rsid w:val="00565138"/>
    <w:rsid w:val="0056608F"/>
    <w:rsid w:val="005663A4"/>
    <w:rsid w:val="0057009C"/>
    <w:rsid w:val="00570459"/>
    <w:rsid w:val="00570D1E"/>
    <w:rsid w:val="0057291A"/>
    <w:rsid w:val="005738DA"/>
    <w:rsid w:val="0057483D"/>
    <w:rsid w:val="00574ABA"/>
    <w:rsid w:val="0057789E"/>
    <w:rsid w:val="00580C4E"/>
    <w:rsid w:val="00583E55"/>
    <w:rsid w:val="00583F07"/>
    <w:rsid w:val="005841DA"/>
    <w:rsid w:val="00584FD1"/>
    <w:rsid w:val="00585488"/>
    <w:rsid w:val="00585A03"/>
    <w:rsid w:val="0058611A"/>
    <w:rsid w:val="00586766"/>
    <w:rsid w:val="00586E7B"/>
    <w:rsid w:val="0059020E"/>
    <w:rsid w:val="005906B3"/>
    <w:rsid w:val="00590C6C"/>
    <w:rsid w:val="00592DFE"/>
    <w:rsid w:val="005930E9"/>
    <w:rsid w:val="00594070"/>
    <w:rsid w:val="005948EB"/>
    <w:rsid w:val="00594DC9"/>
    <w:rsid w:val="00595216"/>
    <w:rsid w:val="005971E4"/>
    <w:rsid w:val="005976B3"/>
    <w:rsid w:val="005A054D"/>
    <w:rsid w:val="005A1BFE"/>
    <w:rsid w:val="005A3761"/>
    <w:rsid w:val="005A3BB9"/>
    <w:rsid w:val="005A5891"/>
    <w:rsid w:val="005A58B3"/>
    <w:rsid w:val="005A5904"/>
    <w:rsid w:val="005A5916"/>
    <w:rsid w:val="005A6814"/>
    <w:rsid w:val="005A7546"/>
    <w:rsid w:val="005B0611"/>
    <w:rsid w:val="005B25C4"/>
    <w:rsid w:val="005B3351"/>
    <w:rsid w:val="005B4BC2"/>
    <w:rsid w:val="005B4FE7"/>
    <w:rsid w:val="005B6A29"/>
    <w:rsid w:val="005C12C5"/>
    <w:rsid w:val="005C1BE7"/>
    <w:rsid w:val="005C4074"/>
    <w:rsid w:val="005C7EE6"/>
    <w:rsid w:val="005D159C"/>
    <w:rsid w:val="005D2A7B"/>
    <w:rsid w:val="005D313A"/>
    <w:rsid w:val="005D6276"/>
    <w:rsid w:val="005D794B"/>
    <w:rsid w:val="005E21E3"/>
    <w:rsid w:val="005E2627"/>
    <w:rsid w:val="005E272B"/>
    <w:rsid w:val="005E3399"/>
    <w:rsid w:val="005E3809"/>
    <w:rsid w:val="005E4068"/>
    <w:rsid w:val="005E411B"/>
    <w:rsid w:val="005E4D7F"/>
    <w:rsid w:val="005E618B"/>
    <w:rsid w:val="005E7228"/>
    <w:rsid w:val="005E7558"/>
    <w:rsid w:val="005E7756"/>
    <w:rsid w:val="005E79AC"/>
    <w:rsid w:val="005E7B10"/>
    <w:rsid w:val="005F0408"/>
    <w:rsid w:val="005F074B"/>
    <w:rsid w:val="005F0A08"/>
    <w:rsid w:val="005F13FF"/>
    <w:rsid w:val="005F171B"/>
    <w:rsid w:val="005F18AE"/>
    <w:rsid w:val="005F2F5C"/>
    <w:rsid w:val="005F3DFD"/>
    <w:rsid w:val="005F4672"/>
    <w:rsid w:val="005F4D1E"/>
    <w:rsid w:val="005F4EEC"/>
    <w:rsid w:val="005F5925"/>
    <w:rsid w:val="005F5E02"/>
    <w:rsid w:val="005F6613"/>
    <w:rsid w:val="005F6BC0"/>
    <w:rsid w:val="005F72A8"/>
    <w:rsid w:val="005F73C9"/>
    <w:rsid w:val="005F7D22"/>
    <w:rsid w:val="00600F9B"/>
    <w:rsid w:val="006010F0"/>
    <w:rsid w:val="006022BC"/>
    <w:rsid w:val="0060231C"/>
    <w:rsid w:val="00602BE7"/>
    <w:rsid w:val="00604F57"/>
    <w:rsid w:val="006056DF"/>
    <w:rsid w:val="00605F41"/>
    <w:rsid w:val="00606FA1"/>
    <w:rsid w:val="0060720B"/>
    <w:rsid w:val="006102FE"/>
    <w:rsid w:val="006104FC"/>
    <w:rsid w:val="00610967"/>
    <w:rsid w:val="00611443"/>
    <w:rsid w:val="00611941"/>
    <w:rsid w:val="006119AF"/>
    <w:rsid w:val="00612DE6"/>
    <w:rsid w:val="0061320A"/>
    <w:rsid w:val="00613B8E"/>
    <w:rsid w:val="0061474C"/>
    <w:rsid w:val="00614812"/>
    <w:rsid w:val="00615452"/>
    <w:rsid w:val="00616EFC"/>
    <w:rsid w:val="006171EF"/>
    <w:rsid w:val="00617798"/>
    <w:rsid w:val="00624606"/>
    <w:rsid w:val="00626749"/>
    <w:rsid w:val="00630A94"/>
    <w:rsid w:val="00630B2C"/>
    <w:rsid w:val="00631B53"/>
    <w:rsid w:val="0063307B"/>
    <w:rsid w:val="00635646"/>
    <w:rsid w:val="0063598C"/>
    <w:rsid w:val="0063703D"/>
    <w:rsid w:val="006372FA"/>
    <w:rsid w:val="0064037A"/>
    <w:rsid w:val="00640CF2"/>
    <w:rsid w:val="00640E90"/>
    <w:rsid w:val="00641B65"/>
    <w:rsid w:val="0064267D"/>
    <w:rsid w:val="006426B8"/>
    <w:rsid w:val="00644050"/>
    <w:rsid w:val="00644E5A"/>
    <w:rsid w:val="00645DA8"/>
    <w:rsid w:val="00646A44"/>
    <w:rsid w:val="00646D96"/>
    <w:rsid w:val="00647280"/>
    <w:rsid w:val="006504FB"/>
    <w:rsid w:val="00651170"/>
    <w:rsid w:val="00652714"/>
    <w:rsid w:val="006531A0"/>
    <w:rsid w:val="0065328D"/>
    <w:rsid w:val="00653401"/>
    <w:rsid w:val="0065346C"/>
    <w:rsid w:val="006562C2"/>
    <w:rsid w:val="00656312"/>
    <w:rsid w:val="00656332"/>
    <w:rsid w:val="00656ADC"/>
    <w:rsid w:val="00657F3C"/>
    <w:rsid w:val="00660740"/>
    <w:rsid w:val="00661413"/>
    <w:rsid w:val="00661626"/>
    <w:rsid w:val="0066290B"/>
    <w:rsid w:val="0066336B"/>
    <w:rsid w:val="006634D3"/>
    <w:rsid w:val="00665CBB"/>
    <w:rsid w:val="006672AD"/>
    <w:rsid w:val="00670E05"/>
    <w:rsid w:val="006743CD"/>
    <w:rsid w:val="00674CD5"/>
    <w:rsid w:val="00674D75"/>
    <w:rsid w:val="006770A3"/>
    <w:rsid w:val="00680BFC"/>
    <w:rsid w:val="00680C99"/>
    <w:rsid w:val="0068248D"/>
    <w:rsid w:val="006827B6"/>
    <w:rsid w:val="006828DE"/>
    <w:rsid w:val="00684563"/>
    <w:rsid w:val="00685729"/>
    <w:rsid w:val="00686C18"/>
    <w:rsid w:val="00686E66"/>
    <w:rsid w:val="0068762C"/>
    <w:rsid w:val="006913EE"/>
    <w:rsid w:val="006927BD"/>
    <w:rsid w:val="00692BE1"/>
    <w:rsid w:val="00692EA4"/>
    <w:rsid w:val="00693148"/>
    <w:rsid w:val="0069328B"/>
    <w:rsid w:val="00693362"/>
    <w:rsid w:val="0069389D"/>
    <w:rsid w:val="006939BD"/>
    <w:rsid w:val="00694530"/>
    <w:rsid w:val="006946A5"/>
    <w:rsid w:val="00696424"/>
    <w:rsid w:val="0069647D"/>
    <w:rsid w:val="006968C3"/>
    <w:rsid w:val="006969E2"/>
    <w:rsid w:val="00696A23"/>
    <w:rsid w:val="0069702A"/>
    <w:rsid w:val="006976C0"/>
    <w:rsid w:val="00697741"/>
    <w:rsid w:val="00697B31"/>
    <w:rsid w:val="006A090A"/>
    <w:rsid w:val="006A109A"/>
    <w:rsid w:val="006A21BE"/>
    <w:rsid w:val="006A22F0"/>
    <w:rsid w:val="006A2981"/>
    <w:rsid w:val="006A3DB6"/>
    <w:rsid w:val="006A4B19"/>
    <w:rsid w:val="006A4CCA"/>
    <w:rsid w:val="006A6545"/>
    <w:rsid w:val="006A6E5D"/>
    <w:rsid w:val="006A7608"/>
    <w:rsid w:val="006A7A5A"/>
    <w:rsid w:val="006B0F5B"/>
    <w:rsid w:val="006B0FD1"/>
    <w:rsid w:val="006B135A"/>
    <w:rsid w:val="006B22F7"/>
    <w:rsid w:val="006B294C"/>
    <w:rsid w:val="006B39CC"/>
    <w:rsid w:val="006B415B"/>
    <w:rsid w:val="006B49A9"/>
    <w:rsid w:val="006B6801"/>
    <w:rsid w:val="006B79B8"/>
    <w:rsid w:val="006B7D6E"/>
    <w:rsid w:val="006C0FF3"/>
    <w:rsid w:val="006C12FF"/>
    <w:rsid w:val="006C16D9"/>
    <w:rsid w:val="006C1A3D"/>
    <w:rsid w:val="006C1D7A"/>
    <w:rsid w:val="006C1E11"/>
    <w:rsid w:val="006C37C8"/>
    <w:rsid w:val="006C39CA"/>
    <w:rsid w:val="006C45DA"/>
    <w:rsid w:val="006C5443"/>
    <w:rsid w:val="006C5C7A"/>
    <w:rsid w:val="006C662A"/>
    <w:rsid w:val="006C68EA"/>
    <w:rsid w:val="006C6E56"/>
    <w:rsid w:val="006C764C"/>
    <w:rsid w:val="006C7B24"/>
    <w:rsid w:val="006C7CBF"/>
    <w:rsid w:val="006D01DD"/>
    <w:rsid w:val="006D0884"/>
    <w:rsid w:val="006D0A2E"/>
    <w:rsid w:val="006D0DA5"/>
    <w:rsid w:val="006D135B"/>
    <w:rsid w:val="006D14C3"/>
    <w:rsid w:val="006D1D99"/>
    <w:rsid w:val="006D244D"/>
    <w:rsid w:val="006D24A7"/>
    <w:rsid w:val="006D28BF"/>
    <w:rsid w:val="006D3A14"/>
    <w:rsid w:val="006D471F"/>
    <w:rsid w:val="006D572F"/>
    <w:rsid w:val="006D5F15"/>
    <w:rsid w:val="006D6016"/>
    <w:rsid w:val="006D62A7"/>
    <w:rsid w:val="006D6331"/>
    <w:rsid w:val="006D7A2F"/>
    <w:rsid w:val="006E0506"/>
    <w:rsid w:val="006E115D"/>
    <w:rsid w:val="006E2E9B"/>
    <w:rsid w:val="006E35AA"/>
    <w:rsid w:val="006E3C53"/>
    <w:rsid w:val="006E43C7"/>
    <w:rsid w:val="006E55D8"/>
    <w:rsid w:val="006E57FE"/>
    <w:rsid w:val="006E65F2"/>
    <w:rsid w:val="006E66F4"/>
    <w:rsid w:val="006E7571"/>
    <w:rsid w:val="006E7970"/>
    <w:rsid w:val="006F0146"/>
    <w:rsid w:val="006F13B6"/>
    <w:rsid w:val="006F1CEB"/>
    <w:rsid w:val="006F2966"/>
    <w:rsid w:val="006F2A18"/>
    <w:rsid w:val="006F2A31"/>
    <w:rsid w:val="006F4103"/>
    <w:rsid w:val="006F4842"/>
    <w:rsid w:val="006F58BF"/>
    <w:rsid w:val="0070059B"/>
    <w:rsid w:val="00700BE1"/>
    <w:rsid w:val="00702CD3"/>
    <w:rsid w:val="007036AD"/>
    <w:rsid w:val="0070376E"/>
    <w:rsid w:val="00703BE3"/>
    <w:rsid w:val="00703D86"/>
    <w:rsid w:val="00703DD1"/>
    <w:rsid w:val="00704584"/>
    <w:rsid w:val="00704CB6"/>
    <w:rsid w:val="00704E92"/>
    <w:rsid w:val="00706615"/>
    <w:rsid w:val="00706654"/>
    <w:rsid w:val="007069D2"/>
    <w:rsid w:val="00707A78"/>
    <w:rsid w:val="00710279"/>
    <w:rsid w:val="00710F61"/>
    <w:rsid w:val="00711959"/>
    <w:rsid w:val="00712235"/>
    <w:rsid w:val="007128AA"/>
    <w:rsid w:val="0071308C"/>
    <w:rsid w:val="0071309F"/>
    <w:rsid w:val="0071538A"/>
    <w:rsid w:val="00715676"/>
    <w:rsid w:val="007164AD"/>
    <w:rsid w:val="0071686F"/>
    <w:rsid w:val="00716A9C"/>
    <w:rsid w:val="007172D6"/>
    <w:rsid w:val="00717DA9"/>
    <w:rsid w:val="00720466"/>
    <w:rsid w:val="007206CE"/>
    <w:rsid w:val="00720ADE"/>
    <w:rsid w:val="007229B5"/>
    <w:rsid w:val="00723A0D"/>
    <w:rsid w:val="00724138"/>
    <w:rsid w:val="0072459E"/>
    <w:rsid w:val="007248EC"/>
    <w:rsid w:val="00724CD3"/>
    <w:rsid w:val="00725C51"/>
    <w:rsid w:val="00726A32"/>
    <w:rsid w:val="00727E1F"/>
    <w:rsid w:val="00731A0C"/>
    <w:rsid w:val="007323C1"/>
    <w:rsid w:val="007354B6"/>
    <w:rsid w:val="0073569E"/>
    <w:rsid w:val="00741472"/>
    <w:rsid w:val="00742708"/>
    <w:rsid w:val="00743C28"/>
    <w:rsid w:val="0074633C"/>
    <w:rsid w:val="0074669C"/>
    <w:rsid w:val="00746A49"/>
    <w:rsid w:val="00750592"/>
    <w:rsid w:val="00750A37"/>
    <w:rsid w:val="00750A5B"/>
    <w:rsid w:val="00752841"/>
    <w:rsid w:val="007532CE"/>
    <w:rsid w:val="0075405E"/>
    <w:rsid w:val="007543C8"/>
    <w:rsid w:val="007548AC"/>
    <w:rsid w:val="00754BDC"/>
    <w:rsid w:val="007602E5"/>
    <w:rsid w:val="00761361"/>
    <w:rsid w:val="00762402"/>
    <w:rsid w:val="00762491"/>
    <w:rsid w:val="00763048"/>
    <w:rsid w:val="007636F7"/>
    <w:rsid w:val="0076389C"/>
    <w:rsid w:val="00766161"/>
    <w:rsid w:val="00766D1B"/>
    <w:rsid w:val="007739EC"/>
    <w:rsid w:val="0077442C"/>
    <w:rsid w:val="007749C7"/>
    <w:rsid w:val="00775DD3"/>
    <w:rsid w:val="0077647F"/>
    <w:rsid w:val="0077664D"/>
    <w:rsid w:val="007766B4"/>
    <w:rsid w:val="00776A17"/>
    <w:rsid w:val="00777164"/>
    <w:rsid w:val="007806A4"/>
    <w:rsid w:val="007806F5"/>
    <w:rsid w:val="00782096"/>
    <w:rsid w:val="007823AF"/>
    <w:rsid w:val="007834AD"/>
    <w:rsid w:val="00783ADD"/>
    <w:rsid w:val="00786138"/>
    <w:rsid w:val="00786207"/>
    <w:rsid w:val="007862F1"/>
    <w:rsid w:val="0078667C"/>
    <w:rsid w:val="0079136E"/>
    <w:rsid w:val="0079221D"/>
    <w:rsid w:val="00792DA7"/>
    <w:rsid w:val="00793380"/>
    <w:rsid w:val="0079355E"/>
    <w:rsid w:val="00793566"/>
    <w:rsid w:val="00793A48"/>
    <w:rsid w:val="00793B5E"/>
    <w:rsid w:val="00793CC1"/>
    <w:rsid w:val="00793FE4"/>
    <w:rsid w:val="00794163"/>
    <w:rsid w:val="0079493E"/>
    <w:rsid w:val="00794988"/>
    <w:rsid w:val="00794A5B"/>
    <w:rsid w:val="0079581E"/>
    <w:rsid w:val="007A0995"/>
    <w:rsid w:val="007A2A61"/>
    <w:rsid w:val="007A2CEA"/>
    <w:rsid w:val="007A3410"/>
    <w:rsid w:val="007A38D4"/>
    <w:rsid w:val="007A3D54"/>
    <w:rsid w:val="007A43FA"/>
    <w:rsid w:val="007A4468"/>
    <w:rsid w:val="007A44EA"/>
    <w:rsid w:val="007A4EA6"/>
    <w:rsid w:val="007A5D69"/>
    <w:rsid w:val="007A5DCC"/>
    <w:rsid w:val="007A700E"/>
    <w:rsid w:val="007B0FBF"/>
    <w:rsid w:val="007B2E33"/>
    <w:rsid w:val="007B32E6"/>
    <w:rsid w:val="007B3F2D"/>
    <w:rsid w:val="007B4770"/>
    <w:rsid w:val="007B5330"/>
    <w:rsid w:val="007B535E"/>
    <w:rsid w:val="007B5A5E"/>
    <w:rsid w:val="007B5D53"/>
    <w:rsid w:val="007B5FC2"/>
    <w:rsid w:val="007B61DC"/>
    <w:rsid w:val="007B6900"/>
    <w:rsid w:val="007B7AD9"/>
    <w:rsid w:val="007C0B7C"/>
    <w:rsid w:val="007C1469"/>
    <w:rsid w:val="007C2334"/>
    <w:rsid w:val="007C288A"/>
    <w:rsid w:val="007C331F"/>
    <w:rsid w:val="007C44AA"/>
    <w:rsid w:val="007C482D"/>
    <w:rsid w:val="007C4A63"/>
    <w:rsid w:val="007C79C3"/>
    <w:rsid w:val="007C7B28"/>
    <w:rsid w:val="007D0276"/>
    <w:rsid w:val="007D1C9B"/>
    <w:rsid w:val="007D2A46"/>
    <w:rsid w:val="007D3CEC"/>
    <w:rsid w:val="007D44F1"/>
    <w:rsid w:val="007D548F"/>
    <w:rsid w:val="007D55CF"/>
    <w:rsid w:val="007D5F83"/>
    <w:rsid w:val="007D6796"/>
    <w:rsid w:val="007D6F41"/>
    <w:rsid w:val="007E14B5"/>
    <w:rsid w:val="007E16F4"/>
    <w:rsid w:val="007E1A35"/>
    <w:rsid w:val="007E2BC6"/>
    <w:rsid w:val="007E5C2C"/>
    <w:rsid w:val="007E66F3"/>
    <w:rsid w:val="007E712D"/>
    <w:rsid w:val="007E7AD0"/>
    <w:rsid w:val="007F0B50"/>
    <w:rsid w:val="007F16CF"/>
    <w:rsid w:val="007F36A7"/>
    <w:rsid w:val="007F5C36"/>
    <w:rsid w:val="007F5CD8"/>
    <w:rsid w:val="007F6EC4"/>
    <w:rsid w:val="007F776D"/>
    <w:rsid w:val="008004A0"/>
    <w:rsid w:val="00801231"/>
    <w:rsid w:val="008014D7"/>
    <w:rsid w:val="0080178F"/>
    <w:rsid w:val="00802ED9"/>
    <w:rsid w:val="0080336C"/>
    <w:rsid w:val="0080357F"/>
    <w:rsid w:val="008040DB"/>
    <w:rsid w:val="00804732"/>
    <w:rsid w:val="00805F9E"/>
    <w:rsid w:val="00806097"/>
    <w:rsid w:val="008064CD"/>
    <w:rsid w:val="008074B6"/>
    <w:rsid w:val="008076C0"/>
    <w:rsid w:val="008077A0"/>
    <w:rsid w:val="0081123E"/>
    <w:rsid w:val="0081136A"/>
    <w:rsid w:val="00814269"/>
    <w:rsid w:val="00815171"/>
    <w:rsid w:val="00815830"/>
    <w:rsid w:val="00815B50"/>
    <w:rsid w:val="00816414"/>
    <w:rsid w:val="00816FB2"/>
    <w:rsid w:val="0081723A"/>
    <w:rsid w:val="008177E6"/>
    <w:rsid w:val="00817940"/>
    <w:rsid w:val="00817B3E"/>
    <w:rsid w:val="00817C2E"/>
    <w:rsid w:val="00817DB3"/>
    <w:rsid w:val="0082025D"/>
    <w:rsid w:val="008203D5"/>
    <w:rsid w:val="00820B8F"/>
    <w:rsid w:val="00820C7A"/>
    <w:rsid w:val="00820F7C"/>
    <w:rsid w:val="008220E8"/>
    <w:rsid w:val="00822369"/>
    <w:rsid w:val="00822992"/>
    <w:rsid w:val="008236CB"/>
    <w:rsid w:val="00823777"/>
    <w:rsid w:val="008242CE"/>
    <w:rsid w:val="0082550F"/>
    <w:rsid w:val="00825F67"/>
    <w:rsid w:val="00826816"/>
    <w:rsid w:val="0082782B"/>
    <w:rsid w:val="00827AF4"/>
    <w:rsid w:val="00831C47"/>
    <w:rsid w:val="008325D7"/>
    <w:rsid w:val="00832BD9"/>
    <w:rsid w:val="008330E7"/>
    <w:rsid w:val="008339A6"/>
    <w:rsid w:val="008342CC"/>
    <w:rsid w:val="008355A2"/>
    <w:rsid w:val="00835A7C"/>
    <w:rsid w:val="00835AF6"/>
    <w:rsid w:val="00837B97"/>
    <w:rsid w:val="00837FF2"/>
    <w:rsid w:val="00840456"/>
    <w:rsid w:val="0084045C"/>
    <w:rsid w:val="00840EC9"/>
    <w:rsid w:val="00840FCE"/>
    <w:rsid w:val="008413D2"/>
    <w:rsid w:val="00841560"/>
    <w:rsid w:val="00842033"/>
    <w:rsid w:val="008420A2"/>
    <w:rsid w:val="00842B30"/>
    <w:rsid w:val="00842BE1"/>
    <w:rsid w:val="00842E5C"/>
    <w:rsid w:val="0084301A"/>
    <w:rsid w:val="00843EAE"/>
    <w:rsid w:val="00843F32"/>
    <w:rsid w:val="0084415F"/>
    <w:rsid w:val="0084425E"/>
    <w:rsid w:val="0084485C"/>
    <w:rsid w:val="00845B05"/>
    <w:rsid w:val="008460E6"/>
    <w:rsid w:val="0084619F"/>
    <w:rsid w:val="00846239"/>
    <w:rsid w:val="008478CE"/>
    <w:rsid w:val="00847BF8"/>
    <w:rsid w:val="008502AC"/>
    <w:rsid w:val="00850371"/>
    <w:rsid w:val="00851340"/>
    <w:rsid w:val="00852576"/>
    <w:rsid w:val="00852772"/>
    <w:rsid w:val="00852B5A"/>
    <w:rsid w:val="0085422C"/>
    <w:rsid w:val="008544F1"/>
    <w:rsid w:val="00854D34"/>
    <w:rsid w:val="00855C59"/>
    <w:rsid w:val="00856BB3"/>
    <w:rsid w:val="0085711B"/>
    <w:rsid w:val="008572FD"/>
    <w:rsid w:val="0086015C"/>
    <w:rsid w:val="008610F6"/>
    <w:rsid w:val="00861956"/>
    <w:rsid w:val="00861DC4"/>
    <w:rsid w:val="008622BD"/>
    <w:rsid w:val="00862DCC"/>
    <w:rsid w:val="0086360B"/>
    <w:rsid w:val="008643E2"/>
    <w:rsid w:val="00864E8E"/>
    <w:rsid w:val="008654B9"/>
    <w:rsid w:val="00867A20"/>
    <w:rsid w:val="00870308"/>
    <w:rsid w:val="008703CF"/>
    <w:rsid w:val="008712B8"/>
    <w:rsid w:val="00871437"/>
    <w:rsid w:val="00872434"/>
    <w:rsid w:val="008726AB"/>
    <w:rsid w:val="00872CDA"/>
    <w:rsid w:val="00874B59"/>
    <w:rsid w:val="008777F7"/>
    <w:rsid w:val="0088049B"/>
    <w:rsid w:val="008814FB"/>
    <w:rsid w:val="00881585"/>
    <w:rsid w:val="00882F4A"/>
    <w:rsid w:val="008848E7"/>
    <w:rsid w:val="0088506C"/>
    <w:rsid w:val="008850B3"/>
    <w:rsid w:val="008852E1"/>
    <w:rsid w:val="00886DC9"/>
    <w:rsid w:val="00887A05"/>
    <w:rsid w:val="00887F54"/>
    <w:rsid w:val="00891138"/>
    <w:rsid w:val="0089158C"/>
    <w:rsid w:val="0089250D"/>
    <w:rsid w:val="0089346F"/>
    <w:rsid w:val="00893F54"/>
    <w:rsid w:val="00894359"/>
    <w:rsid w:val="00895440"/>
    <w:rsid w:val="0089562D"/>
    <w:rsid w:val="008978E2"/>
    <w:rsid w:val="008A09EB"/>
    <w:rsid w:val="008A1307"/>
    <w:rsid w:val="008A17E0"/>
    <w:rsid w:val="008A18B7"/>
    <w:rsid w:val="008A22AD"/>
    <w:rsid w:val="008A231B"/>
    <w:rsid w:val="008A3496"/>
    <w:rsid w:val="008A37D5"/>
    <w:rsid w:val="008A51B9"/>
    <w:rsid w:val="008A6390"/>
    <w:rsid w:val="008A65E0"/>
    <w:rsid w:val="008B0096"/>
    <w:rsid w:val="008B0751"/>
    <w:rsid w:val="008B09F4"/>
    <w:rsid w:val="008B0EED"/>
    <w:rsid w:val="008B14B6"/>
    <w:rsid w:val="008B393F"/>
    <w:rsid w:val="008B40F9"/>
    <w:rsid w:val="008B5DF6"/>
    <w:rsid w:val="008B6274"/>
    <w:rsid w:val="008B6DD2"/>
    <w:rsid w:val="008B736B"/>
    <w:rsid w:val="008B78C8"/>
    <w:rsid w:val="008C044B"/>
    <w:rsid w:val="008C07EC"/>
    <w:rsid w:val="008C09B1"/>
    <w:rsid w:val="008C1757"/>
    <w:rsid w:val="008C2102"/>
    <w:rsid w:val="008C39A3"/>
    <w:rsid w:val="008C3E89"/>
    <w:rsid w:val="008C5742"/>
    <w:rsid w:val="008C6A43"/>
    <w:rsid w:val="008C7915"/>
    <w:rsid w:val="008D2395"/>
    <w:rsid w:val="008D3BC7"/>
    <w:rsid w:val="008D5164"/>
    <w:rsid w:val="008D646A"/>
    <w:rsid w:val="008D6ACA"/>
    <w:rsid w:val="008D796B"/>
    <w:rsid w:val="008D7B83"/>
    <w:rsid w:val="008D7C13"/>
    <w:rsid w:val="008E0717"/>
    <w:rsid w:val="008E09AE"/>
    <w:rsid w:val="008E15F9"/>
    <w:rsid w:val="008E1613"/>
    <w:rsid w:val="008E2366"/>
    <w:rsid w:val="008E27DE"/>
    <w:rsid w:val="008E2BD5"/>
    <w:rsid w:val="008E506C"/>
    <w:rsid w:val="008E5398"/>
    <w:rsid w:val="008E5689"/>
    <w:rsid w:val="008E608E"/>
    <w:rsid w:val="008E6C83"/>
    <w:rsid w:val="008E71F7"/>
    <w:rsid w:val="008F01C2"/>
    <w:rsid w:val="008F2CCA"/>
    <w:rsid w:val="008F4075"/>
    <w:rsid w:val="008F48C3"/>
    <w:rsid w:val="008F4CE5"/>
    <w:rsid w:val="008F5200"/>
    <w:rsid w:val="008F5EDD"/>
    <w:rsid w:val="008F62DD"/>
    <w:rsid w:val="008F6AFB"/>
    <w:rsid w:val="008F7974"/>
    <w:rsid w:val="008F7EB6"/>
    <w:rsid w:val="0090046A"/>
    <w:rsid w:val="00900C4C"/>
    <w:rsid w:val="00902B44"/>
    <w:rsid w:val="0090308D"/>
    <w:rsid w:val="00904241"/>
    <w:rsid w:val="00904A54"/>
    <w:rsid w:val="00905158"/>
    <w:rsid w:val="00905562"/>
    <w:rsid w:val="0090665D"/>
    <w:rsid w:val="009066B8"/>
    <w:rsid w:val="00906C50"/>
    <w:rsid w:val="009076CC"/>
    <w:rsid w:val="00907856"/>
    <w:rsid w:val="00907C65"/>
    <w:rsid w:val="00910789"/>
    <w:rsid w:val="00910D6D"/>
    <w:rsid w:val="00911735"/>
    <w:rsid w:val="00911C3C"/>
    <w:rsid w:val="00911D2F"/>
    <w:rsid w:val="00912D58"/>
    <w:rsid w:val="00913EC8"/>
    <w:rsid w:val="00915275"/>
    <w:rsid w:val="009203EE"/>
    <w:rsid w:val="00920EA4"/>
    <w:rsid w:val="00920EF6"/>
    <w:rsid w:val="009215DD"/>
    <w:rsid w:val="009217DD"/>
    <w:rsid w:val="00921DD1"/>
    <w:rsid w:val="00921F51"/>
    <w:rsid w:val="0092218B"/>
    <w:rsid w:val="00923177"/>
    <w:rsid w:val="0092372A"/>
    <w:rsid w:val="00923D9C"/>
    <w:rsid w:val="00923E61"/>
    <w:rsid w:val="00925B44"/>
    <w:rsid w:val="00925E56"/>
    <w:rsid w:val="009260DE"/>
    <w:rsid w:val="0092616F"/>
    <w:rsid w:val="0092727E"/>
    <w:rsid w:val="0092776E"/>
    <w:rsid w:val="009277AA"/>
    <w:rsid w:val="0093234A"/>
    <w:rsid w:val="00932E1B"/>
    <w:rsid w:val="009330E4"/>
    <w:rsid w:val="009330EF"/>
    <w:rsid w:val="009335C6"/>
    <w:rsid w:val="0093459A"/>
    <w:rsid w:val="00935759"/>
    <w:rsid w:val="009361F5"/>
    <w:rsid w:val="009376EB"/>
    <w:rsid w:val="00940B93"/>
    <w:rsid w:val="00940E79"/>
    <w:rsid w:val="00941519"/>
    <w:rsid w:val="00941F90"/>
    <w:rsid w:val="00942A60"/>
    <w:rsid w:val="00942B1F"/>
    <w:rsid w:val="00944B8E"/>
    <w:rsid w:val="009479D4"/>
    <w:rsid w:val="00947C49"/>
    <w:rsid w:val="009504AB"/>
    <w:rsid w:val="00951A5C"/>
    <w:rsid w:val="009536A9"/>
    <w:rsid w:val="00953D29"/>
    <w:rsid w:val="00954277"/>
    <w:rsid w:val="00954337"/>
    <w:rsid w:val="00954AA8"/>
    <w:rsid w:val="00954FB6"/>
    <w:rsid w:val="0095587D"/>
    <w:rsid w:val="00957668"/>
    <w:rsid w:val="0095798C"/>
    <w:rsid w:val="0096159A"/>
    <w:rsid w:val="009631A0"/>
    <w:rsid w:val="00965293"/>
    <w:rsid w:val="009665F7"/>
    <w:rsid w:val="00966C8F"/>
    <w:rsid w:val="009706BF"/>
    <w:rsid w:val="00970EDC"/>
    <w:rsid w:val="00971825"/>
    <w:rsid w:val="0097280B"/>
    <w:rsid w:val="0097283B"/>
    <w:rsid w:val="00973280"/>
    <w:rsid w:val="00973373"/>
    <w:rsid w:val="009744D0"/>
    <w:rsid w:val="0097459B"/>
    <w:rsid w:val="00974671"/>
    <w:rsid w:val="00975C57"/>
    <w:rsid w:val="009764A8"/>
    <w:rsid w:val="00976D80"/>
    <w:rsid w:val="009772A0"/>
    <w:rsid w:val="009773F1"/>
    <w:rsid w:val="00977BEF"/>
    <w:rsid w:val="0098179E"/>
    <w:rsid w:val="009828F7"/>
    <w:rsid w:val="00983F32"/>
    <w:rsid w:val="00984296"/>
    <w:rsid w:val="00986719"/>
    <w:rsid w:val="0098679D"/>
    <w:rsid w:val="00986A99"/>
    <w:rsid w:val="00986C5C"/>
    <w:rsid w:val="00986D6C"/>
    <w:rsid w:val="00987138"/>
    <w:rsid w:val="00987740"/>
    <w:rsid w:val="00990599"/>
    <w:rsid w:val="009913D0"/>
    <w:rsid w:val="00991C4C"/>
    <w:rsid w:val="00991CDC"/>
    <w:rsid w:val="00991E20"/>
    <w:rsid w:val="0099219A"/>
    <w:rsid w:val="009923E1"/>
    <w:rsid w:val="00995507"/>
    <w:rsid w:val="00996FE2"/>
    <w:rsid w:val="009974F8"/>
    <w:rsid w:val="00997981"/>
    <w:rsid w:val="00997D18"/>
    <w:rsid w:val="00997FD9"/>
    <w:rsid w:val="009A0396"/>
    <w:rsid w:val="009A27B6"/>
    <w:rsid w:val="009A5256"/>
    <w:rsid w:val="009A733C"/>
    <w:rsid w:val="009A7AD3"/>
    <w:rsid w:val="009A7E49"/>
    <w:rsid w:val="009B3817"/>
    <w:rsid w:val="009B47AC"/>
    <w:rsid w:val="009B501C"/>
    <w:rsid w:val="009B5F9A"/>
    <w:rsid w:val="009B610B"/>
    <w:rsid w:val="009B62CA"/>
    <w:rsid w:val="009B6A11"/>
    <w:rsid w:val="009C10A5"/>
    <w:rsid w:val="009C1543"/>
    <w:rsid w:val="009C1B62"/>
    <w:rsid w:val="009C1EC3"/>
    <w:rsid w:val="009C21B5"/>
    <w:rsid w:val="009C28C5"/>
    <w:rsid w:val="009C32D3"/>
    <w:rsid w:val="009C3FD1"/>
    <w:rsid w:val="009C4208"/>
    <w:rsid w:val="009C4AE7"/>
    <w:rsid w:val="009C5DB3"/>
    <w:rsid w:val="009C65E4"/>
    <w:rsid w:val="009C7B6D"/>
    <w:rsid w:val="009C7C03"/>
    <w:rsid w:val="009D083C"/>
    <w:rsid w:val="009D0DBE"/>
    <w:rsid w:val="009D11B5"/>
    <w:rsid w:val="009D150C"/>
    <w:rsid w:val="009D1B7F"/>
    <w:rsid w:val="009D2C8F"/>
    <w:rsid w:val="009D2FC9"/>
    <w:rsid w:val="009D3DE2"/>
    <w:rsid w:val="009D48D2"/>
    <w:rsid w:val="009D5D2A"/>
    <w:rsid w:val="009D6C66"/>
    <w:rsid w:val="009D77E5"/>
    <w:rsid w:val="009D78F1"/>
    <w:rsid w:val="009E0416"/>
    <w:rsid w:val="009E069A"/>
    <w:rsid w:val="009E0A47"/>
    <w:rsid w:val="009E0B46"/>
    <w:rsid w:val="009E0DFF"/>
    <w:rsid w:val="009E1CF9"/>
    <w:rsid w:val="009E1F42"/>
    <w:rsid w:val="009E35FB"/>
    <w:rsid w:val="009E3758"/>
    <w:rsid w:val="009E3B33"/>
    <w:rsid w:val="009E415A"/>
    <w:rsid w:val="009E486E"/>
    <w:rsid w:val="009E508E"/>
    <w:rsid w:val="009E61A3"/>
    <w:rsid w:val="009E6818"/>
    <w:rsid w:val="009E6A53"/>
    <w:rsid w:val="009E6B31"/>
    <w:rsid w:val="009E6C69"/>
    <w:rsid w:val="009F0064"/>
    <w:rsid w:val="009F02DE"/>
    <w:rsid w:val="009F0C00"/>
    <w:rsid w:val="009F1EA7"/>
    <w:rsid w:val="009F2C1A"/>
    <w:rsid w:val="009F3AD9"/>
    <w:rsid w:val="009F5F3B"/>
    <w:rsid w:val="009F6664"/>
    <w:rsid w:val="009F708A"/>
    <w:rsid w:val="009F7239"/>
    <w:rsid w:val="009F745D"/>
    <w:rsid w:val="009F7602"/>
    <w:rsid w:val="00A00B3A"/>
    <w:rsid w:val="00A012AF"/>
    <w:rsid w:val="00A01773"/>
    <w:rsid w:val="00A02E93"/>
    <w:rsid w:val="00A032EC"/>
    <w:rsid w:val="00A03882"/>
    <w:rsid w:val="00A042BA"/>
    <w:rsid w:val="00A05643"/>
    <w:rsid w:val="00A06EFA"/>
    <w:rsid w:val="00A075D3"/>
    <w:rsid w:val="00A1140C"/>
    <w:rsid w:val="00A13365"/>
    <w:rsid w:val="00A14E77"/>
    <w:rsid w:val="00A17D3C"/>
    <w:rsid w:val="00A20B54"/>
    <w:rsid w:val="00A22B6F"/>
    <w:rsid w:val="00A24343"/>
    <w:rsid w:val="00A24949"/>
    <w:rsid w:val="00A24F06"/>
    <w:rsid w:val="00A25B1D"/>
    <w:rsid w:val="00A275BE"/>
    <w:rsid w:val="00A27ADB"/>
    <w:rsid w:val="00A30FAA"/>
    <w:rsid w:val="00A30FE5"/>
    <w:rsid w:val="00A31B61"/>
    <w:rsid w:val="00A31B69"/>
    <w:rsid w:val="00A31F21"/>
    <w:rsid w:val="00A3303A"/>
    <w:rsid w:val="00A333D7"/>
    <w:rsid w:val="00A33712"/>
    <w:rsid w:val="00A35A98"/>
    <w:rsid w:val="00A370D8"/>
    <w:rsid w:val="00A37968"/>
    <w:rsid w:val="00A409DC"/>
    <w:rsid w:val="00A410EF"/>
    <w:rsid w:val="00A41422"/>
    <w:rsid w:val="00A4163C"/>
    <w:rsid w:val="00A4198B"/>
    <w:rsid w:val="00A4259B"/>
    <w:rsid w:val="00A427E8"/>
    <w:rsid w:val="00A455E4"/>
    <w:rsid w:val="00A4590A"/>
    <w:rsid w:val="00A45AA1"/>
    <w:rsid w:val="00A5040E"/>
    <w:rsid w:val="00A5112B"/>
    <w:rsid w:val="00A51F8C"/>
    <w:rsid w:val="00A53E45"/>
    <w:rsid w:val="00A542FB"/>
    <w:rsid w:val="00A5478A"/>
    <w:rsid w:val="00A54ABC"/>
    <w:rsid w:val="00A556ED"/>
    <w:rsid w:val="00A55D18"/>
    <w:rsid w:val="00A55F07"/>
    <w:rsid w:val="00A56C9D"/>
    <w:rsid w:val="00A61727"/>
    <w:rsid w:val="00A61DA6"/>
    <w:rsid w:val="00A624C0"/>
    <w:rsid w:val="00A62D6C"/>
    <w:rsid w:val="00A63F1F"/>
    <w:rsid w:val="00A65699"/>
    <w:rsid w:val="00A65960"/>
    <w:rsid w:val="00A65A28"/>
    <w:rsid w:val="00A661E3"/>
    <w:rsid w:val="00A662DF"/>
    <w:rsid w:val="00A6655D"/>
    <w:rsid w:val="00A7007C"/>
    <w:rsid w:val="00A707DB"/>
    <w:rsid w:val="00A708C1"/>
    <w:rsid w:val="00A70917"/>
    <w:rsid w:val="00A70B97"/>
    <w:rsid w:val="00A714E4"/>
    <w:rsid w:val="00A717C3"/>
    <w:rsid w:val="00A71D2E"/>
    <w:rsid w:val="00A7239A"/>
    <w:rsid w:val="00A72E4A"/>
    <w:rsid w:val="00A73D92"/>
    <w:rsid w:val="00A73FD8"/>
    <w:rsid w:val="00A753CA"/>
    <w:rsid w:val="00A75411"/>
    <w:rsid w:val="00A75439"/>
    <w:rsid w:val="00A77250"/>
    <w:rsid w:val="00A8063D"/>
    <w:rsid w:val="00A80F7D"/>
    <w:rsid w:val="00A816A4"/>
    <w:rsid w:val="00A81BC7"/>
    <w:rsid w:val="00A81C10"/>
    <w:rsid w:val="00A83B17"/>
    <w:rsid w:val="00A83F42"/>
    <w:rsid w:val="00A85B5A"/>
    <w:rsid w:val="00A86A9B"/>
    <w:rsid w:val="00A87AAE"/>
    <w:rsid w:val="00A92203"/>
    <w:rsid w:val="00A927E1"/>
    <w:rsid w:val="00A92E39"/>
    <w:rsid w:val="00A946AA"/>
    <w:rsid w:val="00A95671"/>
    <w:rsid w:val="00A96086"/>
    <w:rsid w:val="00A979A6"/>
    <w:rsid w:val="00AA0346"/>
    <w:rsid w:val="00AA1FF9"/>
    <w:rsid w:val="00AA2824"/>
    <w:rsid w:val="00AA42E4"/>
    <w:rsid w:val="00AA4958"/>
    <w:rsid w:val="00AA5F9D"/>
    <w:rsid w:val="00AA6D7C"/>
    <w:rsid w:val="00AA6D91"/>
    <w:rsid w:val="00AA77AD"/>
    <w:rsid w:val="00AA78AB"/>
    <w:rsid w:val="00AA78B3"/>
    <w:rsid w:val="00AA78E1"/>
    <w:rsid w:val="00AB02EE"/>
    <w:rsid w:val="00AB057D"/>
    <w:rsid w:val="00AB0EE5"/>
    <w:rsid w:val="00AB207A"/>
    <w:rsid w:val="00AB2117"/>
    <w:rsid w:val="00AB25F6"/>
    <w:rsid w:val="00AB2A40"/>
    <w:rsid w:val="00AB2F4E"/>
    <w:rsid w:val="00AB3862"/>
    <w:rsid w:val="00AB410C"/>
    <w:rsid w:val="00AB449A"/>
    <w:rsid w:val="00AB4E0E"/>
    <w:rsid w:val="00AB4EA4"/>
    <w:rsid w:val="00AB51A0"/>
    <w:rsid w:val="00AB5372"/>
    <w:rsid w:val="00AB7A23"/>
    <w:rsid w:val="00AB7C2B"/>
    <w:rsid w:val="00AC0154"/>
    <w:rsid w:val="00AC028C"/>
    <w:rsid w:val="00AC050F"/>
    <w:rsid w:val="00AC0B8B"/>
    <w:rsid w:val="00AC0BD2"/>
    <w:rsid w:val="00AC1427"/>
    <w:rsid w:val="00AC17C7"/>
    <w:rsid w:val="00AC3005"/>
    <w:rsid w:val="00AC4276"/>
    <w:rsid w:val="00AC48DD"/>
    <w:rsid w:val="00AC609F"/>
    <w:rsid w:val="00AC6743"/>
    <w:rsid w:val="00AC69F3"/>
    <w:rsid w:val="00AC6BB3"/>
    <w:rsid w:val="00AC7886"/>
    <w:rsid w:val="00AD18A4"/>
    <w:rsid w:val="00AD2EFD"/>
    <w:rsid w:val="00AD3528"/>
    <w:rsid w:val="00AD4248"/>
    <w:rsid w:val="00AD4814"/>
    <w:rsid w:val="00AD4A77"/>
    <w:rsid w:val="00AD5735"/>
    <w:rsid w:val="00AD6E96"/>
    <w:rsid w:val="00AD7264"/>
    <w:rsid w:val="00AD7D3F"/>
    <w:rsid w:val="00AE0A4B"/>
    <w:rsid w:val="00AE13FC"/>
    <w:rsid w:val="00AE1D56"/>
    <w:rsid w:val="00AE3941"/>
    <w:rsid w:val="00AE395B"/>
    <w:rsid w:val="00AE3ACA"/>
    <w:rsid w:val="00AE4735"/>
    <w:rsid w:val="00AE5D00"/>
    <w:rsid w:val="00AE6599"/>
    <w:rsid w:val="00AE66E6"/>
    <w:rsid w:val="00AE7AE0"/>
    <w:rsid w:val="00AF03A7"/>
    <w:rsid w:val="00AF0597"/>
    <w:rsid w:val="00AF05FC"/>
    <w:rsid w:val="00AF0F5B"/>
    <w:rsid w:val="00AF10C0"/>
    <w:rsid w:val="00AF1702"/>
    <w:rsid w:val="00AF2824"/>
    <w:rsid w:val="00AF2891"/>
    <w:rsid w:val="00AF2961"/>
    <w:rsid w:val="00AF3448"/>
    <w:rsid w:val="00AF3C68"/>
    <w:rsid w:val="00AF4EE6"/>
    <w:rsid w:val="00AF5AFE"/>
    <w:rsid w:val="00AF6C4D"/>
    <w:rsid w:val="00AF6C9E"/>
    <w:rsid w:val="00AF7146"/>
    <w:rsid w:val="00AF73B7"/>
    <w:rsid w:val="00AF76F6"/>
    <w:rsid w:val="00AF7D59"/>
    <w:rsid w:val="00B000C4"/>
    <w:rsid w:val="00B00355"/>
    <w:rsid w:val="00B0053C"/>
    <w:rsid w:val="00B0072B"/>
    <w:rsid w:val="00B01A32"/>
    <w:rsid w:val="00B01B2C"/>
    <w:rsid w:val="00B027F5"/>
    <w:rsid w:val="00B0282F"/>
    <w:rsid w:val="00B02E5A"/>
    <w:rsid w:val="00B03794"/>
    <w:rsid w:val="00B03E63"/>
    <w:rsid w:val="00B045E4"/>
    <w:rsid w:val="00B04F3B"/>
    <w:rsid w:val="00B05E53"/>
    <w:rsid w:val="00B1071D"/>
    <w:rsid w:val="00B10AC1"/>
    <w:rsid w:val="00B10B51"/>
    <w:rsid w:val="00B112F2"/>
    <w:rsid w:val="00B1297D"/>
    <w:rsid w:val="00B13448"/>
    <w:rsid w:val="00B14336"/>
    <w:rsid w:val="00B14F8C"/>
    <w:rsid w:val="00B15713"/>
    <w:rsid w:val="00B15A30"/>
    <w:rsid w:val="00B15B36"/>
    <w:rsid w:val="00B163F3"/>
    <w:rsid w:val="00B17220"/>
    <w:rsid w:val="00B17C3B"/>
    <w:rsid w:val="00B17F65"/>
    <w:rsid w:val="00B20A27"/>
    <w:rsid w:val="00B210AC"/>
    <w:rsid w:val="00B2142A"/>
    <w:rsid w:val="00B216B8"/>
    <w:rsid w:val="00B218E9"/>
    <w:rsid w:val="00B22011"/>
    <w:rsid w:val="00B223AC"/>
    <w:rsid w:val="00B22A7C"/>
    <w:rsid w:val="00B2320C"/>
    <w:rsid w:val="00B23234"/>
    <w:rsid w:val="00B233A6"/>
    <w:rsid w:val="00B23FB8"/>
    <w:rsid w:val="00B24055"/>
    <w:rsid w:val="00B249FA"/>
    <w:rsid w:val="00B24BBB"/>
    <w:rsid w:val="00B25DC1"/>
    <w:rsid w:val="00B2661A"/>
    <w:rsid w:val="00B276E3"/>
    <w:rsid w:val="00B279E2"/>
    <w:rsid w:val="00B311EF"/>
    <w:rsid w:val="00B31601"/>
    <w:rsid w:val="00B34643"/>
    <w:rsid w:val="00B3582C"/>
    <w:rsid w:val="00B35CBF"/>
    <w:rsid w:val="00B35F05"/>
    <w:rsid w:val="00B36616"/>
    <w:rsid w:val="00B37DA9"/>
    <w:rsid w:val="00B37DC7"/>
    <w:rsid w:val="00B40188"/>
    <w:rsid w:val="00B402C0"/>
    <w:rsid w:val="00B4043F"/>
    <w:rsid w:val="00B41B20"/>
    <w:rsid w:val="00B43051"/>
    <w:rsid w:val="00B436E4"/>
    <w:rsid w:val="00B43A97"/>
    <w:rsid w:val="00B44D20"/>
    <w:rsid w:val="00B45C93"/>
    <w:rsid w:val="00B45D1B"/>
    <w:rsid w:val="00B45E47"/>
    <w:rsid w:val="00B46B85"/>
    <w:rsid w:val="00B46DDD"/>
    <w:rsid w:val="00B47217"/>
    <w:rsid w:val="00B500FD"/>
    <w:rsid w:val="00B50202"/>
    <w:rsid w:val="00B51DD4"/>
    <w:rsid w:val="00B5230F"/>
    <w:rsid w:val="00B53096"/>
    <w:rsid w:val="00B5334D"/>
    <w:rsid w:val="00B53499"/>
    <w:rsid w:val="00B53B51"/>
    <w:rsid w:val="00B53BD0"/>
    <w:rsid w:val="00B54143"/>
    <w:rsid w:val="00B55C7E"/>
    <w:rsid w:val="00B5652A"/>
    <w:rsid w:val="00B56AA5"/>
    <w:rsid w:val="00B56BA6"/>
    <w:rsid w:val="00B57F52"/>
    <w:rsid w:val="00B6012E"/>
    <w:rsid w:val="00B6114E"/>
    <w:rsid w:val="00B61BD6"/>
    <w:rsid w:val="00B6266C"/>
    <w:rsid w:val="00B62BBA"/>
    <w:rsid w:val="00B63090"/>
    <w:rsid w:val="00B638E8"/>
    <w:rsid w:val="00B63B85"/>
    <w:rsid w:val="00B63ECD"/>
    <w:rsid w:val="00B6497C"/>
    <w:rsid w:val="00B64AB6"/>
    <w:rsid w:val="00B65AB0"/>
    <w:rsid w:val="00B6633A"/>
    <w:rsid w:val="00B66928"/>
    <w:rsid w:val="00B67601"/>
    <w:rsid w:val="00B67DCF"/>
    <w:rsid w:val="00B70075"/>
    <w:rsid w:val="00B7062D"/>
    <w:rsid w:val="00B71B22"/>
    <w:rsid w:val="00B72DDB"/>
    <w:rsid w:val="00B7311D"/>
    <w:rsid w:val="00B73452"/>
    <w:rsid w:val="00B73BEE"/>
    <w:rsid w:val="00B7405B"/>
    <w:rsid w:val="00B751CD"/>
    <w:rsid w:val="00B75403"/>
    <w:rsid w:val="00B76B2B"/>
    <w:rsid w:val="00B775E9"/>
    <w:rsid w:val="00B80262"/>
    <w:rsid w:val="00B8083E"/>
    <w:rsid w:val="00B82C32"/>
    <w:rsid w:val="00B83DA1"/>
    <w:rsid w:val="00B8680B"/>
    <w:rsid w:val="00B875F5"/>
    <w:rsid w:val="00B912B3"/>
    <w:rsid w:val="00B91FB0"/>
    <w:rsid w:val="00B9294F"/>
    <w:rsid w:val="00B92BCE"/>
    <w:rsid w:val="00B935B1"/>
    <w:rsid w:val="00B93878"/>
    <w:rsid w:val="00B94662"/>
    <w:rsid w:val="00B96D55"/>
    <w:rsid w:val="00B96EE0"/>
    <w:rsid w:val="00B9785B"/>
    <w:rsid w:val="00B97933"/>
    <w:rsid w:val="00BA0735"/>
    <w:rsid w:val="00BA0E61"/>
    <w:rsid w:val="00BA16FA"/>
    <w:rsid w:val="00BA1C2E"/>
    <w:rsid w:val="00BA1E9C"/>
    <w:rsid w:val="00BA1FC0"/>
    <w:rsid w:val="00BA240F"/>
    <w:rsid w:val="00BA3248"/>
    <w:rsid w:val="00BA3D20"/>
    <w:rsid w:val="00BA55C1"/>
    <w:rsid w:val="00BA5C42"/>
    <w:rsid w:val="00BA7B62"/>
    <w:rsid w:val="00BA7CBA"/>
    <w:rsid w:val="00BB08D8"/>
    <w:rsid w:val="00BB1950"/>
    <w:rsid w:val="00BB1ABC"/>
    <w:rsid w:val="00BB24AC"/>
    <w:rsid w:val="00BB25D1"/>
    <w:rsid w:val="00BB2738"/>
    <w:rsid w:val="00BB3D8F"/>
    <w:rsid w:val="00BB3F32"/>
    <w:rsid w:val="00BB5213"/>
    <w:rsid w:val="00BB6B42"/>
    <w:rsid w:val="00BB7CFA"/>
    <w:rsid w:val="00BC052B"/>
    <w:rsid w:val="00BC2BFD"/>
    <w:rsid w:val="00BC2D78"/>
    <w:rsid w:val="00BC3E6C"/>
    <w:rsid w:val="00BC4010"/>
    <w:rsid w:val="00BC4106"/>
    <w:rsid w:val="00BC4346"/>
    <w:rsid w:val="00BC4463"/>
    <w:rsid w:val="00BC4A86"/>
    <w:rsid w:val="00BC4B05"/>
    <w:rsid w:val="00BC517F"/>
    <w:rsid w:val="00BC5624"/>
    <w:rsid w:val="00BC6632"/>
    <w:rsid w:val="00BC6C27"/>
    <w:rsid w:val="00BC6FAA"/>
    <w:rsid w:val="00BC7067"/>
    <w:rsid w:val="00BC7A3C"/>
    <w:rsid w:val="00BC7DB5"/>
    <w:rsid w:val="00BD07A0"/>
    <w:rsid w:val="00BD0D9F"/>
    <w:rsid w:val="00BD2270"/>
    <w:rsid w:val="00BD25D5"/>
    <w:rsid w:val="00BD280B"/>
    <w:rsid w:val="00BD2C98"/>
    <w:rsid w:val="00BD32FA"/>
    <w:rsid w:val="00BD3529"/>
    <w:rsid w:val="00BD3890"/>
    <w:rsid w:val="00BD4369"/>
    <w:rsid w:val="00BD6E65"/>
    <w:rsid w:val="00BD7332"/>
    <w:rsid w:val="00BD7A82"/>
    <w:rsid w:val="00BD7DD3"/>
    <w:rsid w:val="00BE077C"/>
    <w:rsid w:val="00BE08B3"/>
    <w:rsid w:val="00BE0BAE"/>
    <w:rsid w:val="00BE14CF"/>
    <w:rsid w:val="00BE2CBE"/>
    <w:rsid w:val="00BE4205"/>
    <w:rsid w:val="00BE6B0B"/>
    <w:rsid w:val="00BE7193"/>
    <w:rsid w:val="00BE73CC"/>
    <w:rsid w:val="00BF0A3E"/>
    <w:rsid w:val="00BF13BD"/>
    <w:rsid w:val="00BF1807"/>
    <w:rsid w:val="00BF1C89"/>
    <w:rsid w:val="00BF2208"/>
    <w:rsid w:val="00BF2ADB"/>
    <w:rsid w:val="00BF34F5"/>
    <w:rsid w:val="00BF3776"/>
    <w:rsid w:val="00BF3901"/>
    <w:rsid w:val="00BF40DF"/>
    <w:rsid w:val="00BF4420"/>
    <w:rsid w:val="00BF53B6"/>
    <w:rsid w:val="00BF61D4"/>
    <w:rsid w:val="00BF72C7"/>
    <w:rsid w:val="00BF7820"/>
    <w:rsid w:val="00BF7CB3"/>
    <w:rsid w:val="00C00199"/>
    <w:rsid w:val="00C009C2"/>
    <w:rsid w:val="00C00DD9"/>
    <w:rsid w:val="00C012A7"/>
    <w:rsid w:val="00C0253F"/>
    <w:rsid w:val="00C032DF"/>
    <w:rsid w:val="00C036DB"/>
    <w:rsid w:val="00C03A67"/>
    <w:rsid w:val="00C0511A"/>
    <w:rsid w:val="00C07C55"/>
    <w:rsid w:val="00C10B88"/>
    <w:rsid w:val="00C10C54"/>
    <w:rsid w:val="00C115BC"/>
    <w:rsid w:val="00C13DAA"/>
    <w:rsid w:val="00C146DD"/>
    <w:rsid w:val="00C15148"/>
    <w:rsid w:val="00C160F7"/>
    <w:rsid w:val="00C16318"/>
    <w:rsid w:val="00C16E84"/>
    <w:rsid w:val="00C175FD"/>
    <w:rsid w:val="00C17B94"/>
    <w:rsid w:val="00C17F4E"/>
    <w:rsid w:val="00C20138"/>
    <w:rsid w:val="00C2047E"/>
    <w:rsid w:val="00C205AA"/>
    <w:rsid w:val="00C20D08"/>
    <w:rsid w:val="00C210EB"/>
    <w:rsid w:val="00C21287"/>
    <w:rsid w:val="00C21591"/>
    <w:rsid w:val="00C216B5"/>
    <w:rsid w:val="00C22C3B"/>
    <w:rsid w:val="00C23E2F"/>
    <w:rsid w:val="00C2535D"/>
    <w:rsid w:val="00C25F42"/>
    <w:rsid w:val="00C263FA"/>
    <w:rsid w:val="00C26F0C"/>
    <w:rsid w:val="00C275CF"/>
    <w:rsid w:val="00C27A6D"/>
    <w:rsid w:val="00C27D28"/>
    <w:rsid w:val="00C30BD7"/>
    <w:rsid w:val="00C31DC8"/>
    <w:rsid w:val="00C322AE"/>
    <w:rsid w:val="00C337B2"/>
    <w:rsid w:val="00C349DB"/>
    <w:rsid w:val="00C35ECB"/>
    <w:rsid w:val="00C36976"/>
    <w:rsid w:val="00C37086"/>
    <w:rsid w:val="00C3744B"/>
    <w:rsid w:val="00C40183"/>
    <w:rsid w:val="00C4248A"/>
    <w:rsid w:val="00C424D9"/>
    <w:rsid w:val="00C42649"/>
    <w:rsid w:val="00C4307F"/>
    <w:rsid w:val="00C4359A"/>
    <w:rsid w:val="00C43606"/>
    <w:rsid w:val="00C44964"/>
    <w:rsid w:val="00C4545B"/>
    <w:rsid w:val="00C46087"/>
    <w:rsid w:val="00C4651F"/>
    <w:rsid w:val="00C47632"/>
    <w:rsid w:val="00C47EBD"/>
    <w:rsid w:val="00C47FA0"/>
    <w:rsid w:val="00C51D55"/>
    <w:rsid w:val="00C52046"/>
    <w:rsid w:val="00C5208E"/>
    <w:rsid w:val="00C52507"/>
    <w:rsid w:val="00C52F97"/>
    <w:rsid w:val="00C53352"/>
    <w:rsid w:val="00C53DFD"/>
    <w:rsid w:val="00C54045"/>
    <w:rsid w:val="00C55ACF"/>
    <w:rsid w:val="00C56C32"/>
    <w:rsid w:val="00C56ECF"/>
    <w:rsid w:val="00C60CB6"/>
    <w:rsid w:val="00C61DFC"/>
    <w:rsid w:val="00C62179"/>
    <w:rsid w:val="00C62375"/>
    <w:rsid w:val="00C62585"/>
    <w:rsid w:val="00C62F9E"/>
    <w:rsid w:val="00C63212"/>
    <w:rsid w:val="00C64A1A"/>
    <w:rsid w:val="00C65410"/>
    <w:rsid w:val="00C659E4"/>
    <w:rsid w:val="00C6703F"/>
    <w:rsid w:val="00C70B85"/>
    <w:rsid w:val="00C70EB5"/>
    <w:rsid w:val="00C71C10"/>
    <w:rsid w:val="00C71EA0"/>
    <w:rsid w:val="00C737AE"/>
    <w:rsid w:val="00C7427C"/>
    <w:rsid w:val="00C7472C"/>
    <w:rsid w:val="00C774DF"/>
    <w:rsid w:val="00C777CB"/>
    <w:rsid w:val="00C77BD8"/>
    <w:rsid w:val="00C804D3"/>
    <w:rsid w:val="00C820E8"/>
    <w:rsid w:val="00C82450"/>
    <w:rsid w:val="00C90AB7"/>
    <w:rsid w:val="00C90F29"/>
    <w:rsid w:val="00C918C7"/>
    <w:rsid w:val="00C91C43"/>
    <w:rsid w:val="00C91F01"/>
    <w:rsid w:val="00C9224C"/>
    <w:rsid w:val="00C92EEC"/>
    <w:rsid w:val="00C93597"/>
    <w:rsid w:val="00C935A6"/>
    <w:rsid w:val="00C95351"/>
    <w:rsid w:val="00C97F19"/>
    <w:rsid w:val="00CA0426"/>
    <w:rsid w:val="00CA12AF"/>
    <w:rsid w:val="00CA24C1"/>
    <w:rsid w:val="00CA2875"/>
    <w:rsid w:val="00CA2E55"/>
    <w:rsid w:val="00CA53BD"/>
    <w:rsid w:val="00CA54D9"/>
    <w:rsid w:val="00CA5D37"/>
    <w:rsid w:val="00CA6639"/>
    <w:rsid w:val="00CA760E"/>
    <w:rsid w:val="00CB08A1"/>
    <w:rsid w:val="00CB29E0"/>
    <w:rsid w:val="00CB3E8C"/>
    <w:rsid w:val="00CB4717"/>
    <w:rsid w:val="00CB47D0"/>
    <w:rsid w:val="00CB4B10"/>
    <w:rsid w:val="00CB4D04"/>
    <w:rsid w:val="00CB53FF"/>
    <w:rsid w:val="00CB5A96"/>
    <w:rsid w:val="00CB667E"/>
    <w:rsid w:val="00CB6B88"/>
    <w:rsid w:val="00CB7086"/>
    <w:rsid w:val="00CB7166"/>
    <w:rsid w:val="00CB77C6"/>
    <w:rsid w:val="00CB7A47"/>
    <w:rsid w:val="00CB7EDB"/>
    <w:rsid w:val="00CC030B"/>
    <w:rsid w:val="00CC2263"/>
    <w:rsid w:val="00CC29E9"/>
    <w:rsid w:val="00CC67E9"/>
    <w:rsid w:val="00CC6EB6"/>
    <w:rsid w:val="00CC7AFF"/>
    <w:rsid w:val="00CD05D1"/>
    <w:rsid w:val="00CD0F55"/>
    <w:rsid w:val="00CD1DB2"/>
    <w:rsid w:val="00CD280B"/>
    <w:rsid w:val="00CD318A"/>
    <w:rsid w:val="00CD421F"/>
    <w:rsid w:val="00CD51A7"/>
    <w:rsid w:val="00CD5323"/>
    <w:rsid w:val="00CD551A"/>
    <w:rsid w:val="00CD55B8"/>
    <w:rsid w:val="00CD56B9"/>
    <w:rsid w:val="00CD5D71"/>
    <w:rsid w:val="00CD5D73"/>
    <w:rsid w:val="00CD73D0"/>
    <w:rsid w:val="00CE0657"/>
    <w:rsid w:val="00CE178B"/>
    <w:rsid w:val="00CE2482"/>
    <w:rsid w:val="00CE3508"/>
    <w:rsid w:val="00CE387C"/>
    <w:rsid w:val="00CE4608"/>
    <w:rsid w:val="00CE4ECF"/>
    <w:rsid w:val="00CE5025"/>
    <w:rsid w:val="00CE538A"/>
    <w:rsid w:val="00CE5AE5"/>
    <w:rsid w:val="00CE5EF9"/>
    <w:rsid w:val="00CE61C7"/>
    <w:rsid w:val="00CE758D"/>
    <w:rsid w:val="00CE7F61"/>
    <w:rsid w:val="00CF0429"/>
    <w:rsid w:val="00CF04E4"/>
    <w:rsid w:val="00CF098D"/>
    <w:rsid w:val="00CF1215"/>
    <w:rsid w:val="00CF2019"/>
    <w:rsid w:val="00CF26D0"/>
    <w:rsid w:val="00CF2DF7"/>
    <w:rsid w:val="00CF2E60"/>
    <w:rsid w:val="00CF3A09"/>
    <w:rsid w:val="00CF400D"/>
    <w:rsid w:val="00CF4912"/>
    <w:rsid w:val="00CF566E"/>
    <w:rsid w:val="00CF59E2"/>
    <w:rsid w:val="00CF60AE"/>
    <w:rsid w:val="00CF77E1"/>
    <w:rsid w:val="00CF7976"/>
    <w:rsid w:val="00CF7E22"/>
    <w:rsid w:val="00D0010F"/>
    <w:rsid w:val="00D00788"/>
    <w:rsid w:val="00D01B34"/>
    <w:rsid w:val="00D028E1"/>
    <w:rsid w:val="00D0560E"/>
    <w:rsid w:val="00D069F6"/>
    <w:rsid w:val="00D06C68"/>
    <w:rsid w:val="00D06F46"/>
    <w:rsid w:val="00D070BB"/>
    <w:rsid w:val="00D07632"/>
    <w:rsid w:val="00D079C1"/>
    <w:rsid w:val="00D07ABF"/>
    <w:rsid w:val="00D1000F"/>
    <w:rsid w:val="00D1195F"/>
    <w:rsid w:val="00D11AC8"/>
    <w:rsid w:val="00D11DB1"/>
    <w:rsid w:val="00D1248E"/>
    <w:rsid w:val="00D13022"/>
    <w:rsid w:val="00D13908"/>
    <w:rsid w:val="00D13C12"/>
    <w:rsid w:val="00D14240"/>
    <w:rsid w:val="00D14DA7"/>
    <w:rsid w:val="00D1580C"/>
    <w:rsid w:val="00D15A07"/>
    <w:rsid w:val="00D16523"/>
    <w:rsid w:val="00D1654B"/>
    <w:rsid w:val="00D17AD1"/>
    <w:rsid w:val="00D17B6C"/>
    <w:rsid w:val="00D17D57"/>
    <w:rsid w:val="00D17DBB"/>
    <w:rsid w:val="00D21B26"/>
    <w:rsid w:val="00D223D4"/>
    <w:rsid w:val="00D22519"/>
    <w:rsid w:val="00D22DCA"/>
    <w:rsid w:val="00D22E2C"/>
    <w:rsid w:val="00D2316F"/>
    <w:rsid w:val="00D2336F"/>
    <w:rsid w:val="00D235A3"/>
    <w:rsid w:val="00D23633"/>
    <w:rsid w:val="00D23982"/>
    <w:rsid w:val="00D2502F"/>
    <w:rsid w:val="00D256AA"/>
    <w:rsid w:val="00D257AA"/>
    <w:rsid w:val="00D25E72"/>
    <w:rsid w:val="00D262FB"/>
    <w:rsid w:val="00D2738C"/>
    <w:rsid w:val="00D27BAA"/>
    <w:rsid w:val="00D32B2F"/>
    <w:rsid w:val="00D35311"/>
    <w:rsid w:val="00D3548B"/>
    <w:rsid w:val="00D355CC"/>
    <w:rsid w:val="00D37370"/>
    <w:rsid w:val="00D410E4"/>
    <w:rsid w:val="00D41155"/>
    <w:rsid w:val="00D4200B"/>
    <w:rsid w:val="00D436C3"/>
    <w:rsid w:val="00D436F7"/>
    <w:rsid w:val="00D43975"/>
    <w:rsid w:val="00D43A51"/>
    <w:rsid w:val="00D44688"/>
    <w:rsid w:val="00D449A7"/>
    <w:rsid w:val="00D44EEC"/>
    <w:rsid w:val="00D45075"/>
    <w:rsid w:val="00D453AE"/>
    <w:rsid w:val="00D4648E"/>
    <w:rsid w:val="00D4693E"/>
    <w:rsid w:val="00D5022B"/>
    <w:rsid w:val="00D50C65"/>
    <w:rsid w:val="00D52648"/>
    <w:rsid w:val="00D5369C"/>
    <w:rsid w:val="00D53E31"/>
    <w:rsid w:val="00D54EB2"/>
    <w:rsid w:val="00D56613"/>
    <w:rsid w:val="00D5793E"/>
    <w:rsid w:val="00D60562"/>
    <w:rsid w:val="00D60E46"/>
    <w:rsid w:val="00D628F3"/>
    <w:rsid w:val="00D63A25"/>
    <w:rsid w:val="00D64688"/>
    <w:rsid w:val="00D646EC"/>
    <w:rsid w:val="00D6500D"/>
    <w:rsid w:val="00D65A4A"/>
    <w:rsid w:val="00D65AD5"/>
    <w:rsid w:val="00D664CF"/>
    <w:rsid w:val="00D707CC"/>
    <w:rsid w:val="00D71E1B"/>
    <w:rsid w:val="00D7272F"/>
    <w:rsid w:val="00D72EF9"/>
    <w:rsid w:val="00D72F25"/>
    <w:rsid w:val="00D7316B"/>
    <w:rsid w:val="00D73ACB"/>
    <w:rsid w:val="00D73DCA"/>
    <w:rsid w:val="00D74D48"/>
    <w:rsid w:val="00D772CD"/>
    <w:rsid w:val="00D80267"/>
    <w:rsid w:val="00D80C5D"/>
    <w:rsid w:val="00D815E9"/>
    <w:rsid w:val="00D82481"/>
    <w:rsid w:val="00D825EC"/>
    <w:rsid w:val="00D82A7B"/>
    <w:rsid w:val="00D83ADF"/>
    <w:rsid w:val="00D85129"/>
    <w:rsid w:val="00D85556"/>
    <w:rsid w:val="00D85695"/>
    <w:rsid w:val="00D857B7"/>
    <w:rsid w:val="00D85CB1"/>
    <w:rsid w:val="00D85D7C"/>
    <w:rsid w:val="00D871A1"/>
    <w:rsid w:val="00D90D45"/>
    <w:rsid w:val="00D9146F"/>
    <w:rsid w:val="00D91592"/>
    <w:rsid w:val="00D9174C"/>
    <w:rsid w:val="00D937E4"/>
    <w:rsid w:val="00D93D9A"/>
    <w:rsid w:val="00D940FF"/>
    <w:rsid w:val="00D956FD"/>
    <w:rsid w:val="00D958DE"/>
    <w:rsid w:val="00D96ACA"/>
    <w:rsid w:val="00DA09A8"/>
    <w:rsid w:val="00DA0E01"/>
    <w:rsid w:val="00DA12D1"/>
    <w:rsid w:val="00DA1503"/>
    <w:rsid w:val="00DA1564"/>
    <w:rsid w:val="00DA1EAA"/>
    <w:rsid w:val="00DA22DA"/>
    <w:rsid w:val="00DA297F"/>
    <w:rsid w:val="00DA3264"/>
    <w:rsid w:val="00DA42D4"/>
    <w:rsid w:val="00DA4A40"/>
    <w:rsid w:val="00DA4DB5"/>
    <w:rsid w:val="00DA5BB9"/>
    <w:rsid w:val="00DA6715"/>
    <w:rsid w:val="00DA6FC3"/>
    <w:rsid w:val="00DA723F"/>
    <w:rsid w:val="00DA734A"/>
    <w:rsid w:val="00DA7478"/>
    <w:rsid w:val="00DB091F"/>
    <w:rsid w:val="00DB094D"/>
    <w:rsid w:val="00DB0A77"/>
    <w:rsid w:val="00DB1095"/>
    <w:rsid w:val="00DB1CE3"/>
    <w:rsid w:val="00DB1F4E"/>
    <w:rsid w:val="00DB1FF6"/>
    <w:rsid w:val="00DB256F"/>
    <w:rsid w:val="00DB2D9E"/>
    <w:rsid w:val="00DB42D0"/>
    <w:rsid w:val="00DB52E0"/>
    <w:rsid w:val="00DB5ABE"/>
    <w:rsid w:val="00DB6EB1"/>
    <w:rsid w:val="00DB6FE1"/>
    <w:rsid w:val="00DB7EDF"/>
    <w:rsid w:val="00DC01AD"/>
    <w:rsid w:val="00DC0450"/>
    <w:rsid w:val="00DC100B"/>
    <w:rsid w:val="00DC28C1"/>
    <w:rsid w:val="00DC2FA6"/>
    <w:rsid w:val="00DC355F"/>
    <w:rsid w:val="00DC4A65"/>
    <w:rsid w:val="00DC51AF"/>
    <w:rsid w:val="00DC5E96"/>
    <w:rsid w:val="00DC6824"/>
    <w:rsid w:val="00DC6A8B"/>
    <w:rsid w:val="00DC71AA"/>
    <w:rsid w:val="00DC7218"/>
    <w:rsid w:val="00DD132F"/>
    <w:rsid w:val="00DD1ACE"/>
    <w:rsid w:val="00DD303C"/>
    <w:rsid w:val="00DD415F"/>
    <w:rsid w:val="00DD65CD"/>
    <w:rsid w:val="00DD67EE"/>
    <w:rsid w:val="00DD6875"/>
    <w:rsid w:val="00DD7881"/>
    <w:rsid w:val="00DD7A04"/>
    <w:rsid w:val="00DE1210"/>
    <w:rsid w:val="00DE1578"/>
    <w:rsid w:val="00DE22DD"/>
    <w:rsid w:val="00DE27F6"/>
    <w:rsid w:val="00DE34B0"/>
    <w:rsid w:val="00DE3D03"/>
    <w:rsid w:val="00DE4CA3"/>
    <w:rsid w:val="00DE56C2"/>
    <w:rsid w:val="00DE59D6"/>
    <w:rsid w:val="00DE648D"/>
    <w:rsid w:val="00DE65B8"/>
    <w:rsid w:val="00DE68AB"/>
    <w:rsid w:val="00DE6ABD"/>
    <w:rsid w:val="00DF1E40"/>
    <w:rsid w:val="00DF2E2D"/>
    <w:rsid w:val="00DF3698"/>
    <w:rsid w:val="00DF380C"/>
    <w:rsid w:val="00DF3888"/>
    <w:rsid w:val="00DF64E8"/>
    <w:rsid w:val="00DF6C2B"/>
    <w:rsid w:val="00DF78F7"/>
    <w:rsid w:val="00E0082F"/>
    <w:rsid w:val="00E0272F"/>
    <w:rsid w:val="00E03305"/>
    <w:rsid w:val="00E042C2"/>
    <w:rsid w:val="00E04FA7"/>
    <w:rsid w:val="00E06749"/>
    <w:rsid w:val="00E06D57"/>
    <w:rsid w:val="00E07425"/>
    <w:rsid w:val="00E07A0B"/>
    <w:rsid w:val="00E100C2"/>
    <w:rsid w:val="00E121D9"/>
    <w:rsid w:val="00E12565"/>
    <w:rsid w:val="00E12566"/>
    <w:rsid w:val="00E125D7"/>
    <w:rsid w:val="00E1309B"/>
    <w:rsid w:val="00E13A8A"/>
    <w:rsid w:val="00E14420"/>
    <w:rsid w:val="00E15131"/>
    <w:rsid w:val="00E1662E"/>
    <w:rsid w:val="00E16EA6"/>
    <w:rsid w:val="00E178FA"/>
    <w:rsid w:val="00E233AC"/>
    <w:rsid w:val="00E2363D"/>
    <w:rsid w:val="00E238AA"/>
    <w:rsid w:val="00E23DBB"/>
    <w:rsid w:val="00E240E6"/>
    <w:rsid w:val="00E2488A"/>
    <w:rsid w:val="00E24A17"/>
    <w:rsid w:val="00E2504D"/>
    <w:rsid w:val="00E25156"/>
    <w:rsid w:val="00E25790"/>
    <w:rsid w:val="00E2581B"/>
    <w:rsid w:val="00E25996"/>
    <w:rsid w:val="00E259DD"/>
    <w:rsid w:val="00E25DD0"/>
    <w:rsid w:val="00E278A3"/>
    <w:rsid w:val="00E300A6"/>
    <w:rsid w:val="00E31D71"/>
    <w:rsid w:val="00E31E2B"/>
    <w:rsid w:val="00E33F4A"/>
    <w:rsid w:val="00E34088"/>
    <w:rsid w:val="00E3530D"/>
    <w:rsid w:val="00E36353"/>
    <w:rsid w:val="00E36505"/>
    <w:rsid w:val="00E36659"/>
    <w:rsid w:val="00E36B47"/>
    <w:rsid w:val="00E40420"/>
    <w:rsid w:val="00E41B2D"/>
    <w:rsid w:val="00E42A8A"/>
    <w:rsid w:val="00E43226"/>
    <w:rsid w:val="00E45107"/>
    <w:rsid w:val="00E453CF"/>
    <w:rsid w:val="00E45D35"/>
    <w:rsid w:val="00E469D0"/>
    <w:rsid w:val="00E47379"/>
    <w:rsid w:val="00E4742F"/>
    <w:rsid w:val="00E505A3"/>
    <w:rsid w:val="00E520EE"/>
    <w:rsid w:val="00E52333"/>
    <w:rsid w:val="00E52701"/>
    <w:rsid w:val="00E5316D"/>
    <w:rsid w:val="00E536C3"/>
    <w:rsid w:val="00E53BA1"/>
    <w:rsid w:val="00E54866"/>
    <w:rsid w:val="00E57BD8"/>
    <w:rsid w:val="00E60651"/>
    <w:rsid w:val="00E606C4"/>
    <w:rsid w:val="00E60D14"/>
    <w:rsid w:val="00E60EAB"/>
    <w:rsid w:val="00E61090"/>
    <w:rsid w:val="00E6120A"/>
    <w:rsid w:val="00E62811"/>
    <w:rsid w:val="00E62859"/>
    <w:rsid w:val="00E62CF8"/>
    <w:rsid w:val="00E632E8"/>
    <w:rsid w:val="00E63366"/>
    <w:rsid w:val="00E63936"/>
    <w:rsid w:val="00E63B50"/>
    <w:rsid w:val="00E63CA0"/>
    <w:rsid w:val="00E63CCC"/>
    <w:rsid w:val="00E64F18"/>
    <w:rsid w:val="00E658DB"/>
    <w:rsid w:val="00E65A61"/>
    <w:rsid w:val="00E66B30"/>
    <w:rsid w:val="00E67A9E"/>
    <w:rsid w:val="00E67E5F"/>
    <w:rsid w:val="00E70284"/>
    <w:rsid w:val="00E70457"/>
    <w:rsid w:val="00E70A32"/>
    <w:rsid w:val="00E71775"/>
    <w:rsid w:val="00E7238D"/>
    <w:rsid w:val="00E725F0"/>
    <w:rsid w:val="00E72643"/>
    <w:rsid w:val="00E7264D"/>
    <w:rsid w:val="00E72A33"/>
    <w:rsid w:val="00E73575"/>
    <w:rsid w:val="00E7389D"/>
    <w:rsid w:val="00E73930"/>
    <w:rsid w:val="00E73B13"/>
    <w:rsid w:val="00E7513D"/>
    <w:rsid w:val="00E752EB"/>
    <w:rsid w:val="00E752EE"/>
    <w:rsid w:val="00E7554E"/>
    <w:rsid w:val="00E768B7"/>
    <w:rsid w:val="00E77AC1"/>
    <w:rsid w:val="00E8009C"/>
    <w:rsid w:val="00E802AC"/>
    <w:rsid w:val="00E805B7"/>
    <w:rsid w:val="00E80AAA"/>
    <w:rsid w:val="00E80B77"/>
    <w:rsid w:val="00E81532"/>
    <w:rsid w:val="00E81D90"/>
    <w:rsid w:val="00E82D3E"/>
    <w:rsid w:val="00E836AB"/>
    <w:rsid w:val="00E83E1E"/>
    <w:rsid w:val="00E83EB1"/>
    <w:rsid w:val="00E848A9"/>
    <w:rsid w:val="00E84EB6"/>
    <w:rsid w:val="00E85431"/>
    <w:rsid w:val="00E85D5C"/>
    <w:rsid w:val="00E85F0B"/>
    <w:rsid w:val="00E86101"/>
    <w:rsid w:val="00E86D8A"/>
    <w:rsid w:val="00E86EF2"/>
    <w:rsid w:val="00E87276"/>
    <w:rsid w:val="00E87B31"/>
    <w:rsid w:val="00E87BED"/>
    <w:rsid w:val="00E90036"/>
    <w:rsid w:val="00E902A8"/>
    <w:rsid w:val="00E909BA"/>
    <w:rsid w:val="00E90ACC"/>
    <w:rsid w:val="00E91566"/>
    <w:rsid w:val="00E915A5"/>
    <w:rsid w:val="00E92EAB"/>
    <w:rsid w:val="00E9302C"/>
    <w:rsid w:val="00E9312F"/>
    <w:rsid w:val="00E93132"/>
    <w:rsid w:val="00E94412"/>
    <w:rsid w:val="00E94D15"/>
    <w:rsid w:val="00E94F3E"/>
    <w:rsid w:val="00E957FE"/>
    <w:rsid w:val="00E971AA"/>
    <w:rsid w:val="00E97FDE"/>
    <w:rsid w:val="00EA07AF"/>
    <w:rsid w:val="00EA179D"/>
    <w:rsid w:val="00EA1BCE"/>
    <w:rsid w:val="00EA3697"/>
    <w:rsid w:val="00EA3907"/>
    <w:rsid w:val="00EA3D1E"/>
    <w:rsid w:val="00EA4254"/>
    <w:rsid w:val="00EA6007"/>
    <w:rsid w:val="00EA732C"/>
    <w:rsid w:val="00EA767F"/>
    <w:rsid w:val="00EB0341"/>
    <w:rsid w:val="00EB0999"/>
    <w:rsid w:val="00EB0DAD"/>
    <w:rsid w:val="00EB2962"/>
    <w:rsid w:val="00EB37D0"/>
    <w:rsid w:val="00EB43F1"/>
    <w:rsid w:val="00EB4B46"/>
    <w:rsid w:val="00EB5204"/>
    <w:rsid w:val="00EB5CF8"/>
    <w:rsid w:val="00EB6749"/>
    <w:rsid w:val="00EC19DF"/>
    <w:rsid w:val="00EC264F"/>
    <w:rsid w:val="00EC2821"/>
    <w:rsid w:val="00EC28D2"/>
    <w:rsid w:val="00EC5956"/>
    <w:rsid w:val="00EC694F"/>
    <w:rsid w:val="00EC713D"/>
    <w:rsid w:val="00EC745B"/>
    <w:rsid w:val="00EC7A74"/>
    <w:rsid w:val="00EC7C7F"/>
    <w:rsid w:val="00ED1A13"/>
    <w:rsid w:val="00ED228B"/>
    <w:rsid w:val="00ED2A3A"/>
    <w:rsid w:val="00ED3793"/>
    <w:rsid w:val="00ED3B3A"/>
    <w:rsid w:val="00ED3E04"/>
    <w:rsid w:val="00ED3F81"/>
    <w:rsid w:val="00ED4B2D"/>
    <w:rsid w:val="00ED5C83"/>
    <w:rsid w:val="00ED66BB"/>
    <w:rsid w:val="00ED67E9"/>
    <w:rsid w:val="00ED78A4"/>
    <w:rsid w:val="00EE00B1"/>
    <w:rsid w:val="00EE07A4"/>
    <w:rsid w:val="00EE0CB8"/>
    <w:rsid w:val="00EE15AA"/>
    <w:rsid w:val="00EE1B6C"/>
    <w:rsid w:val="00EE1C49"/>
    <w:rsid w:val="00EE1E8B"/>
    <w:rsid w:val="00EE278C"/>
    <w:rsid w:val="00EE4527"/>
    <w:rsid w:val="00EE4FEA"/>
    <w:rsid w:val="00EE6915"/>
    <w:rsid w:val="00EE6D33"/>
    <w:rsid w:val="00EE74B4"/>
    <w:rsid w:val="00EE7C80"/>
    <w:rsid w:val="00EF0374"/>
    <w:rsid w:val="00EF0923"/>
    <w:rsid w:val="00EF0AB2"/>
    <w:rsid w:val="00EF1326"/>
    <w:rsid w:val="00EF138D"/>
    <w:rsid w:val="00EF1623"/>
    <w:rsid w:val="00EF1DD3"/>
    <w:rsid w:val="00EF28A8"/>
    <w:rsid w:val="00EF3018"/>
    <w:rsid w:val="00EF3853"/>
    <w:rsid w:val="00EF3937"/>
    <w:rsid w:val="00EF5CE3"/>
    <w:rsid w:val="00EF61C7"/>
    <w:rsid w:val="00EF6405"/>
    <w:rsid w:val="00EF6471"/>
    <w:rsid w:val="00EF6639"/>
    <w:rsid w:val="00EF6AF4"/>
    <w:rsid w:val="00EF6E0C"/>
    <w:rsid w:val="00EF7342"/>
    <w:rsid w:val="00EF7472"/>
    <w:rsid w:val="00F00157"/>
    <w:rsid w:val="00F00CAF"/>
    <w:rsid w:val="00F01934"/>
    <w:rsid w:val="00F01AED"/>
    <w:rsid w:val="00F024DB"/>
    <w:rsid w:val="00F03C82"/>
    <w:rsid w:val="00F03D2D"/>
    <w:rsid w:val="00F043C8"/>
    <w:rsid w:val="00F044A7"/>
    <w:rsid w:val="00F04AFE"/>
    <w:rsid w:val="00F05822"/>
    <w:rsid w:val="00F07A27"/>
    <w:rsid w:val="00F11A45"/>
    <w:rsid w:val="00F11CF7"/>
    <w:rsid w:val="00F13270"/>
    <w:rsid w:val="00F143A1"/>
    <w:rsid w:val="00F14503"/>
    <w:rsid w:val="00F14732"/>
    <w:rsid w:val="00F14F82"/>
    <w:rsid w:val="00F154C7"/>
    <w:rsid w:val="00F158A8"/>
    <w:rsid w:val="00F16022"/>
    <w:rsid w:val="00F167D3"/>
    <w:rsid w:val="00F16F09"/>
    <w:rsid w:val="00F204CB"/>
    <w:rsid w:val="00F20959"/>
    <w:rsid w:val="00F21240"/>
    <w:rsid w:val="00F21794"/>
    <w:rsid w:val="00F22E5E"/>
    <w:rsid w:val="00F23100"/>
    <w:rsid w:val="00F24318"/>
    <w:rsid w:val="00F24A84"/>
    <w:rsid w:val="00F24D07"/>
    <w:rsid w:val="00F26328"/>
    <w:rsid w:val="00F26468"/>
    <w:rsid w:val="00F2664A"/>
    <w:rsid w:val="00F2726D"/>
    <w:rsid w:val="00F276B7"/>
    <w:rsid w:val="00F27A57"/>
    <w:rsid w:val="00F30A40"/>
    <w:rsid w:val="00F30C09"/>
    <w:rsid w:val="00F30C13"/>
    <w:rsid w:val="00F31320"/>
    <w:rsid w:val="00F317D9"/>
    <w:rsid w:val="00F3184D"/>
    <w:rsid w:val="00F32250"/>
    <w:rsid w:val="00F3264C"/>
    <w:rsid w:val="00F349FF"/>
    <w:rsid w:val="00F34B46"/>
    <w:rsid w:val="00F3647D"/>
    <w:rsid w:val="00F3663E"/>
    <w:rsid w:val="00F379B4"/>
    <w:rsid w:val="00F40970"/>
    <w:rsid w:val="00F41AC3"/>
    <w:rsid w:val="00F41C9D"/>
    <w:rsid w:val="00F41EB2"/>
    <w:rsid w:val="00F421B0"/>
    <w:rsid w:val="00F425ED"/>
    <w:rsid w:val="00F432FD"/>
    <w:rsid w:val="00F43453"/>
    <w:rsid w:val="00F43D37"/>
    <w:rsid w:val="00F450A8"/>
    <w:rsid w:val="00F46F52"/>
    <w:rsid w:val="00F4758F"/>
    <w:rsid w:val="00F5044E"/>
    <w:rsid w:val="00F505BB"/>
    <w:rsid w:val="00F5081B"/>
    <w:rsid w:val="00F50BC6"/>
    <w:rsid w:val="00F51378"/>
    <w:rsid w:val="00F5190C"/>
    <w:rsid w:val="00F52089"/>
    <w:rsid w:val="00F52682"/>
    <w:rsid w:val="00F52A94"/>
    <w:rsid w:val="00F52D58"/>
    <w:rsid w:val="00F52F31"/>
    <w:rsid w:val="00F55119"/>
    <w:rsid w:val="00F5584F"/>
    <w:rsid w:val="00F55B07"/>
    <w:rsid w:val="00F5623A"/>
    <w:rsid w:val="00F608CB"/>
    <w:rsid w:val="00F60E58"/>
    <w:rsid w:val="00F612AA"/>
    <w:rsid w:val="00F6297B"/>
    <w:rsid w:val="00F63CB2"/>
    <w:rsid w:val="00F64150"/>
    <w:rsid w:val="00F650DA"/>
    <w:rsid w:val="00F66A17"/>
    <w:rsid w:val="00F7074E"/>
    <w:rsid w:val="00F71882"/>
    <w:rsid w:val="00F72004"/>
    <w:rsid w:val="00F72236"/>
    <w:rsid w:val="00F72B5C"/>
    <w:rsid w:val="00F72BD8"/>
    <w:rsid w:val="00F7495A"/>
    <w:rsid w:val="00F74FE1"/>
    <w:rsid w:val="00F77361"/>
    <w:rsid w:val="00F7768B"/>
    <w:rsid w:val="00F777FF"/>
    <w:rsid w:val="00F77DAE"/>
    <w:rsid w:val="00F815A7"/>
    <w:rsid w:val="00F81DE3"/>
    <w:rsid w:val="00F82DCA"/>
    <w:rsid w:val="00F847B7"/>
    <w:rsid w:val="00F849E8"/>
    <w:rsid w:val="00F853C3"/>
    <w:rsid w:val="00F85DDE"/>
    <w:rsid w:val="00F870BB"/>
    <w:rsid w:val="00F877B0"/>
    <w:rsid w:val="00F93665"/>
    <w:rsid w:val="00F93BF2"/>
    <w:rsid w:val="00F93D27"/>
    <w:rsid w:val="00F942E9"/>
    <w:rsid w:val="00F94432"/>
    <w:rsid w:val="00F95126"/>
    <w:rsid w:val="00F954B8"/>
    <w:rsid w:val="00F96005"/>
    <w:rsid w:val="00F961EF"/>
    <w:rsid w:val="00F96BD6"/>
    <w:rsid w:val="00F97943"/>
    <w:rsid w:val="00F97CEA"/>
    <w:rsid w:val="00FA0CD0"/>
    <w:rsid w:val="00FA0F16"/>
    <w:rsid w:val="00FA1D4B"/>
    <w:rsid w:val="00FA1EC2"/>
    <w:rsid w:val="00FA2C6B"/>
    <w:rsid w:val="00FA46DC"/>
    <w:rsid w:val="00FA7248"/>
    <w:rsid w:val="00FA7ED1"/>
    <w:rsid w:val="00FB0445"/>
    <w:rsid w:val="00FB0506"/>
    <w:rsid w:val="00FB21B0"/>
    <w:rsid w:val="00FB43BE"/>
    <w:rsid w:val="00FB5DE8"/>
    <w:rsid w:val="00FB624A"/>
    <w:rsid w:val="00FC006F"/>
    <w:rsid w:val="00FC00F0"/>
    <w:rsid w:val="00FC160F"/>
    <w:rsid w:val="00FC1794"/>
    <w:rsid w:val="00FC18DC"/>
    <w:rsid w:val="00FC1CE5"/>
    <w:rsid w:val="00FC446D"/>
    <w:rsid w:val="00FC44BE"/>
    <w:rsid w:val="00FC4934"/>
    <w:rsid w:val="00FC5487"/>
    <w:rsid w:val="00FC5A80"/>
    <w:rsid w:val="00FC5D8C"/>
    <w:rsid w:val="00FC5FC4"/>
    <w:rsid w:val="00FC6037"/>
    <w:rsid w:val="00FC6E85"/>
    <w:rsid w:val="00FC74D2"/>
    <w:rsid w:val="00FC76E3"/>
    <w:rsid w:val="00FC7784"/>
    <w:rsid w:val="00FC7EE1"/>
    <w:rsid w:val="00FD05E1"/>
    <w:rsid w:val="00FD1D67"/>
    <w:rsid w:val="00FD294A"/>
    <w:rsid w:val="00FD2B26"/>
    <w:rsid w:val="00FD2C23"/>
    <w:rsid w:val="00FD5B88"/>
    <w:rsid w:val="00FD6F0A"/>
    <w:rsid w:val="00FE0B68"/>
    <w:rsid w:val="00FE0F89"/>
    <w:rsid w:val="00FE1653"/>
    <w:rsid w:val="00FE1B49"/>
    <w:rsid w:val="00FE1E4D"/>
    <w:rsid w:val="00FE3AD2"/>
    <w:rsid w:val="00FE4395"/>
    <w:rsid w:val="00FE4B39"/>
    <w:rsid w:val="00FE501D"/>
    <w:rsid w:val="00FE5272"/>
    <w:rsid w:val="00FE5912"/>
    <w:rsid w:val="00FE5BBB"/>
    <w:rsid w:val="00FE6A3A"/>
    <w:rsid w:val="00FE6E58"/>
    <w:rsid w:val="00FE75A0"/>
    <w:rsid w:val="00FE796E"/>
    <w:rsid w:val="00FF1EA0"/>
    <w:rsid w:val="00FF2C40"/>
    <w:rsid w:val="00FF4C0E"/>
    <w:rsid w:val="00FF523D"/>
    <w:rsid w:val="00FF54DC"/>
    <w:rsid w:val="00FF6202"/>
    <w:rsid w:val="00FF76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FAB8A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0">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C9C"/>
    <w:pPr>
      <w:widowControl w:val="0"/>
      <w:jc w:val="both"/>
    </w:pPr>
    <w:rPr>
      <w:kern w:val="2"/>
      <w:sz w:val="21"/>
      <w:szCs w:val="21"/>
    </w:rPr>
  </w:style>
  <w:style w:type="paragraph" w:styleId="Heading1">
    <w:name w:val="heading 1"/>
    <w:basedOn w:val="Normal"/>
    <w:next w:val="Normal"/>
    <w:link w:val="Heading1Char"/>
    <w:qFormat/>
    <w:rsid w:val="00472BA5"/>
    <w:pPr>
      <w:keepNext/>
      <w:keepLines/>
      <w:spacing w:before="340" w:after="330" w:line="578" w:lineRule="auto"/>
      <w:outlineLvl w:val="0"/>
    </w:pPr>
    <w:rPr>
      <w:b/>
      <w:bCs/>
      <w:kern w:val="44"/>
      <w:sz w:val="44"/>
      <w:szCs w:val="4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EndNoteBibliography">
    <w:name w:val="EndNote Bibliography"/>
    <w:basedOn w:val="Normal"/>
    <w:link w:val="EndNoteBibliographyChar"/>
    <w:rsid w:val="00AA0346"/>
    <w:rPr>
      <w:noProof/>
      <w:sz w:val="20"/>
      <w:szCs w:val="24"/>
    </w:rPr>
  </w:style>
  <w:style w:type="character" w:customStyle="1" w:styleId="EndNoteBibliographyChar">
    <w:name w:val="EndNote Bibliography Char"/>
    <w:link w:val="EndNoteBibliography"/>
    <w:rsid w:val="00AA0346"/>
    <w:rPr>
      <w:noProof/>
      <w:kern w:val="2"/>
      <w:szCs w:val="24"/>
    </w:rPr>
  </w:style>
  <w:style w:type="paragraph" w:styleId="Header">
    <w:name w:val="header"/>
    <w:basedOn w:val="Normal"/>
    <w:link w:val="HeaderChar"/>
    <w:rsid w:val="00E97FD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E97FDE"/>
    <w:rPr>
      <w:kern w:val="2"/>
      <w:sz w:val="18"/>
      <w:szCs w:val="18"/>
    </w:rPr>
  </w:style>
  <w:style w:type="paragraph" w:styleId="Footer">
    <w:name w:val="footer"/>
    <w:basedOn w:val="Normal"/>
    <w:link w:val="FooterChar"/>
    <w:rsid w:val="00E97FDE"/>
    <w:pPr>
      <w:tabs>
        <w:tab w:val="center" w:pos="4153"/>
        <w:tab w:val="right" w:pos="8306"/>
      </w:tabs>
      <w:snapToGrid w:val="0"/>
      <w:jc w:val="left"/>
    </w:pPr>
    <w:rPr>
      <w:sz w:val="18"/>
      <w:szCs w:val="18"/>
    </w:rPr>
  </w:style>
  <w:style w:type="character" w:customStyle="1" w:styleId="FooterChar">
    <w:name w:val="Footer Char"/>
    <w:link w:val="Footer"/>
    <w:rsid w:val="00E97FDE"/>
    <w:rPr>
      <w:kern w:val="2"/>
      <w:sz w:val="18"/>
      <w:szCs w:val="18"/>
    </w:rPr>
  </w:style>
  <w:style w:type="paragraph" w:customStyle="1" w:styleId="NSFC-1">
    <w:name w:val="NSFC标题-1"/>
    <w:basedOn w:val="Normal"/>
    <w:qFormat/>
    <w:rsid w:val="00D83ADF"/>
    <w:pPr>
      <w:numPr>
        <w:numId w:val="1"/>
      </w:numPr>
      <w:snapToGrid w:val="0"/>
      <w:spacing w:beforeLines="50" w:before="50" w:afterLines="50" w:after="50" w:line="440" w:lineRule="exact"/>
      <w:ind w:leftChars="-100" w:left="325"/>
    </w:pPr>
    <w:rPr>
      <w:rFonts w:eastAsia="楷体" w:cs="楷体_GB2312"/>
      <w:b/>
      <w:bCs/>
      <w:color w:val="0070C0"/>
      <w:sz w:val="28"/>
      <w:szCs w:val="28"/>
    </w:rPr>
  </w:style>
  <w:style w:type="paragraph" w:customStyle="1" w:styleId="NSFC-2">
    <w:name w:val="NSFC标题-2"/>
    <w:basedOn w:val="Normal"/>
    <w:qFormat/>
    <w:rsid w:val="00CC29E9"/>
    <w:pPr>
      <w:numPr>
        <w:ilvl w:val="1"/>
        <w:numId w:val="1"/>
      </w:numPr>
      <w:snapToGrid w:val="0"/>
      <w:spacing w:beforeLines="50" w:before="50" w:afterLines="50" w:after="50" w:line="0" w:lineRule="atLeast"/>
      <w:ind w:left="425" w:hanging="425"/>
    </w:pPr>
    <w:rPr>
      <w:rFonts w:ascii="楷体" w:eastAsia="楷体" w:hAnsi="楷体" w:cs="楷体_GB2312"/>
      <w:color w:val="0070C0"/>
      <w:sz w:val="28"/>
      <w:szCs w:val="28"/>
    </w:rPr>
  </w:style>
  <w:style w:type="paragraph" w:customStyle="1" w:styleId="NSFC-3">
    <w:name w:val="NSFC标题-3"/>
    <w:basedOn w:val="Normal"/>
    <w:qFormat/>
    <w:rsid w:val="002C2521"/>
    <w:pPr>
      <w:numPr>
        <w:ilvl w:val="2"/>
        <w:numId w:val="1"/>
      </w:numPr>
      <w:spacing w:beforeLines="50" w:before="156" w:afterLines="50" w:after="156"/>
      <w:ind w:left="426" w:hanging="426"/>
    </w:pPr>
    <w:rPr>
      <w:rFonts w:eastAsia="仿宋"/>
      <w:b/>
      <w:sz w:val="24"/>
    </w:rPr>
  </w:style>
  <w:style w:type="paragraph" w:customStyle="1" w:styleId="NSFC">
    <w:name w:val="NSFC正文"/>
    <w:basedOn w:val="Normal"/>
    <w:link w:val="NSFCChar"/>
    <w:qFormat/>
    <w:rsid w:val="00372A7E"/>
    <w:pPr>
      <w:wordWrap w:val="0"/>
      <w:spacing w:afterLines="50" w:after="156" w:line="360" w:lineRule="auto"/>
      <w:ind w:firstLineChars="177" w:firstLine="425"/>
    </w:pPr>
    <w:rPr>
      <w:rFonts w:eastAsia="楷体"/>
      <w:sz w:val="24"/>
    </w:rPr>
  </w:style>
  <w:style w:type="paragraph" w:customStyle="1" w:styleId="NSFC-Ref">
    <w:name w:val="NSFC-Ref"/>
    <w:basedOn w:val="NSFC"/>
    <w:link w:val="NSFC-RefChar"/>
    <w:qFormat/>
    <w:rsid w:val="009E61A3"/>
    <w:pPr>
      <w:spacing w:afterLines="0" w:after="0" w:line="0" w:lineRule="atLeast"/>
      <w:ind w:left="424" w:hangingChars="202" w:hanging="424"/>
    </w:pPr>
    <w:rPr>
      <w:sz w:val="21"/>
    </w:rPr>
  </w:style>
  <w:style w:type="paragraph" w:customStyle="1" w:styleId="EndNoteBibliographyTitle">
    <w:name w:val="EndNote Bibliography Title"/>
    <w:basedOn w:val="Normal"/>
    <w:link w:val="EndNoteBibliographyTitleChar"/>
    <w:rsid w:val="00DA1564"/>
    <w:pPr>
      <w:jc w:val="center"/>
    </w:pPr>
    <w:rPr>
      <w:noProof/>
      <w:sz w:val="20"/>
    </w:rPr>
  </w:style>
  <w:style w:type="character" w:customStyle="1" w:styleId="NSFCChar">
    <w:name w:val="NSFC正文 Char"/>
    <w:link w:val="NSFC"/>
    <w:rsid w:val="00372A7E"/>
    <w:rPr>
      <w:rFonts w:eastAsia="楷体"/>
      <w:kern w:val="2"/>
      <w:sz w:val="24"/>
      <w:szCs w:val="21"/>
    </w:rPr>
  </w:style>
  <w:style w:type="character" w:customStyle="1" w:styleId="NSFC-RefChar">
    <w:name w:val="NSFC-Ref Char"/>
    <w:link w:val="NSFC-Ref"/>
    <w:rsid w:val="00DA1564"/>
    <w:rPr>
      <w:rFonts w:eastAsia="楷体"/>
      <w:kern w:val="2"/>
      <w:sz w:val="21"/>
      <w:szCs w:val="21"/>
    </w:rPr>
  </w:style>
  <w:style w:type="character" w:customStyle="1" w:styleId="EndNoteBibliographyTitleChar">
    <w:name w:val="EndNote Bibliography Title Char"/>
    <w:link w:val="EndNoteBibliographyTitle"/>
    <w:rsid w:val="00DA1564"/>
    <w:rPr>
      <w:noProof/>
      <w:kern w:val="2"/>
      <w:szCs w:val="21"/>
    </w:rPr>
  </w:style>
  <w:style w:type="character" w:styleId="Hyperlink">
    <w:name w:val="Hyperlink"/>
    <w:uiPriority w:val="99"/>
    <w:rsid w:val="00DA1564"/>
    <w:rPr>
      <w:color w:val="0563C1"/>
      <w:u w:val="single"/>
    </w:rPr>
  </w:style>
  <w:style w:type="paragraph" w:styleId="ListParagraph">
    <w:name w:val="List Paragraph"/>
    <w:basedOn w:val="Normal"/>
    <w:uiPriority w:val="34"/>
    <w:qFormat/>
    <w:rsid w:val="00EC28D2"/>
    <w:pPr>
      <w:ind w:firstLineChars="200" w:firstLine="420"/>
    </w:pPr>
    <w:rPr>
      <w:rFonts w:ascii="Calibri" w:hAnsi="Calibri"/>
      <w:szCs w:val="22"/>
    </w:rPr>
  </w:style>
  <w:style w:type="paragraph" w:customStyle="1" w:styleId="NSFC-4">
    <w:name w:val="NSFC标题-4"/>
    <w:basedOn w:val="ListParagraph"/>
    <w:qFormat/>
    <w:rsid w:val="000F73B7"/>
    <w:pPr>
      <w:numPr>
        <w:ilvl w:val="3"/>
        <w:numId w:val="1"/>
      </w:numPr>
      <w:autoSpaceDE w:val="0"/>
      <w:autoSpaceDN w:val="0"/>
      <w:adjustRightInd w:val="0"/>
      <w:spacing w:after="240" w:line="0" w:lineRule="atLeast"/>
      <w:ind w:left="425" w:hangingChars="177" w:hanging="425"/>
      <w:jc w:val="left"/>
    </w:pPr>
    <w:rPr>
      <w:rFonts w:ascii="Times New Roman" w:eastAsia="楷体" w:hAnsi="Times New Roman" w:cs="楷体_GB2312-WinCharSetFFFF-H"/>
      <w:kern w:val="0"/>
      <w:sz w:val="24"/>
      <w:szCs w:val="24"/>
    </w:rPr>
  </w:style>
  <w:style w:type="paragraph" w:customStyle="1" w:styleId="NSFC-5">
    <w:name w:val="NSFC标题-5"/>
    <w:basedOn w:val="Normal"/>
    <w:qFormat/>
    <w:rsid w:val="00E90ACC"/>
    <w:pPr>
      <w:numPr>
        <w:ilvl w:val="4"/>
        <w:numId w:val="1"/>
      </w:numPr>
      <w:autoSpaceDE w:val="0"/>
      <w:autoSpaceDN w:val="0"/>
      <w:adjustRightInd w:val="0"/>
      <w:spacing w:afterLines="50" w:after="156" w:line="360" w:lineRule="auto"/>
      <w:ind w:leftChars="202" w:left="849" w:hangingChars="177" w:hanging="425"/>
      <w:jc w:val="left"/>
    </w:pPr>
    <w:rPr>
      <w:rFonts w:eastAsia="楷体" w:cs="楷体_GB2312-WinCharSetFFFF-H"/>
      <w:kern w:val="0"/>
      <w:sz w:val="24"/>
      <w:szCs w:val="24"/>
    </w:rPr>
  </w:style>
  <w:style w:type="paragraph" w:customStyle="1" w:styleId="a">
    <w:name w:val="工作基础"/>
    <w:basedOn w:val="Normal"/>
    <w:link w:val="Char"/>
    <w:qFormat/>
    <w:rsid w:val="008E09AE"/>
    <w:pPr>
      <w:spacing w:beforeLines="50" w:before="50" w:line="360" w:lineRule="auto"/>
      <w:ind w:firstLineChars="200" w:firstLine="200"/>
    </w:pPr>
    <w:rPr>
      <w:rFonts w:eastAsia="仿宋"/>
      <w:sz w:val="24"/>
      <w:szCs w:val="22"/>
    </w:rPr>
  </w:style>
  <w:style w:type="paragraph" w:customStyle="1" w:styleId="1">
    <w:name w:val="列表1"/>
    <w:basedOn w:val="List"/>
    <w:next w:val="List"/>
    <w:link w:val="1Char"/>
    <w:qFormat/>
    <w:rsid w:val="008E09AE"/>
    <w:pPr>
      <w:numPr>
        <w:numId w:val="6"/>
      </w:numPr>
      <w:spacing w:beforeLines="50" w:before="50" w:line="0" w:lineRule="atLeast"/>
      <w:ind w:left="200" w:hanging="200"/>
    </w:pPr>
    <w:rPr>
      <w:rFonts w:eastAsia="仿宋"/>
      <w:sz w:val="24"/>
      <w:szCs w:val="22"/>
    </w:rPr>
  </w:style>
  <w:style w:type="character" w:customStyle="1" w:styleId="Char">
    <w:name w:val="工作基础 Char"/>
    <w:link w:val="a"/>
    <w:rsid w:val="008E09AE"/>
    <w:rPr>
      <w:rFonts w:eastAsia="仿宋"/>
      <w:kern w:val="2"/>
      <w:sz w:val="24"/>
      <w:szCs w:val="22"/>
    </w:rPr>
  </w:style>
  <w:style w:type="paragraph" w:customStyle="1" w:styleId="NSFC0">
    <w:name w:val="NSFC图注"/>
    <w:basedOn w:val="Caption"/>
    <w:link w:val="NSFCChar0"/>
    <w:qFormat/>
    <w:rsid w:val="00BF2ADB"/>
    <w:pPr>
      <w:spacing w:after="240" w:line="0" w:lineRule="atLeast"/>
    </w:pPr>
    <w:rPr>
      <w:rFonts w:ascii="Times New Roman" w:eastAsia="楷体" w:hAnsi="Times New Roman"/>
      <w:sz w:val="21"/>
    </w:rPr>
  </w:style>
  <w:style w:type="character" w:customStyle="1" w:styleId="1Char">
    <w:name w:val="列表1 Char"/>
    <w:link w:val="1"/>
    <w:rsid w:val="008E09AE"/>
    <w:rPr>
      <w:rFonts w:eastAsia="仿宋"/>
      <w:kern w:val="2"/>
      <w:sz w:val="24"/>
      <w:szCs w:val="22"/>
    </w:rPr>
  </w:style>
  <w:style w:type="character" w:customStyle="1" w:styleId="NSFCChar0">
    <w:name w:val="NSFC图注 Char"/>
    <w:link w:val="NSFC0"/>
    <w:rsid w:val="00BF2ADB"/>
    <w:rPr>
      <w:rFonts w:eastAsia="楷体"/>
      <w:kern w:val="2"/>
      <w:sz w:val="21"/>
    </w:rPr>
  </w:style>
  <w:style w:type="paragraph" w:styleId="List">
    <w:name w:val="List"/>
    <w:basedOn w:val="Normal"/>
    <w:rsid w:val="008E09AE"/>
    <w:pPr>
      <w:ind w:left="200" w:hangingChars="200" w:hanging="200"/>
      <w:contextualSpacing/>
    </w:pPr>
  </w:style>
  <w:style w:type="paragraph" w:styleId="Caption">
    <w:name w:val="caption"/>
    <w:basedOn w:val="Normal"/>
    <w:next w:val="Normal"/>
    <w:uiPriority w:val="35"/>
    <w:unhideWhenUsed/>
    <w:qFormat/>
    <w:rsid w:val="008E09AE"/>
    <w:rPr>
      <w:rFonts w:ascii="Calibri Light" w:eastAsia="黑体" w:hAnsi="Calibri Light"/>
      <w:sz w:val="20"/>
      <w:szCs w:val="20"/>
    </w:rPr>
  </w:style>
  <w:style w:type="paragraph" w:styleId="NormalWeb">
    <w:name w:val="Normal (Web)"/>
    <w:basedOn w:val="Normal"/>
    <w:uiPriority w:val="99"/>
    <w:unhideWhenUsed/>
    <w:rsid w:val="004321BC"/>
    <w:pPr>
      <w:widowControl/>
      <w:spacing w:before="100" w:beforeAutospacing="1" w:after="100" w:afterAutospacing="1"/>
      <w:jc w:val="left"/>
    </w:pPr>
    <w:rPr>
      <w:rFonts w:ascii="宋体" w:hAnsi="宋体" w:cs="宋体"/>
      <w:kern w:val="0"/>
      <w:sz w:val="24"/>
      <w:szCs w:val="24"/>
    </w:rPr>
  </w:style>
  <w:style w:type="character" w:customStyle="1" w:styleId="Heading1Char">
    <w:name w:val="Heading 1 Char"/>
    <w:link w:val="Heading1"/>
    <w:rsid w:val="00472BA5"/>
    <w:rPr>
      <w:b/>
      <w:bCs/>
      <w:kern w:val="44"/>
      <w:sz w:val="44"/>
      <w:szCs w:val="44"/>
    </w:rPr>
  </w:style>
  <w:style w:type="paragraph" w:styleId="BalloonText">
    <w:name w:val="Balloon Text"/>
    <w:basedOn w:val="Normal"/>
    <w:link w:val="BalloonTextChar"/>
    <w:rsid w:val="00C61DFC"/>
    <w:rPr>
      <w:sz w:val="18"/>
      <w:szCs w:val="18"/>
    </w:rPr>
  </w:style>
  <w:style w:type="character" w:customStyle="1" w:styleId="BalloonTextChar">
    <w:name w:val="Balloon Text Char"/>
    <w:link w:val="BalloonText"/>
    <w:rsid w:val="00C61DFC"/>
    <w:rPr>
      <w:kern w:val="2"/>
      <w:sz w:val="18"/>
      <w:szCs w:val="18"/>
    </w:rPr>
  </w:style>
  <w:style w:type="paragraph" w:customStyle="1" w:styleId="NSFC-20505">
    <w:name w:val="样式 NSFC标题-2 + 段前: 0.5 行 段后: 0.5 行"/>
    <w:basedOn w:val="NSFC-2"/>
    <w:rsid w:val="00CC29E9"/>
    <w:rPr>
      <w:rFonts w:cs="宋体"/>
      <w:szCs w:val="20"/>
    </w:rPr>
  </w:style>
  <w:style w:type="character" w:styleId="FollowedHyperlink">
    <w:name w:val="FollowedHyperlink"/>
    <w:rsid w:val="00E86D8A"/>
    <w:rPr>
      <w:color w:val="954F72"/>
      <w:u w:val="single"/>
    </w:rPr>
  </w:style>
  <w:style w:type="paragraph" w:styleId="Bibliography">
    <w:name w:val="Bibliography"/>
    <w:basedOn w:val="Normal"/>
    <w:next w:val="Normal"/>
    <w:uiPriority w:val="37"/>
    <w:unhideWhenUsed/>
    <w:rsid w:val="0019559E"/>
    <w:pPr>
      <w:tabs>
        <w:tab w:val="left" w:pos="380"/>
      </w:tabs>
      <w:ind w:left="384" w:hanging="384"/>
    </w:pPr>
  </w:style>
  <w:style w:type="character" w:styleId="PlaceholderText">
    <w:name w:val="Placeholder Text"/>
    <w:basedOn w:val="DefaultParagraphFont"/>
    <w:uiPriority w:val="99"/>
    <w:semiHidden/>
    <w:rsid w:val="004253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291906">
      <w:bodyDiv w:val="1"/>
      <w:marLeft w:val="0"/>
      <w:marRight w:val="0"/>
      <w:marTop w:val="0"/>
      <w:marBottom w:val="0"/>
      <w:divBdr>
        <w:top w:val="none" w:sz="0" w:space="0" w:color="auto"/>
        <w:left w:val="none" w:sz="0" w:space="0" w:color="auto"/>
        <w:bottom w:val="none" w:sz="0" w:space="0" w:color="auto"/>
        <w:right w:val="none" w:sz="0" w:space="0" w:color="auto"/>
      </w:divBdr>
    </w:div>
    <w:div w:id="481190810">
      <w:bodyDiv w:val="1"/>
      <w:marLeft w:val="0"/>
      <w:marRight w:val="0"/>
      <w:marTop w:val="0"/>
      <w:marBottom w:val="0"/>
      <w:divBdr>
        <w:top w:val="none" w:sz="0" w:space="0" w:color="auto"/>
        <w:left w:val="none" w:sz="0" w:space="0" w:color="auto"/>
        <w:bottom w:val="none" w:sz="0" w:space="0" w:color="auto"/>
        <w:right w:val="none" w:sz="0" w:space="0" w:color="auto"/>
      </w:divBdr>
    </w:div>
    <w:div w:id="516964052">
      <w:bodyDiv w:val="1"/>
      <w:marLeft w:val="0"/>
      <w:marRight w:val="0"/>
      <w:marTop w:val="0"/>
      <w:marBottom w:val="0"/>
      <w:divBdr>
        <w:top w:val="none" w:sz="0" w:space="0" w:color="auto"/>
        <w:left w:val="none" w:sz="0" w:space="0" w:color="auto"/>
        <w:bottom w:val="none" w:sz="0" w:space="0" w:color="auto"/>
        <w:right w:val="none" w:sz="0" w:space="0" w:color="auto"/>
      </w:divBdr>
    </w:div>
    <w:div w:id="526258745">
      <w:bodyDiv w:val="1"/>
      <w:marLeft w:val="0"/>
      <w:marRight w:val="0"/>
      <w:marTop w:val="0"/>
      <w:marBottom w:val="0"/>
      <w:divBdr>
        <w:top w:val="none" w:sz="0" w:space="0" w:color="auto"/>
        <w:left w:val="none" w:sz="0" w:space="0" w:color="auto"/>
        <w:bottom w:val="none" w:sz="0" w:space="0" w:color="auto"/>
        <w:right w:val="none" w:sz="0" w:space="0" w:color="auto"/>
      </w:divBdr>
    </w:div>
    <w:div w:id="607615425">
      <w:bodyDiv w:val="1"/>
      <w:marLeft w:val="0"/>
      <w:marRight w:val="0"/>
      <w:marTop w:val="0"/>
      <w:marBottom w:val="0"/>
      <w:divBdr>
        <w:top w:val="none" w:sz="0" w:space="0" w:color="auto"/>
        <w:left w:val="none" w:sz="0" w:space="0" w:color="auto"/>
        <w:bottom w:val="none" w:sz="0" w:space="0" w:color="auto"/>
        <w:right w:val="none" w:sz="0" w:space="0" w:color="auto"/>
      </w:divBdr>
    </w:div>
    <w:div w:id="695082231">
      <w:bodyDiv w:val="1"/>
      <w:marLeft w:val="0"/>
      <w:marRight w:val="0"/>
      <w:marTop w:val="0"/>
      <w:marBottom w:val="0"/>
      <w:divBdr>
        <w:top w:val="none" w:sz="0" w:space="0" w:color="auto"/>
        <w:left w:val="none" w:sz="0" w:space="0" w:color="auto"/>
        <w:bottom w:val="none" w:sz="0" w:space="0" w:color="auto"/>
        <w:right w:val="none" w:sz="0" w:space="0" w:color="auto"/>
      </w:divBdr>
    </w:div>
    <w:div w:id="899831156">
      <w:bodyDiv w:val="1"/>
      <w:marLeft w:val="0"/>
      <w:marRight w:val="0"/>
      <w:marTop w:val="0"/>
      <w:marBottom w:val="0"/>
      <w:divBdr>
        <w:top w:val="none" w:sz="0" w:space="0" w:color="auto"/>
        <w:left w:val="none" w:sz="0" w:space="0" w:color="auto"/>
        <w:bottom w:val="none" w:sz="0" w:space="0" w:color="auto"/>
        <w:right w:val="none" w:sz="0" w:space="0" w:color="auto"/>
      </w:divBdr>
    </w:div>
    <w:div w:id="1191140347">
      <w:bodyDiv w:val="1"/>
      <w:marLeft w:val="0"/>
      <w:marRight w:val="0"/>
      <w:marTop w:val="0"/>
      <w:marBottom w:val="0"/>
      <w:divBdr>
        <w:top w:val="none" w:sz="0" w:space="0" w:color="auto"/>
        <w:left w:val="none" w:sz="0" w:space="0" w:color="auto"/>
        <w:bottom w:val="none" w:sz="0" w:space="0" w:color="auto"/>
        <w:right w:val="none" w:sz="0" w:space="0" w:color="auto"/>
      </w:divBdr>
    </w:div>
    <w:div w:id="1278875693">
      <w:bodyDiv w:val="1"/>
      <w:marLeft w:val="0"/>
      <w:marRight w:val="0"/>
      <w:marTop w:val="0"/>
      <w:marBottom w:val="0"/>
      <w:divBdr>
        <w:top w:val="none" w:sz="0" w:space="0" w:color="auto"/>
        <w:left w:val="none" w:sz="0" w:space="0" w:color="auto"/>
        <w:bottom w:val="none" w:sz="0" w:space="0" w:color="auto"/>
        <w:right w:val="none" w:sz="0" w:space="0" w:color="auto"/>
      </w:divBdr>
    </w:div>
    <w:div w:id="1303467678">
      <w:bodyDiv w:val="1"/>
      <w:marLeft w:val="0"/>
      <w:marRight w:val="0"/>
      <w:marTop w:val="0"/>
      <w:marBottom w:val="0"/>
      <w:divBdr>
        <w:top w:val="none" w:sz="0" w:space="0" w:color="auto"/>
        <w:left w:val="none" w:sz="0" w:space="0" w:color="auto"/>
        <w:bottom w:val="none" w:sz="0" w:space="0" w:color="auto"/>
        <w:right w:val="none" w:sz="0" w:space="0" w:color="auto"/>
      </w:divBdr>
    </w:div>
    <w:div w:id="1839496200">
      <w:bodyDiv w:val="1"/>
      <w:marLeft w:val="0"/>
      <w:marRight w:val="0"/>
      <w:marTop w:val="0"/>
      <w:marBottom w:val="0"/>
      <w:divBdr>
        <w:top w:val="none" w:sz="0" w:space="0" w:color="auto"/>
        <w:left w:val="none" w:sz="0" w:space="0" w:color="auto"/>
        <w:bottom w:val="none" w:sz="0" w:space="0" w:color="auto"/>
        <w:right w:val="none" w:sz="0" w:space="0" w:color="auto"/>
      </w:divBdr>
    </w:div>
  </w:divs>
  <w:encoding w:val="GB2312"/>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emf"/><Relationship Id="rId23" Type="http://schemas.openxmlformats.org/officeDocument/2006/relationships/image" Target="media/image10.png"/><Relationship Id="rId24" Type="http://schemas.openxmlformats.org/officeDocument/2006/relationships/image" Target="media/image11.emf"/><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www.github.com/dlmeduli/mtbr-pipline/" TargetMode="External"/><Relationship Id="rId15" Type="http://schemas.openxmlformats.org/officeDocument/2006/relationships/hyperlink" Target="http://www.github.com/dlmeduli/asm-pipline/" TargetMode="External"/><Relationship Id="rId16" Type="http://schemas.openxmlformats.org/officeDocument/2006/relationships/hyperlink" Target="http://www.epcryst.com" TargetMode="External"/><Relationship Id="rId17" Type="http://schemas.openxmlformats.org/officeDocument/2006/relationships/hyperlink" Target="https://github.com/dlmeduLi/mtbr-pipline" TargetMode="External"/><Relationship Id="rId18" Type="http://schemas.openxmlformats.org/officeDocument/2006/relationships/hyperlink" Target="https://github.com/dlmeduLi/asm-pipeline" TargetMode="External"/><Relationship Id="rId19" Type="http://schemas.openxmlformats.org/officeDocument/2006/relationships/hyperlink" Target="https://github.com/dlmeduLi"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F5033-D420-E444-B014-7749D50C9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12799</Words>
  <Characters>72960</Characters>
  <Application>Microsoft Macintosh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正文：参照以下提纲撰写，要求内容翔实、清晰，层次分明，标题突出</vt:lpstr>
    </vt:vector>
  </TitlesOfParts>
  <Company>nsfc</Company>
  <LinksUpToDate>false</LinksUpToDate>
  <CharactersWithSpaces>85588</CharactersWithSpaces>
  <SharedDoc>false</SharedDoc>
  <HLinks>
    <vt:vector size="36" baseType="variant">
      <vt:variant>
        <vt:i4>8192093</vt:i4>
      </vt:variant>
      <vt:variant>
        <vt:i4>105</vt:i4>
      </vt:variant>
      <vt:variant>
        <vt:i4>0</vt:i4>
      </vt:variant>
      <vt:variant>
        <vt:i4>5</vt:i4>
      </vt:variant>
      <vt:variant>
        <vt:lpwstr>https://github.com/dlmeduLi</vt:lpwstr>
      </vt:variant>
      <vt:variant>
        <vt:lpwstr/>
      </vt:variant>
      <vt:variant>
        <vt:i4>786515</vt:i4>
      </vt:variant>
      <vt:variant>
        <vt:i4>102</vt:i4>
      </vt:variant>
      <vt:variant>
        <vt:i4>0</vt:i4>
      </vt:variant>
      <vt:variant>
        <vt:i4>5</vt:i4>
      </vt:variant>
      <vt:variant>
        <vt:lpwstr>https://github.com/dlmeduLi/asm-pipeline</vt:lpwstr>
      </vt:variant>
      <vt:variant>
        <vt:lpwstr/>
      </vt:variant>
      <vt:variant>
        <vt:i4>5767188</vt:i4>
      </vt:variant>
      <vt:variant>
        <vt:i4>99</vt:i4>
      </vt:variant>
      <vt:variant>
        <vt:i4>0</vt:i4>
      </vt:variant>
      <vt:variant>
        <vt:i4>5</vt:i4>
      </vt:variant>
      <vt:variant>
        <vt:lpwstr>https://github.com/dlmeduLi/mtbr-pipline</vt:lpwstr>
      </vt:variant>
      <vt:variant>
        <vt:lpwstr/>
      </vt:variant>
      <vt:variant>
        <vt:i4>3014735</vt:i4>
      </vt:variant>
      <vt:variant>
        <vt:i4>96</vt:i4>
      </vt:variant>
      <vt:variant>
        <vt:i4>0</vt:i4>
      </vt:variant>
      <vt:variant>
        <vt:i4>5</vt:i4>
      </vt:variant>
      <vt:variant>
        <vt:lpwstr>http://www.epcryst.com/</vt:lpwstr>
      </vt:variant>
      <vt:variant>
        <vt:lpwstr/>
      </vt:variant>
      <vt:variant>
        <vt:i4>3538953</vt:i4>
      </vt:variant>
      <vt:variant>
        <vt:i4>93</vt:i4>
      </vt:variant>
      <vt:variant>
        <vt:i4>0</vt:i4>
      </vt:variant>
      <vt:variant>
        <vt:i4>5</vt:i4>
      </vt:variant>
      <vt:variant>
        <vt:lpwstr>http://www.github.com/dlmeduli/asm-pipline/</vt:lpwstr>
      </vt:variant>
      <vt:variant>
        <vt:lpwstr/>
      </vt:variant>
      <vt:variant>
        <vt:i4>5242905</vt:i4>
      </vt:variant>
      <vt:variant>
        <vt:i4>90</vt:i4>
      </vt:variant>
      <vt:variant>
        <vt:i4>0</vt:i4>
      </vt:variant>
      <vt:variant>
        <vt:i4>5</vt:i4>
      </vt:variant>
      <vt:variant>
        <vt:lpwstr>http://www.github.com/dlmeduli/mtbr-piplin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正文：参照以下提纲撰写，要求内容翔实、清晰，层次分明，标题突出</dc:title>
  <dc:subject/>
  <dc:creator>wangyr</dc:creator>
  <cp:keywords/>
  <dc:description/>
  <cp:lastModifiedBy>Deng Xiaodi</cp:lastModifiedBy>
  <cp:revision>28</cp:revision>
  <cp:lastPrinted>2016-03-10T04:37:00Z</cp:lastPrinted>
  <dcterms:created xsi:type="dcterms:W3CDTF">2016-03-10T04:37:00Z</dcterms:created>
  <dcterms:modified xsi:type="dcterms:W3CDTF">2016-03-10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qshWedDE"/&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